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9979B" w14:textId="2B88B001" w:rsidR="0024209B" w:rsidRPr="00C0053C" w:rsidRDefault="0024209B" w:rsidP="0024209B">
      <w:pPr>
        <w:spacing w:line="360" w:lineRule="auto"/>
        <w:jc w:val="center"/>
        <w:rPr>
          <w:sz w:val="28"/>
          <w:szCs w:val="28"/>
        </w:rPr>
      </w:pPr>
      <w:r w:rsidRPr="00C0053C">
        <w:rPr>
          <w:sz w:val="28"/>
          <w:szCs w:val="28"/>
        </w:rPr>
        <w:t>The Making of an Indian STM</w:t>
      </w:r>
    </w:p>
    <w:p w14:paraId="149B633A" w14:textId="35D4E5A3" w:rsidR="0024209B" w:rsidRPr="00C0053C" w:rsidRDefault="0024209B" w:rsidP="0024209B">
      <w:pPr>
        <w:spacing w:line="360" w:lineRule="auto"/>
        <w:jc w:val="center"/>
        <w:rPr>
          <w:sz w:val="28"/>
          <w:szCs w:val="28"/>
        </w:rPr>
      </w:pPr>
      <w:r w:rsidRPr="00C0053C">
        <w:rPr>
          <w:sz w:val="28"/>
          <w:szCs w:val="28"/>
        </w:rPr>
        <w:t>&amp;</w:t>
      </w:r>
    </w:p>
    <w:p w14:paraId="650736CD" w14:textId="322439B0" w:rsidR="0024209B" w:rsidRPr="00C0053C" w:rsidRDefault="0024209B" w:rsidP="0024209B">
      <w:pPr>
        <w:pBdr>
          <w:bottom w:val="single" w:sz="6" w:space="1" w:color="auto"/>
        </w:pBdr>
        <w:spacing w:line="360" w:lineRule="auto"/>
        <w:jc w:val="center"/>
        <w:rPr>
          <w:sz w:val="28"/>
          <w:szCs w:val="28"/>
        </w:rPr>
      </w:pPr>
      <w:r w:rsidRPr="00C0053C">
        <w:rPr>
          <w:sz w:val="28"/>
          <w:szCs w:val="28"/>
        </w:rPr>
        <w:t xml:space="preserve">‘Technological </w:t>
      </w:r>
      <w:proofErr w:type="spellStart"/>
      <w:r w:rsidRPr="00C0053C">
        <w:rPr>
          <w:sz w:val="28"/>
          <w:szCs w:val="28"/>
        </w:rPr>
        <w:t>Jugaad</w:t>
      </w:r>
      <w:proofErr w:type="spellEnd"/>
      <w:r w:rsidRPr="00C0053C">
        <w:rPr>
          <w:sz w:val="28"/>
          <w:szCs w:val="28"/>
        </w:rPr>
        <w:t>’ as a Culture of Innovation</w:t>
      </w:r>
      <w:r w:rsidRPr="00C0053C">
        <w:rPr>
          <w:rStyle w:val="FootnoteReference"/>
          <w:sz w:val="28"/>
          <w:szCs w:val="28"/>
        </w:rPr>
        <w:footnoteReference w:id="1"/>
      </w:r>
    </w:p>
    <w:p w14:paraId="5B8BAC4A" w14:textId="0CC1A3E6" w:rsidR="0024209B" w:rsidRPr="00C0053C" w:rsidRDefault="0024209B" w:rsidP="0024209B">
      <w:pPr>
        <w:spacing w:line="360" w:lineRule="auto"/>
        <w:jc w:val="center"/>
      </w:pPr>
      <w:r w:rsidRPr="00C0053C">
        <w:t xml:space="preserve">Pankaj </w:t>
      </w:r>
      <w:proofErr w:type="spellStart"/>
      <w:r w:rsidRPr="00C0053C">
        <w:t>Sekhsaria</w:t>
      </w:r>
      <w:proofErr w:type="spellEnd"/>
    </w:p>
    <w:p w14:paraId="79F202BB" w14:textId="42A1BBB7" w:rsidR="00111196" w:rsidRPr="00C0053C" w:rsidRDefault="00111196" w:rsidP="00111196">
      <w:pPr>
        <w:jc w:val="center"/>
      </w:pPr>
      <w:proofErr w:type="spellStart"/>
      <w:r w:rsidRPr="00C0053C">
        <w:t>Dept</w:t>
      </w:r>
      <w:proofErr w:type="spellEnd"/>
      <w:r w:rsidRPr="00C0053C">
        <w:t xml:space="preserve"> of Technology and Society Studies</w:t>
      </w:r>
    </w:p>
    <w:p w14:paraId="533C1295" w14:textId="1DCA589E" w:rsidR="00111196" w:rsidRPr="00C0053C" w:rsidRDefault="00111196" w:rsidP="00111196">
      <w:pPr>
        <w:jc w:val="center"/>
      </w:pPr>
      <w:r w:rsidRPr="00C0053C">
        <w:t>Faculty of Arts and Social Sciences</w:t>
      </w:r>
    </w:p>
    <w:p w14:paraId="615F3D95" w14:textId="160992FC" w:rsidR="00111196" w:rsidRPr="00C0053C" w:rsidRDefault="00111196" w:rsidP="00111196">
      <w:pPr>
        <w:jc w:val="center"/>
      </w:pPr>
      <w:r w:rsidRPr="00C0053C">
        <w:t>Maastricht University</w:t>
      </w:r>
    </w:p>
    <w:p w14:paraId="50FD0730" w14:textId="1C2E5E63" w:rsidR="00111196" w:rsidRPr="00C0053C" w:rsidRDefault="00111196" w:rsidP="00111196">
      <w:pPr>
        <w:jc w:val="center"/>
      </w:pPr>
      <w:r w:rsidRPr="00C0053C">
        <w:t>The Netherlands</w:t>
      </w:r>
    </w:p>
    <w:p w14:paraId="1CE966BB" w14:textId="77777777" w:rsidR="00111196" w:rsidRPr="00C0053C" w:rsidRDefault="00111196" w:rsidP="00111196">
      <w:pPr>
        <w:pBdr>
          <w:bottom w:val="single" w:sz="6" w:space="1" w:color="auto"/>
        </w:pBdr>
        <w:jc w:val="center"/>
      </w:pPr>
    </w:p>
    <w:p w14:paraId="6EA857A5" w14:textId="77777777" w:rsidR="00111196" w:rsidRPr="00C0053C" w:rsidRDefault="00111196" w:rsidP="00111196">
      <w:pPr>
        <w:jc w:val="center"/>
      </w:pPr>
    </w:p>
    <w:p w14:paraId="6601F7C3" w14:textId="0C6F5B82" w:rsidR="00D21068" w:rsidRPr="00C0053C" w:rsidRDefault="00111196" w:rsidP="0024209B">
      <w:pPr>
        <w:spacing w:line="360" w:lineRule="auto"/>
      </w:pPr>
      <w:r w:rsidRPr="00C0053C">
        <w:t xml:space="preserve">Abstract: </w:t>
      </w:r>
      <w:r w:rsidR="00DC44AC" w:rsidRPr="00C0053C">
        <w:t xml:space="preserve">This article is an historical account of the making of one of the earliest Scanning Tunneling Microscopes (STM) in India at the University of Pune. The article </w:t>
      </w:r>
      <w:r w:rsidR="00D21068" w:rsidRPr="00C0053C">
        <w:t>discusses some of the innovative</w:t>
      </w:r>
      <w:r w:rsidR="00DC44AC" w:rsidRPr="00C0053C">
        <w:t xml:space="preserve"> methods the scientists used in overcoming resource constraints and also at the same time working with collaborators and ‘other way</w:t>
      </w:r>
      <w:r w:rsidR="00D21068" w:rsidRPr="00C0053C">
        <w:t>s’ of knowing and doing things</w:t>
      </w:r>
      <w:r w:rsidR="00905CBD" w:rsidRPr="00C0053C">
        <w:t>,</w:t>
      </w:r>
      <w:r w:rsidR="00D21068" w:rsidRPr="00C0053C">
        <w:t xml:space="preserve"> even as the research and outcomes were at the cutting edge of modern science.</w:t>
      </w:r>
    </w:p>
    <w:p w14:paraId="58AA01F4" w14:textId="59ADC8F0" w:rsidR="0024209B" w:rsidRPr="00C0053C" w:rsidRDefault="00DC44AC" w:rsidP="00D21068">
      <w:pPr>
        <w:spacing w:line="360" w:lineRule="auto"/>
        <w:ind w:firstLine="720"/>
      </w:pPr>
      <w:r w:rsidRPr="00C0053C">
        <w:t xml:space="preserve"> Using the case of the making of the STM, the article conceptualizes and characterizes a culture of locally embedded and influenced innovation that is called ‘Technological </w:t>
      </w:r>
      <w:proofErr w:type="spellStart"/>
      <w:r w:rsidRPr="00C0053C">
        <w:t>Jugaad</w:t>
      </w:r>
      <w:proofErr w:type="spellEnd"/>
      <w:r w:rsidRPr="00C0053C">
        <w:t>’</w:t>
      </w:r>
      <w:r w:rsidR="00D21068" w:rsidRPr="00C0053C">
        <w:t xml:space="preserve">. It discusses some of the critiques and questions related to this form of innovation and instrument making. </w:t>
      </w:r>
    </w:p>
    <w:p w14:paraId="7B02944C" w14:textId="2D0F05EC" w:rsidR="00D21068" w:rsidRPr="00C0053C" w:rsidRDefault="00D21068" w:rsidP="00D21068">
      <w:pPr>
        <w:pBdr>
          <w:bottom w:val="single" w:sz="6" w:space="1" w:color="auto"/>
        </w:pBdr>
        <w:spacing w:line="360" w:lineRule="auto"/>
        <w:ind w:firstLine="720"/>
      </w:pPr>
      <w:r w:rsidRPr="00C0053C">
        <w:t xml:space="preserve">Finally, the article compares Technological </w:t>
      </w:r>
      <w:proofErr w:type="spellStart"/>
      <w:r w:rsidRPr="00C0053C">
        <w:t>Jugaad</w:t>
      </w:r>
      <w:proofErr w:type="spellEnd"/>
      <w:r w:rsidRPr="00C0053C">
        <w:t xml:space="preserve"> to other cultures of innovation such at ‘</w:t>
      </w:r>
      <w:proofErr w:type="spellStart"/>
      <w:r w:rsidRPr="00C0053C">
        <w:t>bricolage</w:t>
      </w:r>
      <w:proofErr w:type="spellEnd"/>
      <w:r w:rsidRPr="00C0053C">
        <w:t>’ and user-driven innovation to make the case for the de-</w:t>
      </w:r>
      <w:proofErr w:type="spellStart"/>
      <w:r w:rsidRPr="00C0053C">
        <w:t>centring</w:t>
      </w:r>
      <w:proofErr w:type="spellEnd"/>
      <w:r w:rsidRPr="00C0053C">
        <w:t xml:space="preserve"> of innovation cultures as also the de-</w:t>
      </w:r>
      <w:proofErr w:type="spellStart"/>
      <w:r w:rsidRPr="00C0053C">
        <w:t>centred</w:t>
      </w:r>
      <w:proofErr w:type="spellEnd"/>
      <w:r w:rsidRPr="00C0053C">
        <w:t xml:space="preserve"> nature of the cultures of innovation. </w:t>
      </w:r>
    </w:p>
    <w:p w14:paraId="524CADA5" w14:textId="77777777" w:rsidR="00905CBD" w:rsidRPr="00C0053C" w:rsidRDefault="00905CBD" w:rsidP="0024209B">
      <w:pPr>
        <w:spacing w:line="360" w:lineRule="auto"/>
        <w:jc w:val="both"/>
        <w:rPr>
          <w:b/>
          <w:u w:val="single"/>
        </w:rPr>
      </w:pPr>
      <w:bookmarkStart w:id="0" w:name="nobel"/>
    </w:p>
    <w:p w14:paraId="3E40D918" w14:textId="77777777" w:rsidR="00972FF7" w:rsidRPr="00C0053C" w:rsidRDefault="00972FF7" w:rsidP="00A37AB6">
      <w:pPr>
        <w:spacing w:line="360" w:lineRule="auto"/>
        <w:jc w:val="both"/>
        <w:rPr>
          <w:b/>
          <w:u w:val="single"/>
        </w:rPr>
      </w:pPr>
    </w:p>
    <w:p w14:paraId="62AE6164" w14:textId="77777777" w:rsidR="00905CBD" w:rsidRPr="00C0053C" w:rsidRDefault="00905CBD" w:rsidP="00A37AB6">
      <w:pPr>
        <w:spacing w:line="360" w:lineRule="auto"/>
        <w:jc w:val="both"/>
        <w:rPr>
          <w:b/>
          <w:u w:val="single"/>
        </w:rPr>
      </w:pPr>
    </w:p>
    <w:p w14:paraId="56DB19FC" w14:textId="77777777" w:rsidR="00905CBD" w:rsidRPr="00C0053C" w:rsidRDefault="00905CBD" w:rsidP="00A37AB6">
      <w:pPr>
        <w:spacing w:line="360" w:lineRule="auto"/>
        <w:jc w:val="both"/>
        <w:rPr>
          <w:b/>
          <w:u w:val="single"/>
        </w:rPr>
      </w:pPr>
    </w:p>
    <w:p w14:paraId="2E80BE87" w14:textId="77777777" w:rsidR="00905CBD" w:rsidRPr="00C0053C" w:rsidRDefault="00905CBD" w:rsidP="00A37AB6">
      <w:pPr>
        <w:spacing w:line="360" w:lineRule="auto"/>
        <w:jc w:val="both"/>
        <w:rPr>
          <w:b/>
          <w:u w:val="single"/>
        </w:rPr>
      </w:pPr>
    </w:p>
    <w:p w14:paraId="1C19FCB0" w14:textId="77777777" w:rsidR="00905CBD" w:rsidRPr="00C0053C" w:rsidRDefault="00905CBD" w:rsidP="00A37AB6">
      <w:pPr>
        <w:spacing w:line="360" w:lineRule="auto"/>
        <w:jc w:val="both"/>
        <w:rPr>
          <w:b/>
          <w:u w:val="single"/>
        </w:rPr>
      </w:pPr>
    </w:p>
    <w:p w14:paraId="2BFFB5E5" w14:textId="77777777" w:rsidR="00905CBD" w:rsidRPr="00C0053C" w:rsidRDefault="00905CBD" w:rsidP="00A37AB6">
      <w:pPr>
        <w:spacing w:line="360" w:lineRule="auto"/>
        <w:jc w:val="both"/>
        <w:rPr>
          <w:b/>
          <w:u w:val="single"/>
        </w:rPr>
      </w:pPr>
    </w:p>
    <w:p w14:paraId="0BF1D063" w14:textId="77777777" w:rsidR="00905CBD" w:rsidRPr="00C0053C" w:rsidRDefault="00905CBD" w:rsidP="00A37AB6">
      <w:pPr>
        <w:spacing w:line="360" w:lineRule="auto"/>
        <w:jc w:val="both"/>
        <w:rPr>
          <w:b/>
          <w:u w:val="single"/>
        </w:rPr>
      </w:pPr>
    </w:p>
    <w:p w14:paraId="56D4104C" w14:textId="77777777" w:rsidR="00905CBD" w:rsidRPr="00C0053C" w:rsidRDefault="00905CBD" w:rsidP="00A37AB6">
      <w:pPr>
        <w:spacing w:line="360" w:lineRule="auto"/>
        <w:jc w:val="both"/>
        <w:rPr>
          <w:b/>
          <w:u w:val="single"/>
        </w:rPr>
      </w:pPr>
    </w:p>
    <w:p w14:paraId="3BE57CF0" w14:textId="77777777" w:rsidR="00905CBD" w:rsidRPr="00C0053C" w:rsidRDefault="00905CBD" w:rsidP="00A37AB6">
      <w:pPr>
        <w:spacing w:line="360" w:lineRule="auto"/>
        <w:jc w:val="both"/>
        <w:rPr>
          <w:b/>
          <w:u w:val="single"/>
        </w:rPr>
      </w:pPr>
    </w:p>
    <w:p w14:paraId="7B43F629" w14:textId="77777777" w:rsidR="000F61EC" w:rsidRPr="00C0053C" w:rsidRDefault="000F61EC" w:rsidP="00A37AB6">
      <w:pPr>
        <w:spacing w:line="360" w:lineRule="auto"/>
        <w:jc w:val="both"/>
        <w:rPr>
          <w:b/>
          <w:u w:val="single"/>
        </w:rPr>
      </w:pPr>
      <w:r w:rsidRPr="00C0053C">
        <w:rPr>
          <w:b/>
          <w:u w:val="single"/>
        </w:rPr>
        <w:t>The 1986 Nobel Prize for Physics</w:t>
      </w:r>
    </w:p>
    <w:p w14:paraId="5FF1B112" w14:textId="3E792004" w:rsidR="001F3652" w:rsidRPr="00C0053C" w:rsidRDefault="000F61EC" w:rsidP="00A37AB6">
      <w:pPr>
        <w:spacing w:line="360" w:lineRule="auto"/>
        <w:jc w:val="both"/>
      </w:pPr>
      <w:r w:rsidRPr="00C0053C">
        <w:t xml:space="preserve">One half of the Nobel Prize for Physics for 1986 </w:t>
      </w:r>
      <w:r w:rsidRPr="00C0053C">
        <w:fldChar w:fldCharType="begin"/>
      </w:r>
      <w:r w:rsidRPr="00C0053C">
        <w:instrText xml:space="preserve"> ADDIN EN.CITE &lt;EndNote&gt;&lt;Cite&gt;&lt;Author&gt;TRSAS&lt;/Author&gt;&lt;Year&gt;1986&lt;/Year&gt;&lt;RecNum&gt;14761&lt;/RecNum&gt;&lt;DisplayText&gt;(TRSAS, 1986)&lt;/DisplayText&gt;&lt;record&gt;&lt;rec-number&gt;14761&lt;/rec-number&gt;&lt;foreign-keys&gt;&lt;key app="EN" db-id="5f0xfztfx2psedezd2m5az9xvve0fvetvtv2"&gt;14761&lt;/key&gt;&lt;/foreign-keys&gt;&lt;ref-type name="Web Page"&gt;12&lt;/ref-type&gt;&lt;contributors&gt;&lt;authors&gt;&lt;author&gt;TRSAS&lt;/author&gt;&lt;/authors&gt;&lt;/contributors&gt;&lt;titles&gt;&lt;title&gt;Press Release&lt;/title&gt;&lt;/titles&gt;&lt;volume&gt;2012&lt;/volume&gt;&lt;number&gt;10 May&lt;/number&gt;&lt;dates&gt;&lt;year&gt;1986&lt;/year&gt;&lt;/dates&gt;&lt;publisher&gt;The Royal Swedish Academy of Science&lt;/publisher&gt;&lt;urls&gt;&lt;related-urls&gt;&lt;url&gt;http://www.nobelprize.org/nobel_prizes/physics/laureates/1986/press.html&lt;/url&gt;&lt;/related-urls&gt;&lt;/urls&gt;&lt;/record&gt;&lt;/Cite&gt;&lt;/EndNote&gt;</w:instrText>
      </w:r>
      <w:r w:rsidRPr="00C0053C">
        <w:fldChar w:fldCharType="separate"/>
      </w:r>
      <w:r w:rsidRPr="00C0053C">
        <w:rPr>
          <w:noProof/>
        </w:rPr>
        <w:t>(</w:t>
      </w:r>
      <w:hyperlink w:anchor="_ENREF_53" w:tooltip="TRSAS, 1986 #14761" w:history="1">
        <w:r w:rsidR="00DC44AC" w:rsidRPr="00C0053C">
          <w:rPr>
            <w:noProof/>
          </w:rPr>
          <w:t>TRSAS, 1986</w:t>
        </w:r>
      </w:hyperlink>
      <w:r w:rsidRPr="00C0053C">
        <w:rPr>
          <w:noProof/>
        </w:rPr>
        <w:t>)</w:t>
      </w:r>
      <w:r w:rsidRPr="00C0053C">
        <w:fldChar w:fldCharType="end"/>
      </w:r>
      <w:r w:rsidRPr="00C0053C">
        <w:fldChar w:fldCharType="begin"/>
      </w:r>
      <w:r w:rsidRPr="00C0053C">
        <w:fldChar w:fldCharType="separate"/>
      </w:r>
      <w:r w:rsidRPr="00C0053C">
        <w:t>{, 1986 #14761}</w:t>
      </w:r>
      <w:r w:rsidRPr="00C0053C">
        <w:fldChar w:fldCharType="end"/>
      </w:r>
      <w:r w:rsidRPr="00C0053C">
        <w:t xml:space="preserve"> was awarded to Dr. </w:t>
      </w:r>
      <w:proofErr w:type="spellStart"/>
      <w:r w:rsidRPr="00C0053C">
        <w:t>Gerd</w:t>
      </w:r>
      <w:proofErr w:type="spellEnd"/>
      <w:r w:rsidRPr="00C0053C">
        <w:t xml:space="preserve"> Binnig and Dr. Heinrich Rohrer of the IBM Research Laboratory, Zurich in Switzerland for the successful development of the Scanning Tunneling Microscope (STM)</w:t>
      </w:r>
      <w:r w:rsidR="00111196" w:rsidRPr="00C0053C">
        <w:rPr>
          <w:rStyle w:val="FootnoteReference"/>
        </w:rPr>
        <w:footnoteReference w:id="2"/>
      </w:r>
      <w:r w:rsidRPr="00C0053C">
        <w:t xml:space="preserve">. </w:t>
      </w:r>
      <w:r w:rsidR="00A37AB6" w:rsidRPr="00C0053C">
        <w:t xml:space="preserve">The significance of the instrument, that is universally credited with having spawned the now hugely popular and ever expanding field of </w:t>
      </w:r>
      <w:proofErr w:type="spellStart"/>
      <w:r w:rsidR="00A37AB6" w:rsidRPr="00C0053C">
        <w:t>nanoscience</w:t>
      </w:r>
      <w:proofErr w:type="spellEnd"/>
      <w:r w:rsidR="00A37AB6" w:rsidRPr="00C0053C">
        <w:t xml:space="preserve"> and technology (NS&amp;T) is now well known. </w:t>
      </w:r>
    </w:p>
    <w:p w14:paraId="43EB10F4" w14:textId="77777777" w:rsidR="000F61EC" w:rsidRPr="00C0053C" w:rsidRDefault="000F61EC" w:rsidP="00A37AB6">
      <w:pPr>
        <w:spacing w:line="360" w:lineRule="auto"/>
        <w:jc w:val="both"/>
      </w:pPr>
    </w:p>
    <w:p w14:paraId="2BF64738" w14:textId="17062135" w:rsidR="000F61EC" w:rsidRPr="00C0053C" w:rsidRDefault="000F61EC" w:rsidP="00A37AB6">
      <w:pPr>
        <w:tabs>
          <w:tab w:val="left" w:pos="1293"/>
        </w:tabs>
        <w:spacing w:line="360" w:lineRule="auto"/>
        <w:jc w:val="both"/>
      </w:pPr>
      <w:r w:rsidRPr="00C0053C">
        <w:t>The first significant images from this first STM had been reported in late 1981 but it took a few years more before the STM gained recognition and popularity</w:t>
      </w:r>
      <w:r w:rsidR="00111196" w:rsidRPr="00C0053C">
        <w:t xml:space="preserve"> </w:t>
      </w:r>
      <w:r w:rsidRPr="00C0053C">
        <w:fldChar w:fldCharType="begin"/>
      </w:r>
      <w:r w:rsidRPr="00C0053C">
        <w:instrText xml:space="preserve"> ADDIN EN.CITE &lt;EndNote&gt;&lt;Cite&gt;&lt;Author&gt;Binnig&lt;/Author&gt;&lt;Year&gt;1986&lt;/Year&gt;&lt;RecNum&gt;7898&lt;/RecNum&gt;&lt;DisplayText&gt;(Binnig and Rohrer, 1986)&lt;/DisplayText&gt;&lt;record&gt;&lt;rec-number&gt;7898&lt;/rec-number&gt;&lt;foreign-keys&gt;&lt;key app="EN" db-id="22aw2tvvutfztwets06v0za4zw55s0xer25t"&gt;7898&lt;/key&gt;&lt;/foreign-keys&gt;&lt;ref-type name="Conference Paper"&gt;47&lt;/ref-type&gt;&lt;contributors&gt;&lt;authors&gt;&lt;author&gt;Gerd Binnig&lt;/author&gt;&lt;author&gt;Heinrich Rohrer&lt;/author&gt;&lt;/authors&gt;&lt;/contributors&gt;&lt;titles&gt;&lt;title&gt;Scanning Tunneling Microscopy- From Birth to Adolescence&lt;/title&gt;&lt;secondary-title&gt;Nobel Lecture&lt;/secondary-title&gt;&lt;/titles&gt;&lt;dates&gt;&lt;year&gt;1986&lt;/year&gt;&lt;pub-dates&gt;&lt;date&gt;8 December 1986&lt;/date&gt;&lt;/pub-dates&gt;&lt;/dates&gt;&lt;urls&gt;&lt;/urls&gt;&lt;/record&gt;&lt;/Cite&gt;&lt;/EndNote&gt;</w:instrText>
      </w:r>
      <w:r w:rsidRPr="00C0053C">
        <w:fldChar w:fldCharType="separate"/>
      </w:r>
      <w:r w:rsidRPr="00C0053C">
        <w:rPr>
          <w:noProof/>
        </w:rPr>
        <w:t>(</w:t>
      </w:r>
      <w:hyperlink w:anchor="_ENREF_5" w:tooltip="Binnig, 1986 #7898" w:history="1">
        <w:r w:rsidR="00DC44AC" w:rsidRPr="00C0053C">
          <w:rPr>
            <w:noProof/>
          </w:rPr>
          <w:t>Binnig and Rohrer, 1986</w:t>
        </w:r>
      </w:hyperlink>
      <w:r w:rsidRPr="00C0053C">
        <w:rPr>
          <w:noProof/>
        </w:rPr>
        <w:t>)</w:t>
      </w:r>
      <w:r w:rsidRPr="00C0053C">
        <w:fldChar w:fldCharType="end"/>
      </w:r>
      <w:r w:rsidRPr="00C0053C">
        <w:t xml:space="preserve">. One of the first significant scientific gatherings around the STM was held, in fact, only a couple of months before the Nobel </w:t>
      </w:r>
      <w:proofErr w:type="gramStart"/>
      <w:r w:rsidRPr="00C0053C">
        <w:t>prize</w:t>
      </w:r>
      <w:proofErr w:type="gramEnd"/>
      <w:r w:rsidRPr="00C0053C">
        <w:t xml:space="preserve"> itself was announced. This was the 1st STM conference organized in Santiago de </w:t>
      </w:r>
      <w:proofErr w:type="spellStart"/>
      <w:r w:rsidRPr="00C0053C">
        <w:t>Campostela</w:t>
      </w:r>
      <w:proofErr w:type="spellEnd"/>
      <w:r w:rsidRPr="00C0053C">
        <w:t xml:space="preserve">, Spain by Dr. Nicolas Garcia of Universidad </w:t>
      </w:r>
      <w:proofErr w:type="spellStart"/>
      <w:r w:rsidRPr="00C0053C">
        <w:t>Autonoma</w:t>
      </w:r>
      <w:proofErr w:type="spellEnd"/>
      <w:r w:rsidRPr="00C0053C">
        <w:t xml:space="preserve"> de Madrid. It was attended by most of those individuals who find a prominent mention in any historical account of the development of STMs and the field of Scanning Probe Microscopy (SPM) that followe</w:t>
      </w:r>
      <w:r w:rsidR="00111196" w:rsidRPr="00C0053C">
        <w:t xml:space="preserve">d from it - </w:t>
      </w:r>
      <w:r w:rsidRPr="00C0053C">
        <w:t xml:space="preserve">Binning and Rohrer, of course, but also others like Dr. Richard Colton of the Naval Research Laboratory (NRL) Washington, United States of America (USA) and Dr. Paul </w:t>
      </w:r>
      <w:proofErr w:type="spellStart"/>
      <w:r w:rsidRPr="00C0053C">
        <w:t>Hansma</w:t>
      </w:r>
      <w:proofErr w:type="spellEnd"/>
      <w:r w:rsidRPr="00C0053C">
        <w:t xml:space="preserve"> from the University of California, Santa Barbara, USA</w:t>
      </w:r>
      <w:r w:rsidRPr="00C0053C">
        <w:fldChar w:fldCharType="begin"/>
      </w:r>
      <w:r w:rsidR="008E3674" w:rsidRPr="00C0053C">
        <w:instrText xml:space="preserve"> ADDIN EN.CITE &lt;EndNote&gt;&lt;Cite&gt;&lt;Author&gt;Mody&lt;/Author&gt;&lt;Year&gt;2011&lt;/Year&gt;&lt;RecNum&gt;7930&lt;/RecNum&gt;&lt;DisplayText&gt;(Mody, 2011b)&lt;/DisplayText&gt;&lt;record&gt;&lt;rec-number&gt;7930&lt;/rec-number&gt;&lt;foreign-keys&gt;&lt;key app="EN" db-id="22aw2tvvutfztwets06v0za4zw55s0xer25t"&gt;7930&lt;/key&gt;&lt;/foreign-keys&gt;&lt;ref-type name="Book"&gt;6&lt;/ref-type&gt;&lt;contributors&gt;&lt;authors&gt;&lt;author&gt;Cyrus C. M. Mody&lt;/author&gt;&lt;/authors&gt;&lt;/contributors&gt;&lt;titles&gt;&lt;title&gt;Instrumental Community&lt;/title&gt;&lt;/titles&gt;&lt;pages&gt;xiv+260&lt;/pages&gt;&lt;dates&gt;&lt;year&gt;2011&lt;/year&gt;&lt;/dates&gt;&lt;pub-location&gt;Cambridge, Massachusets&lt;/pub-location&gt;&lt;publisher&gt;The MIT Press&lt;/publisher&gt;&lt;isbn&gt;978-0-272-13494-1&lt;/isbn&gt;&lt;urls&gt;&lt;/urls&gt;&lt;/record&gt;&lt;/Cite&gt;&lt;/EndNote&gt;</w:instrText>
      </w:r>
      <w:r w:rsidRPr="00C0053C">
        <w:fldChar w:fldCharType="separate"/>
      </w:r>
      <w:r w:rsidR="008E3674" w:rsidRPr="00C0053C">
        <w:rPr>
          <w:noProof/>
        </w:rPr>
        <w:t>(</w:t>
      </w:r>
      <w:hyperlink w:anchor="_ENREF_34" w:tooltip="Mody, 2011 #7930" w:history="1">
        <w:r w:rsidR="00DC44AC" w:rsidRPr="00C0053C">
          <w:rPr>
            <w:noProof/>
          </w:rPr>
          <w:t>Mody, 2011b</w:t>
        </w:r>
      </w:hyperlink>
      <w:r w:rsidR="008E3674" w:rsidRPr="00C0053C">
        <w:rPr>
          <w:noProof/>
        </w:rPr>
        <w:t>)</w:t>
      </w:r>
      <w:r w:rsidRPr="00C0053C">
        <w:fldChar w:fldCharType="end"/>
      </w:r>
      <w:r w:rsidRPr="00C0053C">
        <w:t xml:space="preserve">. </w:t>
      </w:r>
    </w:p>
    <w:p w14:paraId="45ACF258" w14:textId="77777777" w:rsidR="000F61EC" w:rsidRPr="00C0053C" w:rsidRDefault="000F61EC" w:rsidP="0024209B">
      <w:pPr>
        <w:spacing w:line="360" w:lineRule="auto"/>
        <w:jc w:val="both"/>
        <w:rPr>
          <w:b/>
          <w:u w:val="single"/>
        </w:rPr>
      </w:pPr>
    </w:p>
    <w:bookmarkEnd w:id="0"/>
    <w:p w14:paraId="1CFF9999" w14:textId="77777777" w:rsidR="00E61D0E" w:rsidRPr="00C0053C" w:rsidRDefault="00E61D0E" w:rsidP="0024209B">
      <w:pPr>
        <w:tabs>
          <w:tab w:val="left" w:pos="1293"/>
        </w:tabs>
        <w:spacing w:line="360" w:lineRule="auto"/>
        <w:jc w:val="both"/>
        <w:rPr>
          <w:b/>
          <w:u w:val="single"/>
        </w:rPr>
      </w:pPr>
      <w:r w:rsidRPr="00C0053C">
        <w:rPr>
          <w:b/>
          <w:u w:val="single"/>
        </w:rPr>
        <w:t>An Indian STM</w:t>
      </w:r>
    </w:p>
    <w:p w14:paraId="14B444D2" w14:textId="77777777" w:rsidR="00E61D0E" w:rsidRPr="00C0053C" w:rsidRDefault="00E61D0E" w:rsidP="0024209B">
      <w:pPr>
        <w:tabs>
          <w:tab w:val="left" w:pos="1293"/>
        </w:tabs>
        <w:spacing w:line="360" w:lineRule="auto"/>
        <w:jc w:val="both"/>
      </w:pPr>
      <w:r w:rsidRPr="00C0053C">
        <w:t>There is one name in the list of participants of this conference that is of particular interest from an Indian point of view - surface scientist from the University of Pune (</w:t>
      </w:r>
      <w:proofErr w:type="spellStart"/>
      <w:r w:rsidRPr="00C0053C">
        <w:t>UoP</w:t>
      </w:r>
      <w:proofErr w:type="spellEnd"/>
      <w:r w:rsidRPr="00C0053C">
        <w:t xml:space="preserve">), Dr. CV </w:t>
      </w:r>
      <w:proofErr w:type="spellStart"/>
      <w:r w:rsidRPr="00C0053C">
        <w:t>Dharmadhikari</w:t>
      </w:r>
      <w:proofErr w:type="spellEnd"/>
      <w:r w:rsidRPr="00C0053C">
        <w:t>. He attended not only the 1986 conference, but also the 2</w:t>
      </w:r>
      <w:r w:rsidRPr="00C0053C">
        <w:rPr>
          <w:vertAlign w:val="superscript"/>
        </w:rPr>
        <w:t>nd</w:t>
      </w:r>
      <w:r w:rsidRPr="00C0053C">
        <w:t xml:space="preserve"> STM conference that was held in Oxnard in California, USA in 1987 and about a year later, in 1988, </w:t>
      </w:r>
      <w:proofErr w:type="spellStart"/>
      <w:r w:rsidRPr="00C0053C">
        <w:t>Dharmadhikari</w:t>
      </w:r>
      <w:proofErr w:type="spellEnd"/>
      <w:r w:rsidRPr="00C0053C">
        <w:t xml:space="preserve"> successfully installed his first indigenously made STM under the stair case in the Department of Physics in the </w:t>
      </w:r>
      <w:proofErr w:type="spellStart"/>
      <w:r w:rsidRPr="00C0053C">
        <w:t>UoP</w:t>
      </w:r>
      <w:proofErr w:type="spellEnd"/>
      <w:r w:rsidRPr="00C0053C">
        <w:t xml:space="preserve">. </w:t>
      </w:r>
    </w:p>
    <w:p w14:paraId="62C0F5A4" w14:textId="77777777" w:rsidR="00E61D0E" w:rsidRPr="00C0053C" w:rsidRDefault="00E61D0E" w:rsidP="0024209B">
      <w:pPr>
        <w:tabs>
          <w:tab w:val="left" w:pos="1293"/>
        </w:tabs>
        <w:spacing w:line="360" w:lineRule="auto"/>
        <w:jc w:val="both"/>
      </w:pPr>
    </w:p>
    <w:p w14:paraId="1F9C8E1D" w14:textId="007DB194" w:rsidR="00E61D0E" w:rsidRPr="00C0053C" w:rsidRDefault="00E61D0E" w:rsidP="0024209B">
      <w:pPr>
        <w:tabs>
          <w:tab w:val="left" w:pos="1293"/>
        </w:tabs>
        <w:spacing w:line="360" w:lineRule="auto"/>
        <w:jc w:val="both"/>
      </w:pPr>
      <w:r w:rsidRPr="00C0053C">
        <w:lastRenderedPageBreak/>
        <w:t>Students had also already started working with him on the STM project. In 1987, the first Master of Science (MSc) project</w:t>
      </w:r>
      <w:r w:rsidR="00111196" w:rsidRPr="00C0053C">
        <w:t xml:space="preserve"> </w:t>
      </w:r>
      <w:r w:rsidRPr="00C0053C">
        <w:fldChar w:fldCharType="begin"/>
      </w:r>
      <w:r w:rsidRPr="00C0053C">
        <w:instrText xml:space="preserve"> ADDIN EN.CITE &lt;EndNote&gt;&lt;Cite&gt;&lt;Author&gt;Bendre&lt;/Author&gt;&lt;Year&gt;1987&lt;/Year&gt;&lt;RecNum&gt;14827&lt;/RecNum&gt;&lt;DisplayText&gt;(Bendre, 1987)&lt;/DisplayText&gt;&lt;record&gt;&lt;rec-number&gt;14827&lt;/rec-number&gt;&lt;foreign-keys&gt;&lt;key app="EN" db-id="5f0xfztfx2psedezd2m5az9xvve0fvetvtv2"&gt;14827&lt;/key&gt;&lt;/foreign-keys&gt;&lt;ref-type name="Thesis"&gt;32&lt;/ref-type&gt;&lt;contributors&gt;&lt;authors&gt;&lt;author&gt;S. Bendre&lt;/author&gt;&lt;/authors&gt;&lt;tertiary-authors&gt;&lt;author&gt;C. V. Dharmadhikari&lt;/author&gt;&lt;/tertiary-authors&gt;&lt;/contributors&gt;&lt;titles&gt;&lt;title&gt;Design of Micromanipulator for STM&lt;/title&gt;&lt;secondary-title&gt;Department of Physics&lt;/secondary-title&gt;&lt;/titles&gt;&lt;volume&gt;Master of Science&lt;/volume&gt;&lt;dates&gt;&lt;year&gt;1987&lt;/year&gt;&lt;/dates&gt;&lt;pub-location&gt;Pune&lt;/pub-location&gt;&lt;publisher&gt;University of Pune&lt;/publisher&gt;&lt;urls&gt;&lt;/urls&gt;&lt;/record&gt;&lt;/Cite&gt;&lt;/EndNote&gt;</w:instrText>
      </w:r>
      <w:r w:rsidRPr="00C0053C">
        <w:fldChar w:fldCharType="separate"/>
      </w:r>
      <w:r w:rsidRPr="00C0053C">
        <w:rPr>
          <w:noProof/>
        </w:rPr>
        <w:t>(</w:t>
      </w:r>
      <w:hyperlink w:anchor="_ENREF_3" w:tooltip="Bendre, 1987 #14827" w:history="1">
        <w:r w:rsidR="00DC44AC" w:rsidRPr="00C0053C">
          <w:rPr>
            <w:noProof/>
          </w:rPr>
          <w:t>Bendre, 1987</w:t>
        </w:r>
      </w:hyperlink>
      <w:r w:rsidRPr="00C0053C">
        <w:rPr>
          <w:noProof/>
        </w:rPr>
        <w:t>)</w:t>
      </w:r>
      <w:r w:rsidRPr="00C0053C">
        <w:fldChar w:fldCharType="end"/>
      </w:r>
      <w:r w:rsidRPr="00C0053C">
        <w:t xml:space="preserve"> related to the STM had been completed under his guidance. The first peer reviewed article on an aspect of STM construction</w:t>
      </w:r>
      <w:r w:rsidR="00111196" w:rsidRPr="00C0053C">
        <w:t xml:space="preserve"> </w:t>
      </w:r>
      <w:r w:rsidRPr="00C0053C">
        <w:fldChar w:fldCharType="begin"/>
      </w:r>
      <w:r w:rsidR="008B21AB" w:rsidRPr="00C0053C">
        <w:instrText xml:space="preserve"> ADDIN EN.CITE &lt;EndNote&gt;&lt;Cite&gt;&lt;Author&gt;Bendre&lt;/Author&gt;&lt;Year&gt;1988&lt;/Year&gt;&lt;RecNum&gt;7984&lt;/RecNum&gt;&lt;DisplayText&gt;(Bendre and Dharmadhikari, 1988)&lt;/DisplayText&gt;&lt;record&gt;&lt;rec-number&gt;7984&lt;/rec-number&gt;&lt;foreign-keys&gt;&lt;key app="EN" db-id="22aw2tvvutfztwets06v0za4zw55s0xer25t"&gt;7984&lt;/key&gt;&lt;/foreign-keys&gt;&lt;ref-type name="Journal Article"&gt;17&lt;/ref-type&gt;&lt;contributors&gt;&lt;authors&gt;&lt;author&gt;S. Bendre&lt;/author&gt;&lt;author&gt;C. Dharmadhikari&lt;/author&gt;&lt;/authors&gt;&lt;/contributors&gt;&lt;titles&gt;&lt;title&gt;Design, Construction and Calibration of a PZT Micromanipulator for Scanning Tunneling Microscope (STM)&lt;/title&gt;&lt;secondary-title&gt;Journal of Optics&lt;/secondary-title&gt;&lt;/titles&gt;&lt;periodical&gt;&lt;full-title&gt;Journal of Optics&lt;/full-title&gt;&lt;/periodical&gt;&lt;pages&gt;67-70&lt;/pages&gt;&lt;volume&gt;17&lt;/volume&gt;&lt;number&gt;July-Sept 1988&lt;/number&gt;&lt;keywords&gt;&lt;keyword&gt;scanning tunneling microscope&lt;/keyword&gt;&lt;/keywords&gt;&lt;dates&gt;&lt;year&gt;1988&lt;/year&gt;&lt;/dates&gt;&lt;urls&gt;&lt;/urls&gt;&lt;/record&gt;&lt;/Cite&gt;&lt;/EndNote&gt;</w:instrText>
      </w:r>
      <w:r w:rsidRPr="00C0053C">
        <w:fldChar w:fldCharType="separate"/>
      </w:r>
      <w:r w:rsidR="008B21AB" w:rsidRPr="00C0053C">
        <w:rPr>
          <w:noProof/>
        </w:rPr>
        <w:t>(</w:t>
      </w:r>
      <w:hyperlink w:anchor="_ENREF_4" w:tooltip="Bendre, 1988 #7984" w:history="1">
        <w:r w:rsidR="00DC44AC" w:rsidRPr="00C0053C">
          <w:rPr>
            <w:noProof/>
          </w:rPr>
          <w:t>Bendre and Dharmadhikari, 1988</w:t>
        </w:r>
      </w:hyperlink>
      <w:r w:rsidR="008B21AB" w:rsidRPr="00C0053C">
        <w:rPr>
          <w:noProof/>
        </w:rPr>
        <w:t>)</w:t>
      </w:r>
      <w:r w:rsidRPr="00C0053C">
        <w:fldChar w:fldCharType="end"/>
      </w:r>
      <w:r w:rsidRPr="00C0053C">
        <w:t xml:space="preserve"> was published in 1988; the first Master of Philosophy (MPhil) degree</w:t>
      </w:r>
      <w:r w:rsidR="00111196" w:rsidRPr="00C0053C">
        <w:t xml:space="preserve"> </w:t>
      </w:r>
      <w:r w:rsidRPr="00C0053C">
        <w:fldChar w:fldCharType="begin"/>
      </w:r>
      <w:r w:rsidRPr="00C0053C">
        <w:instrText xml:space="preserve"> ADDIN EN.CITE &lt;EndNote&gt;&lt;Cite&gt;&lt;Author&gt;More&lt;/Author&gt;&lt;Year&gt;1990&lt;/Year&gt;&lt;RecNum&gt;7985&lt;/RecNum&gt;&lt;DisplayText&gt;(More, 1990)&lt;/DisplayText&gt;&lt;record&gt;&lt;rec-number&gt;7985&lt;/rec-number&gt;&lt;foreign-keys&gt;&lt;key app="EN" db-id="22aw2tvvutfztwets06v0za4zw55s0xer25t"&gt;7985&lt;/key&gt;&lt;/foreign-keys&gt;&lt;ref-type name="Thesis"&gt;32&lt;/ref-type&gt;&lt;contributors&gt;&lt;authors&gt;&lt;author&gt;Rajkumar More&lt;/author&gt;&lt;/authors&gt;&lt;tertiary-authors&gt;&lt;author&gt;C. V. Dharmadhikari&lt;/author&gt;&lt;/tertiary-authors&gt;&lt;/contributors&gt;&lt;titles&gt;&lt;title&gt;A Study of Scanning Tunneling Microscope and Development of a Simple Electronic Control System for the same&lt;/title&gt;&lt;secondary-title&gt;Department of Physics&lt;/secondary-title&gt;&lt;/titles&gt;&lt;pages&gt;46&lt;/pages&gt;&lt;volume&gt;Master of Philosophy&lt;/volume&gt;&lt;dates&gt;&lt;year&gt;1990&lt;/year&gt;&lt;/dates&gt;&lt;pub-location&gt;Pune&lt;/pub-location&gt;&lt;publisher&gt;University of Pune&lt;/publisher&gt;&lt;urls&gt;&lt;/urls&gt;&lt;/record&gt;&lt;/Cite&gt;&lt;/EndNote&gt;</w:instrText>
      </w:r>
      <w:r w:rsidRPr="00C0053C">
        <w:fldChar w:fldCharType="separate"/>
      </w:r>
      <w:r w:rsidRPr="00C0053C">
        <w:rPr>
          <w:noProof/>
        </w:rPr>
        <w:t>(</w:t>
      </w:r>
      <w:hyperlink w:anchor="_ENREF_35" w:tooltip="More, 1990 #7985" w:history="1">
        <w:r w:rsidR="00DC44AC" w:rsidRPr="00C0053C">
          <w:rPr>
            <w:noProof/>
          </w:rPr>
          <w:t>More, 1990</w:t>
        </w:r>
      </w:hyperlink>
      <w:r w:rsidRPr="00C0053C">
        <w:rPr>
          <w:noProof/>
        </w:rPr>
        <w:t>)</w:t>
      </w:r>
      <w:r w:rsidRPr="00C0053C">
        <w:fldChar w:fldCharType="end"/>
      </w:r>
      <w:r w:rsidRPr="00C0053C">
        <w:t xml:space="preserve"> for the “development of a simple electronic control system” for an STM was awarded in 1990; and  the first Doctorate (PhD)</w:t>
      </w:r>
      <w:r w:rsidR="003557D4" w:rsidRPr="00C0053C">
        <w:t xml:space="preserve"> </w:t>
      </w:r>
      <w:r w:rsidRPr="00C0053C">
        <w:fldChar w:fldCharType="begin"/>
      </w:r>
      <w:r w:rsidR="008B21AB" w:rsidRPr="00C0053C">
        <w:instrText xml:space="preserve"> ADDIN EN.CITE &lt;EndNote&gt;&lt;Cite&gt;&lt;Author&gt;Yehia&lt;/Author&gt;&lt;Year&gt;1999&lt;/Year&gt;&lt;RecNum&gt;7943&lt;/RecNum&gt;&lt;DisplayText&gt;(Yehia, 1999)&lt;/DisplayText&gt;&lt;record&gt;&lt;rec-number&gt;7943&lt;/rec-number&gt;&lt;foreign-keys&gt;&lt;key app="EN" db-id="22aw2tvvutfztwets06v0za4zw55s0xer25t"&gt;7943&lt;/key&gt;&lt;/foreign-keys&gt;&lt;ref-type name="Thesis"&gt;32&lt;/ref-type&gt;&lt;contributors&gt;&lt;authors&gt;&lt;author&gt;Abdulla Omer Ali Yehia&lt;/author&gt;&lt;/authors&gt;&lt;tertiary-authors&gt;&lt;author&gt;C. V. Dharmadhikari&lt;/author&gt;&lt;/tertiary-authors&gt;&lt;/contributors&gt;&lt;titles&gt;&lt;title&gt;A Study of Nucleation and Growth of Thin Films Using Scanning Tunneling Microscopy and Related Techniques&lt;/title&gt;&lt;secondary-title&gt;Department of Physcis&lt;/secondary-title&gt;&lt;/titles&gt;&lt;volume&gt;Doctor of Philosophy&lt;/volume&gt;&lt;dates&gt;&lt;year&gt;1999&lt;/year&gt;&lt;/dates&gt;&lt;pub-location&gt;Pune&lt;/pub-location&gt;&lt;publisher&gt;University of Pune&lt;/publisher&gt;&lt;urls&gt;&lt;/urls&gt;&lt;/record&gt;&lt;/Cite&gt;&lt;/EndNote&gt;</w:instrText>
      </w:r>
      <w:r w:rsidRPr="00C0053C">
        <w:fldChar w:fldCharType="separate"/>
      </w:r>
      <w:r w:rsidR="008B21AB" w:rsidRPr="00C0053C">
        <w:rPr>
          <w:noProof/>
        </w:rPr>
        <w:t>(</w:t>
      </w:r>
      <w:hyperlink w:anchor="_ENREF_59" w:tooltip="Yehia, 1999 #7943" w:history="1">
        <w:r w:rsidR="00DC44AC" w:rsidRPr="00C0053C">
          <w:rPr>
            <w:noProof/>
          </w:rPr>
          <w:t>Yehia, 1999</w:t>
        </w:r>
      </w:hyperlink>
      <w:r w:rsidR="008B21AB" w:rsidRPr="00C0053C">
        <w:rPr>
          <w:noProof/>
        </w:rPr>
        <w:t>)</w:t>
      </w:r>
      <w:r w:rsidRPr="00C0053C">
        <w:fldChar w:fldCharType="end"/>
      </w:r>
      <w:r w:rsidRPr="00C0053C">
        <w:t xml:space="preserve"> was awarded for STM related work under his supervision in 1999. In 1988, in fact, when a joint Indo-US project titled ‘Scanning Tunneling Microscope (STM)’ was initiated with SS </w:t>
      </w:r>
      <w:proofErr w:type="spellStart"/>
      <w:r w:rsidRPr="00C0053C">
        <w:t>Wadhwa</w:t>
      </w:r>
      <w:proofErr w:type="spellEnd"/>
      <w:r w:rsidRPr="00C0053C">
        <w:t xml:space="preserve"> of the Central Scientific Instruments Organization (CSIO), Chandigarh, India and Richard Colton from Naval Research Laboratory, Washington, USA, as the Principal Investigators, </w:t>
      </w:r>
      <w:proofErr w:type="spellStart"/>
      <w:r w:rsidRPr="00C0053C">
        <w:t>Dharmadhikari</w:t>
      </w:r>
      <w:proofErr w:type="spellEnd"/>
      <w:r w:rsidRPr="00C0053C">
        <w:t xml:space="preserve"> was drafted in as one of three other Indian players who had experience and could make a significant contribution.</w:t>
      </w:r>
    </w:p>
    <w:p w14:paraId="5404B9D6" w14:textId="77777777" w:rsidR="00E61D0E" w:rsidRPr="00C0053C" w:rsidRDefault="00E61D0E" w:rsidP="0024209B">
      <w:pPr>
        <w:tabs>
          <w:tab w:val="left" w:pos="1293"/>
        </w:tabs>
        <w:spacing w:line="360" w:lineRule="auto"/>
        <w:jc w:val="both"/>
      </w:pPr>
    </w:p>
    <w:p w14:paraId="545A35A3" w14:textId="3DDAAF41" w:rsidR="00E61D0E" w:rsidRPr="00C0053C" w:rsidRDefault="00E61D0E" w:rsidP="0024209B">
      <w:pPr>
        <w:tabs>
          <w:tab w:val="left" w:pos="1293"/>
        </w:tabs>
        <w:spacing w:line="360" w:lineRule="auto"/>
        <w:jc w:val="both"/>
      </w:pPr>
      <w:r w:rsidRPr="00C0053C">
        <w:t xml:space="preserve">From 1988 to 2010, the year that </w:t>
      </w:r>
      <w:proofErr w:type="spellStart"/>
      <w:r w:rsidRPr="00C0053C">
        <w:t>Dharmadhikari</w:t>
      </w:r>
      <w:proofErr w:type="spellEnd"/>
      <w:r w:rsidRPr="00C0053C">
        <w:t xml:space="preserve"> retired from the university</w:t>
      </w:r>
      <w:r w:rsidR="00C816BE" w:rsidRPr="00C0053C">
        <w:rPr>
          <w:rStyle w:val="FootnoteReference"/>
        </w:rPr>
        <w:footnoteReference w:id="3"/>
      </w:r>
      <w:r w:rsidRPr="00C0053C">
        <w:t>, the Center for Advanced Studies in Materials Science and Solid State Physics that he headed, had made a series of STMs and Atomic Force Microscopes (AFMs). 12 students had completed their Master of Philosophy (MPhil) degrees</w:t>
      </w:r>
      <w:r w:rsidR="00C816BE" w:rsidRPr="00C0053C">
        <w:t xml:space="preserve"> </w:t>
      </w:r>
      <w:r w:rsidRPr="00C0053C">
        <w:fldChar w:fldCharType="begin">
          <w:fldData xml:space="preserve">PEVuZE5vdGU+PENpdGU+PEF1dGhvcj5DaGF1ZGhhcnk8L0F1dGhvcj48WWVhcj4yMDAyPC9ZZWFy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</w:fldData>
        </w:fldChar>
      </w:r>
      <w:r w:rsidR="008B21AB" w:rsidRPr="00C0053C">
        <w:instrText xml:space="preserve"> ADDIN EN.CITE </w:instrText>
      </w:r>
      <w:r w:rsidR="008B21AB" w:rsidRPr="00C0053C">
        <w:fldChar w:fldCharType="begin">
          <w:fldData xml:space="preserve">PEVuZE5vdGU+PENpdGU+PEF1dGhvcj5DaGF1ZGhhcnk8L0F1dGhvcj48WWVhcj4yMDAyPC9ZZWFy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</w:fldData>
        </w:fldChar>
      </w:r>
      <w:r w:rsidR="008B21AB" w:rsidRPr="00C0053C">
        <w:instrText xml:space="preserve"> ADDIN EN.CITE.DATA </w:instrText>
      </w:r>
      <w:r w:rsidR="008B21AB" w:rsidRPr="00C0053C">
        <w:fldChar w:fldCharType="end"/>
      </w:r>
      <w:r w:rsidRPr="00C0053C">
        <w:fldChar w:fldCharType="separate"/>
      </w:r>
      <w:r w:rsidR="008B21AB" w:rsidRPr="00C0053C">
        <w:rPr>
          <w:noProof/>
        </w:rPr>
        <w:t>(</w:t>
      </w:r>
      <w:hyperlink w:anchor="_ENREF_8" w:tooltip="Chaudhary, 2002 #7946" w:history="1">
        <w:r w:rsidR="00DC44AC" w:rsidRPr="00C0053C">
          <w:rPr>
            <w:noProof/>
          </w:rPr>
          <w:t>Chaudhary, 2002</w:t>
        </w:r>
      </w:hyperlink>
      <w:r w:rsidR="008B21AB" w:rsidRPr="00C0053C">
        <w:rPr>
          <w:noProof/>
        </w:rPr>
        <w:t xml:space="preserve">, </w:t>
      </w:r>
      <w:hyperlink w:anchor="_ENREF_10" w:tooltip="Dambe, 1995 #14773" w:history="1">
        <w:r w:rsidR="00DC44AC" w:rsidRPr="00C0053C">
          <w:rPr>
            <w:noProof/>
          </w:rPr>
          <w:t>Dambe, 1995</w:t>
        </w:r>
      </w:hyperlink>
      <w:r w:rsidR="008B21AB" w:rsidRPr="00C0053C">
        <w:rPr>
          <w:noProof/>
        </w:rPr>
        <w:t xml:space="preserve">, </w:t>
      </w:r>
      <w:hyperlink w:anchor="_ENREF_50" w:tooltip="Sawant, 1994 #7939" w:history="1">
        <w:r w:rsidR="00DC44AC" w:rsidRPr="00C0053C">
          <w:rPr>
            <w:noProof/>
          </w:rPr>
          <w:t>Sawant, 1994</w:t>
        </w:r>
      </w:hyperlink>
      <w:r w:rsidR="008B21AB" w:rsidRPr="00C0053C">
        <w:rPr>
          <w:noProof/>
        </w:rPr>
        <w:t xml:space="preserve">, </w:t>
      </w:r>
      <w:hyperlink w:anchor="_ENREF_37" w:tooltip="Patil, 1994 #7936" w:history="1">
        <w:r w:rsidR="00DC44AC" w:rsidRPr="00C0053C">
          <w:rPr>
            <w:noProof/>
          </w:rPr>
          <w:t>Patil, 1994</w:t>
        </w:r>
      </w:hyperlink>
      <w:r w:rsidR="008B21AB" w:rsidRPr="00C0053C">
        <w:rPr>
          <w:noProof/>
        </w:rPr>
        <w:t xml:space="preserve">, </w:t>
      </w:r>
      <w:hyperlink w:anchor="_ENREF_19" w:tooltip="Iyyer, 1994 #14775" w:history="1">
        <w:r w:rsidR="00DC44AC" w:rsidRPr="00C0053C">
          <w:rPr>
            <w:noProof/>
          </w:rPr>
          <w:t>Iyyer, 1994</w:t>
        </w:r>
      </w:hyperlink>
      <w:r w:rsidR="008B21AB" w:rsidRPr="00C0053C">
        <w:rPr>
          <w:noProof/>
        </w:rPr>
        <w:t>)</w:t>
      </w:r>
      <w:r w:rsidRPr="00C0053C">
        <w:fldChar w:fldCharType="end"/>
      </w:r>
      <w:r w:rsidRPr="00C0053C">
        <w:t xml:space="preserve"> and eight, their doctorates</w:t>
      </w:r>
      <w:r w:rsidR="00C816BE" w:rsidRPr="00C0053C">
        <w:t xml:space="preserve"> </w:t>
      </w:r>
      <w:r w:rsidRPr="00C0053C">
        <w:fldChar w:fldCharType="begin">
          <w:fldData xml:space="preserve">PEVuZE5vdGU+PENpdGU+PEF1dGhvcj5DaGF1ZGhhcnk8L0F1dGhvcj48WWVhcj4yMDExPC9ZZWFy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==
</w:fldData>
        </w:fldChar>
      </w:r>
      <w:r w:rsidR="008B21AB" w:rsidRPr="00C0053C">
        <w:instrText xml:space="preserve"> ADDIN EN.CITE </w:instrText>
      </w:r>
      <w:r w:rsidR="008B21AB" w:rsidRPr="00C0053C">
        <w:fldChar w:fldCharType="begin">
          <w:fldData xml:space="preserve">PEVuZE5vdGU+PENpdGU+PEF1dGhvcj5DaGF1ZGhhcnk8L0F1dGhvcj48WWVhcj4yMDExPC9ZZWFy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==
</w:fldData>
        </w:fldChar>
      </w:r>
      <w:r w:rsidR="008B21AB" w:rsidRPr="00C0053C">
        <w:instrText xml:space="preserve"> ADDIN EN.CITE.DATA </w:instrText>
      </w:r>
      <w:r w:rsidR="008B21AB" w:rsidRPr="00C0053C">
        <w:fldChar w:fldCharType="end"/>
      </w:r>
      <w:r w:rsidRPr="00C0053C">
        <w:fldChar w:fldCharType="separate"/>
      </w:r>
      <w:r w:rsidR="008B21AB" w:rsidRPr="00C0053C">
        <w:rPr>
          <w:noProof/>
        </w:rPr>
        <w:t>(</w:t>
      </w:r>
      <w:hyperlink w:anchor="_ENREF_9" w:tooltip="Chaudhary, 2011 #7970" w:history="1">
        <w:r w:rsidR="00DC44AC" w:rsidRPr="00C0053C">
          <w:rPr>
            <w:noProof/>
          </w:rPr>
          <w:t>Chaudhary, 2011</w:t>
        </w:r>
      </w:hyperlink>
      <w:r w:rsidR="008B21AB" w:rsidRPr="00C0053C">
        <w:rPr>
          <w:noProof/>
        </w:rPr>
        <w:t xml:space="preserve">, </w:t>
      </w:r>
      <w:hyperlink w:anchor="_ENREF_14" w:tooltip="Dey, 2010 #7881" w:history="1">
        <w:r w:rsidR="00DC44AC" w:rsidRPr="00C0053C">
          <w:rPr>
            <w:noProof/>
          </w:rPr>
          <w:t>Dey, 2010</w:t>
        </w:r>
      </w:hyperlink>
      <w:r w:rsidR="008B21AB" w:rsidRPr="00C0053C">
        <w:rPr>
          <w:noProof/>
        </w:rPr>
        <w:t xml:space="preserve">, </w:t>
      </w:r>
      <w:hyperlink w:anchor="_ENREF_20" w:tooltip="Iyyer, 2006 #7969" w:history="1">
        <w:r w:rsidR="00DC44AC" w:rsidRPr="00C0053C">
          <w:rPr>
            <w:noProof/>
          </w:rPr>
          <w:t>Iyyer, 2006</w:t>
        </w:r>
      </w:hyperlink>
      <w:r w:rsidR="008B21AB" w:rsidRPr="00C0053C">
        <w:rPr>
          <w:noProof/>
        </w:rPr>
        <w:t>)</w:t>
      </w:r>
      <w:r w:rsidRPr="00C0053C">
        <w:fldChar w:fldCharType="end"/>
      </w:r>
      <w:r w:rsidRPr="00C0053C">
        <w:t xml:space="preserve">, all of these while working on various aspects of making these instruments. Many of these students then worked on post-doc fellowships and eventually moved to permanent positions in leading scientific institutions in India and abroad. The research group also published more than 60 papers including in the world’s leading peer reviewed scientific journals such as </w:t>
      </w:r>
      <w:r w:rsidRPr="00C0053C">
        <w:rPr>
          <w:i/>
        </w:rPr>
        <w:t>Applied Physics Letters</w:t>
      </w:r>
      <w:r w:rsidR="00C816BE" w:rsidRPr="00C0053C">
        <w:rPr>
          <w:i/>
        </w:rPr>
        <w:t xml:space="preserve"> </w:t>
      </w:r>
      <w:r w:rsidRPr="00C0053C">
        <w:fldChar w:fldCharType="begin"/>
      </w:r>
      <w:r w:rsidRPr="00C0053C">
        <w:instrText xml:space="preserve"> ADDIN EN.CITE &lt;EndNote&gt;&lt;Cite&gt;&lt;Author&gt;Sastry&lt;/Author&gt;&lt;Year&gt;2001&lt;/Year&gt;&lt;RecNum&gt;7862&lt;/RecNum&gt;&lt;DisplayText&gt;(Sastry et al., 2001, Godbole et al., 1997)&lt;/DisplayText&gt;&lt;record&gt;&lt;rec-number&gt;7862&lt;/rec-number&gt;&lt;foreign-keys&gt;&lt;key app="EN" db-id="22aw2tvvutfztwets06v0za4zw55s0xer25t"&gt;7862&lt;/key&gt;&lt;/foreign-keys&gt;&lt;ref-type name="Journal Article"&gt;17&lt;/ref-type&gt;&lt;contributors&gt;&lt;authors&gt;&lt;author&gt;Murali Sastry&lt;/author&gt;&lt;author&gt;Ashavani Kumar&lt;/author&gt;&lt;author&gt;Suvarna Datar&lt;/author&gt;&lt;author&gt;CV Dharmadhikari&lt;/author&gt;&lt;author&gt;Krishna M Ganesh&lt;/author&gt;&lt;/authors&gt;&lt;/contributors&gt;&lt;titles&gt;&lt;title&gt;DNA-mediated electrostatic assembly of gold nanoparticles inot linear arrays by a simple drop-coating procedure&lt;/title&gt;&lt;secondary-title&gt;Applied Physics Letters&lt;/secondary-title&gt;&lt;/titles&gt;&lt;periodical&gt;&lt;full-title&gt;Applied Physics Letters&lt;/full-title&gt;&lt;/periodical&gt;&lt;pages&gt;2943-2945&lt;/pages&gt;&lt;volume&gt;78&lt;/volume&gt;&lt;number&gt;19&lt;/number&gt;&lt;keywords&gt;&lt;keyword&gt;scanning tunneling microscope&lt;/keyword&gt;&lt;/keywords&gt;&lt;dates&gt;&lt;year&gt;2001&lt;/year&gt;&lt;pub-dates&gt;&lt;date&gt;7 may 2001&lt;/date&gt;&lt;/pub-dates&gt;&lt;/dates&gt;&lt;urls&gt;&lt;/urls&gt;&lt;electronic-resource-num&gt;10.1063/1/1370993&lt;/electronic-resource-num&gt;&lt;/record&gt;&lt;/Cite&gt;&lt;Cite&gt;&lt;Author&gt;Godbole&lt;/Author&gt;&lt;Year&gt;1997&lt;/Year&gt;&lt;RecNum&gt;14836&lt;/RecNum&gt;&lt;record&gt;&lt;rec-number&gt;14836&lt;/rec-number&gt;&lt;foreign-keys&gt;&lt;key app="EN" db-id="5f0xfztfx2psedezd2m5az9xvve0fvetvtv2"&gt;14836&lt;/key&gt;&lt;/foreign-keys&gt;&lt;ref-type name="Journal Article"&gt;17&lt;/ref-type&gt;&lt;contributors&gt;&lt;authors&gt;&lt;author&gt;V. P. Godbole&lt;/author&gt;&lt;author&gt;A. V. Sumant&lt;/author&gt;&lt;author&gt;R. B. Kshirsagar&lt;/author&gt;&lt;author&gt;C. V. Dharmadhikari&lt;/author&gt;&lt;/authors&gt;&lt;/contributors&gt;&lt;titles&gt;&lt;title&gt;Evidence for layered growth of (100) textured diamond films&lt;/title&gt;&lt;secondary-title&gt;Applied Physics Letters&lt;/secondary-title&gt;&lt;/titles&gt;&lt;periodical&gt;&lt;full-title&gt;Applied Physics Letters&lt;/full-title&gt;&lt;/periodical&gt;&lt;pages&gt;2626-2628&lt;/pages&gt;&lt;volume&gt;71&lt;/volume&gt;&lt;number&gt;18&lt;/number&gt;&lt;dates&gt;&lt;year&gt;1997&lt;/year&gt;&lt;/dates&gt;&lt;urls&gt;&lt;/urls&gt;&lt;/record&gt;&lt;/Cite&gt;&lt;/EndNote&gt;</w:instrText>
      </w:r>
      <w:r w:rsidRPr="00C0053C">
        <w:fldChar w:fldCharType="separate"/>
      </w:r>
      <w:r w:rsidRPr="00C0053C">
        <w:rPr>
          <w:noProof/>
        </w:rPr>
        <w:t>(</w:t>
      </w:r>
      <w:hyperlink w:anchor="_ENREF_49" w:tooltip="Sastry, 2001 #7862" w:history="1">
        <w:r w:rsidR="00DC44AC" w:rsidRPr="00C0053C">
          <w:rPr>
            <w:noProof/>
          </w:rPr>
          <w:t>Sastry et al., 2001</w:t>
        </w:r>
      </w:hyperlink>
      <w:r w:rsidRPr="00C0053C">
        <w:rPr>
          <w:noProof/>
        </w:rPr>
        <w:t xml:space="preserve">, </w:t>
      </w:r>
      <w:hyperlink w:anchor="_ENREF_16" w:tooltip="Godbole, 1997 #14836" w:history="1">
        <w:r w:rsidR="00DC44AC" w:rsidRPr="00C0053C">
          <w:rPr>
            <w:noProof/>
          </w:rPr>
          <w:t>Godbole et al., 1997</w:t>
        </w:r>
      </w:hyperlink>
      <w:r w:rsidRPr="00C0053C">
        <w:rPr>
          <w:noProof/>
        </w:rPr>
        <w:t>)</w:t>
      </w:r>
      <w:r w:rsidRPr="00C0053C">
        <w:fldChar w:fldCharType="end"/>
      </w:r>
      <w:r w:rsidRPr="00C0053C">
        <w:t xml:space="preserve">, </w:t>
      </w:r>
      <w:r w:rsidRPr="00C0053C">
        <w:rPr>
          <w:i/>
        </w:rPr>
        <w:t>Langmuir</w:t>
      </w:r>
      <w:r w:rsidR="00C816BE" w:rsidRPr="00C0053C">
        <w:rPr>
          <w:i/>
        </w:rPr>
        <w:t xml:space="preserve"> </w:t>
      </w:r>
      <w:r w:rsidRPr="00C0053C">
        <w:fldChar w:fldCharType="begin"/>
      </w:r>
      <w:r w:rsidRPr="00C0053C">
        <w:instrText xml:space="preserve"> ADDIN EN.CITE &lt;EndNote&gt;&lt;Cite&gt;&lt;Author&gt;Chaki&lt;/Author&gt;&lt;Year&gt;2004&lt;/Year&gt;&lt;RecNum&gt;7966&lt;/RecNum&gt;&lt;DisplayText&gt;(Chaki et al., 2004)&lt;/DisplayText&gt;&lt;record&gt;&lt;rec-number&gt;7966&lt;/rec-number&gt;&lt;foreign-keys&gt;&lt;key app="EN" db-id="22aw2tvvutfztwets06v0za4zw55s0xer25t"&gt;7966&lt;/key&gt;&lt;/foreign-keys&gt;&lt;ref-type name="Journal Article"&gt;17&lt;/ref-type&gt;&lt;contributors&gt;&lt;authors&gt;&lt;author&gt;Nirmalya Kumar Chaki&lt;/author&gt;&lt;author&gt;Poonam Singh&lt;/author&gt;&lt;author&gt;C. V. Dharmadhikari&lt;/author&gt;&lt;author&gt;Kunjukrishna P. Vijayamohanan&lt;/author&gt;&lt;/authors&gt;&lt;/contributors&gt;&lt;titles&gt;&lt;title&gt;Single-Electron Charging Features of Larger, Dodecanethiol-Protected Gold Nanoclusters: Electrochemical and Scanning Tunneling Microscopy Studies&lt;/title&gt;&lt;secondary-title&gt;Langmuir&lt;/secondary-title&gt;&lt;/titles&gt;&lt;periodical&gt;&lt;full-title&gt;Langmuir&lt;/full-title&gt;&lt;/periodical&gt;&lt;pages&gt;10208-10217&lt;/pages&gt;&lt;volume&gt;20&lt;/volume&gt;&lt;number&gt;23&lt;/number&gt;&lt;dates&gt;&lt;year&gt;2004&lt;/year&gt;&lt;/dates&gt;&lt;urls&gt;&lt;/urls&gt;&lt;/record&gt;&lt;/Cite&gt;&lt;/EndNote&gt;</w:instrText>
      </w:r>
      <w:r w:rsidRPr="00C0053C">
        <w:fldChar w:fldCharType="separate"/>
      </w:r>
      <w:r w:rsidRPr="00C0053C">
        <w:rPr>
          <w:noProof/>
        </w:rPr>
        <w:t>(</w:t>
      </w:r>
      <w:hyperlink w:anchor="_ENREF_7" w:tooltip="Chaki, 2004 #7966" w:history="1">
        <w:r w:rsidR="00DC44AC" w:rsidRPr="00C0053C">
          <w:rPr>
            <w:noProof/>
          </w:rPr>
          <w:t>Chaki et al., 2004</w:t>
        </w:r>
      </w:hyperlink>
      <w:r w:rsidRPr="00C0053C">
        <w:rPr>
          <w:noProof/>
        </w:rPr>
        <w:t>)</w:t>
      </w:r>
      <w:r w:rsidRPr="00C0053C">
        <w:fldChar w:fldCharType="end"/>
      </w:r>
      <w:r w:rsidRPr="00C0053C">
        <w:t xml:space="preserve">, </w:t>
      </w:r>
      <w:r w:rsidRPr="00C0053C">
        <w:rPr>
          <w:i/>
        </w:rPr>
        <w:t>Surface and Interface Analysis</w:t>
      </w:r>
      <w:r w:rsidR="00C816BE" w:rsidRPr="00C0053C">
        <w:rPr>
          <w:i/>
        </w:rPr>
        <w:t xml:space="preserve"> </w:t>
      </w:r>
      <w:r w:rsidRPr="00C0053C">
        <w:fldChar w:fldCharType="begin"/>
      </w:r>
      <w:r w:rsidRPr="00C0053C">
        <w:instrText xml:space="preserve"> ADDIN EN.CITE &lt;EndNote&gt;&lt;Cite&gt;&lt;Author&gt;Datar&lt;/Author&gt;&lt;Year&gt;2004&lt;/Year&gt;&lt;RecNum&gt;7864&lt;/RecNum&gt;&lt;DisplayText&gt;(Datar et al., 2004, Patil and Dharmadhikari, 2002)&lt;/DisplayText&gt;&lt;record&gt;&lt;rec-number&gt;7864&lt;/rec-number&gt;&lt;foreign-keys&gt;&lt;key app="EN" db-id="22aw2tvvutfztwets06v0za4zw55s0xer25t"&gt;7864&lt;/key&gt;&lt;/foreign-keys&gt;&lt;ref-type name="Journal Article"&gt;17&lt;/ref-type&gt;&lt;contributors&gt;&lt;authors&gt;&lt;author&gt;Suwarna Datar&lt;/author&gt;&lt;author&gt;Shivprasad Patil&lt;/author&gt;&lt;author&gt;SB Iyyer&lt;/author&gt;&lt;author&gt;CV Dharmadhikari&lt;/author&gt;&lt;/authors&gt;&lt;/contributors&gt;&lt;titles&gt;&lt;title&gt;Scanning force microscopy and amplitude versus distance measurements on single-crystal oxide surfaces&lt;/title&gt;&lt;secondary-title&gt;Surface and Interface Analysis&lt;/secondary-title&gt;&lt;/titles&gt;&lt;periodical&gt;&lt;full-title&gt;Surface and Interface Analysis&lt;/full-title&gt;&lt;/periodical&gt;&lt;pages&gt;213-219&lt;/pages&gt;&lt;volume&gt;36&lt;/volume&gt;&lt;keywords&gt;&lt;keyword&gt;scanning tunneling microscope, atomic force microscope&lt;/keyword&gt;&lt;/keywords&gt;&lt;dates&gt;&lt;year&gt;2004&lt;/year&gt;&lt;/dates&gt;&lt;urls&gt;&lt;/urls&gt;&lt;electronic-resource-num&gt;10.1002/sia.1660&lt;/electronic-resource-num&gt;&lt;/record&gt;&lt;/Cite&gt;&lt;Cite&gt;&lt;Author&gt;Patil&lt;/Author&gt;&lt;Year&gt;2002&lt;/Year&gt;&lt;RecNum&gt;7863&lt;/RecNum&gt;&lt;record&gt;&lt;rec-number&gt;7863&lt;/rec-number&gt;&lt;foreign-keys&gt;&lt;key app="EN" db-id="22aw2tvvutfztwets06v0za4zw55s0xer25t"&gt;7863&lt;/key&gt;&lt;/foreign-keys&gt;&lt;ref-type name="Journal Article"&gt;17&lt;/ref-type&gt;&lt;contributors&gt;&lt;authors&gt;&lt;author&gt;Shivprasad Patil&lt;/author&gt;&lt;author&gt;CV Dharmadhikari&lt;/author&gt;&lt;/authors&gt;&lt;/contributors&gt;&lt;titles&gt;&lt;title&gt;Investigation of the electrostatic forces in scanning probe microscopy at low bias voltages&lt;/title&gt;&lt;secondary-title&gt;Surface and Interface Analysis&lt;/secondary-title&gt;&lt;/titles&gt;&lt;periodical&gt;&lt;full-title&gt;Surface and Interface Analysis&lt;/full-title&gt;&lt;/periodical&gt;&lt;pages&gt;155-158&lt;/pages&gt;&lt;volume&gt;33&lt;/volume&gt;&lt;keywords&gt;&lt;keyword&gt;scanning tunneling microscope&lt;/keyword&gt;&lt;/keywords&gt;&lt;dates&gt;&lt;year&gt;2002&lt;/year&gt;&lt;/dates&gt;&lt;urls&gt;&lt;/urls&gt;&lt;electronic-resource-num&gt;10.1002/sia.1180&lt;/electronic-resource-num&gt;&lt;/record&gt;&lt;/Cite&gt;&lt;/EndNote&gt;</w:instrText>
      </w:r>
      <w:r w:rsidRPr="00C0053C">
        <w:fldChar w:fldCharType="separate"/>
      </w:r>
      <w:r w:rsidRPr="00C0053C">
        <w:rPr>
          <w:noProof/>
        </w:rPr>
        <w:t>(</w:t>
      </w:r>
      <w:hyperlink w:anchor="_ENREF_12" w:tooltip="Datar, 2004 #7864" w:history="1">
        <w:r w:rsidR="00DC44AC" w:rsidRPr="00C0053C">
          <w:rPr>
            <w:noProof/>
          </w:rPr>
          <w:t>Datar et al., 2004</w:t>
        </w:r>
      </w:hyperlink>
      <w:r w:rsidRPr="00C0053C">
        <w:rPr>
          <w:noProof/>
        </w:rPr>
        <w:t xml:space="preserve">, </w:t>
      </w:r>
      <w:hyperlink w:anchor="_ENREF_38" w:tooltip="Patil, 2002 #7863" w:history="1">
        <w:r w:rsidR="00DC44AC" w:rsidRPr="00C0053C">
          <w:rPr>
            <w:noProof/>
          </w:rPr>
          <w:t>Patil and Dharmadhikari, 2002</w:t>
        </w:r>
      </w:hyperlink>
      <w:r w:rsidRPr="00C0053C">
        <w:rPr>
          <w:noProof/>
        </w:rPr>
        <w:t>)</w:t>
      </w:r>
      <w:r w:rsidRPr="00C0053C">
        <w:fldChar w:fldCharType="end"/>
      </w:r>
      <w:r w:rsidRPr="00C0053C">
        <w:t xml:space="preserve"> and</w:t>
      </w:r>
      <w:r w:rsidRPr="00C0053C">
        <w:rPr>
          <w:i/>
        </w:rPr>
        <w:t xml:space="preserve"> Advanced Materials</w:t>
      </w:r>
      <w:r w:rsidR="00C816BE" w:rsidRPr="00C0053C">
        <w:rPr>
          <w:i/>
        </w:rPr>
        <w:t xml:space="preserve"> </w:t>
      </w:r>
      <w:r w:rsidRPr="00C0053C">
        <w:fldChar w:fldCharType="begin"/>
      </w:r>
      <w:r w:rsidRPr="00C0053C">
        <w:instrText xml:space="preserve"> ADDIN EN.CITE &lt;EndNote&gt;&lt;Cite&gt;&lt;Author&gt;Kumar&lt;/Author&gt;&lt;Year&gt;2001&lt;/Year&gt;&lt;RecNum&gt;7861&lt;/RecNum&gt;&lt;DisplayText&gt;(Kumar et al., 2001)&lt;/DisplayText&gt;&lt;record&gt;&lt;rec-number&gt;7861&lt;/rec-number&gt;&lt;foreign-keys&gt;&lt;key app="EN" db-id="22aw2tvvutfztwets06v0za4zw55s0xer25t"&gt;7861&lt;/key&gt;&lt;/foreign-keys&gt;&lt;ref-type name="Journal Article"&gt;17&lt;/ref-type&gt;&lt;contributors&gt;&lt;authors&gt;&lt;author&gt;Ashavani Kumar&lt;/author&gt;&lt;author&gt;Mrunalini Pattarkine&lt;/author&gt;&lt;author&gt;Mohan Bhadbhade&lt;/author&gt;&lt;author&gt;Anandrao B Mandale&lt;/author&gt;&lt;author&gt;Krishna M Ganesh&lt;/author&gt;&lt;author&gt;Suwarna S Datar&lt;/author&gt;&lt;author&gt;Chandrakant V Dharmadhikari&lt;/author&gt;&lt;author&gt;Murali Sastry&lt;/author&gt;&lt;/authors&gt;&lt;/contributors&gt;&lt;titles&gt;&lt;title&gt;Linear Superclusters of Colloidal Gold Particles by Electrostatic Assembly on DNA Templates&lt;/title&gt;&lt;secondary-title&gt;Advanced Materials&lt;/secondary-title&gt;&lt;/titles&gt;&lt;periodical&gt;&lt;full-title&gt;Advanced Materials&lt;/full-title&gt;&lt;/periodical&gt;&lt;pages&gt;341-344&lt;/pages&gt;&lt;volume&gt;13&lt;/volume&gt;&lt;number&gt;5&lt;/number&gt;&lt;keywords&gt;&lt;keyword&gt;scanning tunneling microscope&lt;/keyword&gt;&lt;/keywords&gt;&lt;dates&gt;&lt;year&gt;2001&lt;/year&gt;&lt;/dates&gt;&lt;urls&gt;&lt;/urls&gt;&lt;/record&gt;&lt;/Cite&gt;&lt;/EndNote&gt;</w:instrText>
      </w:r>
      <w:r w:rsidRPr="00C0053C">
        <w:fldChar w:fldCharType="separate"/>
      </w:r>
      <w:r w:rsidRPr="00C0053C">
        <w:rPr>
          <w:noProof/>
        </w:rPr>
        <w:t>(</w:t>
      </w:r>
      <w:hyperlink w:anchor="_ENREF_25" w:tooltip="Kumar, 2001 #7861" w:history="1">
        <w:r w:rsidR="00DC44AC" w:rsidRPr="00C0053C">
          <w:rPr>
            <w:noProof/>
          </w:rPr>
          <w:t>Kumar et al., 2001</w:t>
        </w:r>
      </w:hyperlink>
      <w:r w:rsidRPr="00C0053C">
        <w:rPr>
          <w:noProof/>
        </w:rPr>
        <w:t>)</w:t>
      </w:r>
      <w:r w:rsidRPr="00C0053C">
        <w:fldChar w:fldCharType="end"/>
      </w:r>
      <w:r w:rsidRPr="00C0053C">
        <w:t>.</w:t>
      </w:r>
    </w:p>
    <w:p w14:paraId="77A68E76" w14:textId="653E4D50" w:rsidR="0056102C" w:rsidRPr="00C0053C" w:rsidRDefault="0056102C" w:rsidP="0024209B">
      <w:pPr>
        <w:tabs>
          <w:tab w:val="left" w:pos="1293"/>
        </w:tabs>
        <w:spacing w:line="360" w:lineRule="auto"/>
        <w:jc w:val="both"/>
      </w:pPr>
    </w:p>
    <w:p w14:paraId="31902BC7" w14:textId="5088FDDD" w:rsidR="00C83AFD" w:rsidRPr="00C0053C" w:rsidRDefault="0056102C" w:rsidP="0024209B">
      <w:pPr>
        <w:tabs>
          <w:tab w:val="left" w:pos="1293"/>
        </w:tabs>
        <w:spacing w:line="360" w:lineRule="auto"/>
        <w:jc w:val="both"/>
      </w:pPr>
      <w:r w:rsidRPr="00C0053C">
        <w:t xml:space="preserve">The brief account above </w:t>
      </w:r>
      <w:r w:rsidR="00F43C33" w:rsidRPr="00C0053C">
        <w:t>is suggestive of the fact that the</w:t>
      </w:r>
      <w:r w:rsidRPr="00C0053C">
        <w:t xml:space="preserve"> efforts of </w:t>
      </w:r>
      <w:proofErr w:type="spellStart"/>
      <w:r w:rsidRPr="00C0053C">
        <w:t>Dharmadhikari</w:t>
      </w:r>
      <w:proofErr w:type="spellEnd"/>
      <w:r w:rsidRPr="00C0053C">
        <w:t xml:space="preserve"> and his students were a success </w:t>
      </w:r>
      <w:r w:rsidR="00072E95" w:rsidRPr="00C0053C">
        <w:t>within</w:t>
      </w:r>
      <w:r w:rsidRPr="00C0053C">
        <w:t xml:space="preserve"> the framework and demands of research in a</w:t>
      </w:r>
      <w:r w:rsidR="00A73374" w:rsidRPr="00C0053C">
        <w:t>n</w:t>
      </w:r>
      <w:r w:rsidRPr="00C0053C">
        <w:t xml:space="preserve"> emerging field of </w:t>
      </w:r>
      <w:r w:rsidR="00072E95" w:rsidRPr="00C0053C">
        <w:t xml:space="preserve">science and technology. </w:t>
      </w:r>
      <w:r w:rsidR="003C37C7" w:rsidRPr="00C0053C">
        <w:t xml:space="preserve">This success was, importantly, achieved in a context and reality quite different from that in Europe and North America where the instrument was first made </w:t>
      </w:r>
      <w:r w:rsidR="00C83AFD" w:rsidRPr="00C0053C">
        <w:t>and the making of which has been studied and documented</w:t>
      </w:r>
      <w:r w:rsidR="009B52A8" w:rsidRPr="00C0053C">
        <w:t xml:space="preserve"> </w:t>
      </w:r>
      <w:r w:rsidR="00B92444" w:rsidRPr="00C0053C">
        <w:fldChar w:fldCharType="begin"/>
      </w:r>
      <w:r w:rsidR="008E3674" w:rsidRPr="00C0053C">
        <w:instrText xml:space="preserve"> ADDIN EN.CITE &lt;EndNote&gt;&lt;Cite&gt;&lt;Author&gt;Mody&lt;/Author&gt;&lt;Year&gt;2011&lt;/Year&gt;&lt;RecNum&gt;14763&lt;/RecNum&gt;&lt;DisplayText&gt;(Mody, 2011a)&lt;/DisplayText&gt;&lt;record&gt;&lt;rec-number&gt;14763&lt;/rec-number&gt;&lt;foreign-keys&gt;&lt;key app="EN" db-id="5f0xfztfx2psedezd2m5az9xvve0fvetvtv2"&gt;14763&lt;/key&gt;&lt;/foreign-keys&gt;&lt;ref-type name="Book"&gt;6&lt;/ref-type&gt;&lt;contributors&gt;&lt;authors&gt;&lt;author&gt;Cyrus C. M. Mody&lt;/author&gt;&lt;/authors&gt;&lt;secondary-authors&gt;&lt;author&gt;Wiebe E. Bijker, W Bernard Carlson &amp;amp; Trevor Pinch&lt;/author&gt;&lt;/secondary-authors&gt;&lt;/contributors&gt;&lt;titles&gt;&lt;title&gt;Instrumental Community&lt;/title&gt;&lt;secondary-title&gt;Inside Technology&lt;/secondary-title&gt;&lt;/titles&gt;&lt;pages&gt;xiv+260&lt;/pages&gt;&lt;dates&gt;&lt;year&gt;2011&lt;/year&gt;&lt;/dates&gt;&lt;pub-location&gt;Cambridge, Massachusets&lt;/pub-location&gt;&lt;publisher&gt;The MIT Press&lt;/publisher&gt;&lt;isbn&gt;9780262134941&lt;/isbn&gt;&lt;urls&gt;&lt;/urls&gt;&lt;language&gt;English&lt;/language&gt;&lt;/record&gt;&lt;/Cite&gt;&lt;/EndNote&gt;</w:instrText>
      </w:r>
      <w:r w:rsidR="00B92444" w:rsidRPr="00C0053C">
        <w:fldChar w:fldCharType="separate"/>
      </w:r>
      <w:r w:rsidR="008E3674" w:rsidRPr="00C0053C">
        <w:rPr>
          <w:noProof/>
        </w:rPr>
        <w:t>(</w:t>
      </w:r>
      <w:hyperlink w:anchor="_ENREF_33" w:tooltip="Mody, 2011 #14763" w:history="1">
        <w:r w:rsidR="00DC44AC" w:rsidRPr="00C0053C">
          <w:rPr>
            <w:noProof/>
          </w:rPr>
          <w:t>Mody, 2011a</w:t>
        </w:r>
      </w:hyperlink>
      <w:r w:rsidR="008E3674" w:rsidRPr="00C0053C">
        <w:rPr>
          <w:noProof/>
        </w:rPr>
        <w:t>)</w:t>
      </w:r>
      <w:r w:rsidR="00B92444" w:rsidRPr="00C0053C">
        <w:fldChar w:fldCharType="end"/>
      </w:r>
      <w:r w:rsidR="00C83AFD" w:rsidRPr="00C0053C">
        <w:t xml:space="preserve">. </w:t>
      </w:r>
    </w:p>
    <w:p w14:paraId="284F43BA" w14:textId="77777777" w:rsidR="00B92444" w:rsidRPr="00C0053C" w:rsidRDefault="00B92444" w:rsidP="0024209B">
      <w:pPr>
        <w:tabs>
          <w:tab w:val="left" w:pos="1293"/>
        </w:tabs>
        <w:spacing w:line="360" w:lineRule="auto"/>
        <w:jc w:val="both"/>
      </w:pPr>
    </w:p>
    <w:p w14:paraId="5E1B5E23" w14:textId="2EB584C2" w:rsidR="00E61D0E" w:rsidRPr="00C0053C" w:rsidRDefault="00C83AFD" w:rsidP="0024209B">
      <w:pPr>
        <w:tabs>
          <w:tab w:val="left" w:pos="1293"/>
        </w:tabs>
        <w:spacing w:line="360" w:lineRule="auto"/>
        <w:jc w:val="both"/>
      </w:pPr>
      <w:r w:rsidRPr="00C0053C">
        <w:t>This a</w:t>
      </w:r>
      <w:r w:rsidR="00A73374" w:rsidRPr="00C0053C">
        <w:t>r</w:t>
      </w:r>
      <w:r w:rsidR="00B92444" w:rsidRPr="00C0053C">
        <w:t xml:space="preserve">ticle, therefore, </w:t>
      </w:r>
      <w:r w:rsidR="00A73374" w:rsidRPr="00C0053C">
        <w:t xml:space="preserve">is an exploration of the larger context of </w:t>
      </w:r>
      <w:r w:rsidR="00E61D0E" w:rsidRPr="00C0053C">
        <w:t xml:space="preserve">the scientific journey made by </w:t>
      </w:r>
      <w:proofErr w:type="spellStart"/>
      <w:r w:rsidR="00E61D0E" w:rsidRPr="00C0053C">
        <w:t>Dharmadhikari</w:t>
      </w:r>
      <w:proofErr w:type="spellEnd"/>
      <w:r w:rsidR="00E61D0E" w:rsidRPr="00C0053C">
        <w:t xml:space="preserve"> and his students; the instruments they fabricated; the materials, processes and people that were recruited in the process; the bridges that were built, new meanings that were generated and the scientific output that they jointly delivered.</w:t>
      </w:r>
    </w:p>
    <w:p w14:paraId="5AF74F7D" w14:textId="77777777" w:rsidR="00E61D0E" w:rsidRPr="00C0053C" w:rsidRDefault="00E61D0E" w:rsidP="0024209B">
      <w:pPr>
        <w:tabs>
          <w:tab w:val="left" w:pos="1293"/>
        </w:tabs>
        <w:spacing w:line="360" w:lineRule="auto"/>
        <w:jc w:val="both"/>
      </w:pPr>
    </w:p>
    <w:p w14:paraId="2F22BA3A" w14:textId="13F20FCD" w:rsidR="001148C3" w:rsidRPr="00C0053C" w:rsidRDefault="00E61D0E" w:rsidP="0024209B">
      <w:pPr>
        <w:tabs>
          <w:tab w:val="left" w:pos="1293"/>
        </w:tabs>
        <w:spacing w:line="360" w:lineRule="auto"/>
        <w:jc w:val="both"/>
      </w:pPr>
      <w:r w:rsidRPr="00C0053C">
        <w:t xml:space="preserve">Junk markets, scrap materials, roadside spring making workshops, traditional knowledge practices and the notion of </w:t>
      </w:r>
      <w:proofErr w:type="spellStart"/>
      <w:r w:rsidRPr="00C0053C">
        <w:t>jugaad</w:t>
      </w:r>
      <w:proofErr w:type="spellEnd"/>
      <w:r w:rsidRPr="00C0053C">
        <w:t xml:space="preserve"> are not generally associated with the modern laboratory and certainly not with cutting edge scientific instrumentation and research. Yet, this is exactly what happened here. </w:t>
      </w:r>
    </w:p>
    <w:p w14:paraId="624F0036" w14:textId="77777777" w:rsidR="001148C3" w:rsidRPr="00C0053C" w:rsidRDefault="001148C3" w:rsidP="0024209B">
      <w:pPr>
        <w:tabs>
          <w:tab w:val="left" w:pos="1293"/>
        </w:tabs>
        <w:spacing w:line="360" w:lineRule="auto"/>
        <w:jc w:val="both"/>
        <w:rPr>
          <w:b/>
          <w:u w:val="single"/>
        </w:rPr>
      </w:pPr>
    </w:p>
    <w:p w14:paraId="40E32705" w14:textId="77777777" w:rsidR="00E61D0E" w:rsidRPr="00C0053C" w:rsidRDefault="00E61D0E" w:rsidP="0024209B">
      <w:pPr>
        <w:tabs>
          <w:tab w:val="left" w:pos="1293"/>
        </w:tabs>
        <w:spacing w:line="360" w:lineRule="auto"/>
        <w:jc w:val="both"/>
        <w:rPr>
          <w:b/>
          <w:u w:val="single"/>
        </w:rPr>
      </w:pPr>
      <w:r w:rsidRPr="00C0053C">
        <w:rPr>
          <w:b/>
          <w:u w:val="single"/>
        </w:rPr>
        <w:t>Science and Technology Studies (STS)</w:t>
      </w:r>
    </w:p>
    <w:p w14:paraId="655CC9AC" w14:textId="77777777" w:rsidR="00E61D0E" w:rsidRPr="00C0053C" w:rsidRDefault="00E61D0E" w:rsidP="0024209B">
      <w:pPr>
        <w:tabs>
          <w:tab w:val="left" w:pos="1293"/>
        </w:tabs>
        <w:spacing w:line="360" w:lineRule="auto"/>
        <w:jc w:val="both"/>
      </w:pPr>
      <w:r w:rsidRPr="00C0053C">
        <w:t xml:space="preserve">This article is an outcome of my on-going doctoral research in Science and Technology Studies (STS) as part of which I am trying to understand the ‘cultures of innovation’ in NS&amp;T research in India. I approach the subject as a sociologist of science &amp; technology (S&amp;T) working in collaboration with the Indian NS&amp;T scientists and researchers </w:t>
      </w:r>
      <w:proofErr w:type="gramStart"/>
      <w:r w:rsidRPr="00C0053C">
        <w:t>themselves</w:t>
      </w:r>
      <w:proofErr w:type="gramEnd"/>
      <w:r w:rsidRPr="00C0053C">
        <w:t xml:space="preserve">. </w:t>
      </w:r>
    </w:p>
    <w:p w14:paraId="33B1CA0A" w14:textId="77777777" w:rsidR="00E61D0E" w:rsidRPr="00C0053C" w:rsidRDefault="00E61D0E" w:rsidP="0024209B">
      <w:pPr>
        <w:tabs>
          <w:tab w:val="left" w:pos="1293"/>
        </w:tabs>
        <w:spacing w:line="360" w:lineRule="auto"/>
        <w:jc w:val="both"/>
      </w:pPr>
    </w:p>
    <w:p w14:paraId="46A0B374" w14:textId="77777777" w:rsidR="00E61D0E" w:rsidRPr="00C0053C" w:rsidRDefault="00E61D0E" w:rsidP="0024209B">
      <w:pPr>
        <w:tabs>
          <w:tab w:val="left" w:pos="1293"/>
        </w:tabs>
        <w:spacing w:line="360" w:lineRule="auto"/>
        <w:jc w:val="both"/>
      </w:pPr>
      <w:r w:rsidRPr="00C0053C">
        <w:t xml:space="preserve">The research is qualitative in nature and uses methods such as open-ended interviews, historical analysis, and laboratory ethnography that are drawn primarily from sociology and anthropology. It is about a ‘culture of innovation’ that links the macro with the micro and what is done within the lab with the world outside, a world that is a much bigger influence than is generally believed. This is the culture of ‘technological </w:t>
      </w:r>
      <w:proofErr w:type="spellStart"/>
      <w:r w:rsidRPr="00C0053C">
        <w:t>jugaad</w:t>
      </w:r>
      <w:proofErr w:type="spellEnd"/>
      <w:r w:rsidRPr="00C0053C">
        <w:t xml:space="preserve">’ –innovation that is deeply embedded in the historical, political, social and economic context in which research and innovation happens. </w:t>
      </w:r>
    </w:p>
    <w:p w14:paraId="1E115078" w14:textId="77777777" w:rsidR="00E61D0E" w:rsidRPr="00C0053C" w:rsidRDefault="00E61D0E" w:rsidP="0024209B">
      <w:pPr>
        <w:tabs>
          <w:tab w:val="left" w:pos="1293"/>
        </w:tabs>
        <w:spacing w:line="360" w:lineRule="auto"/>
        <w:jc w:val="both"/>
      </w:pPr>
    </w:p>
    <w:p w14:paraId="1948D194" w14:textId="77777777" w:rsidR="00E61D0E" w:rsidRPr="00C0053C" w:rsidRDefault="00E61D0E" w:rsidP="0024209B">
      <w:pPr>
        <w:tabs>
          <w:tab w:val="left" w:pos="1293"/>
        </w:tabs>
        <w:spacing w:line="360" w:lineRule="auto"/>
        <w:jc w:val="both"/>
      </w:pPr>
      <w:r w:rsidRPr="00C0053C">
        <w:t xml:space="preserve">It would be relevant here to note that almost no conversation on innovation in India, particularly north of the Vindhya Mountain Range, </w:t>
      </w:r>
      <w:proofErr w:type="gramStart"/>
      <w:r w:rsidRPr="00C0053C">
        <w:t>can</w:t>
      </w:r>
      <w:proofErr w:type="gramEnd"/>
      <w:r w:rsidRPr="00C0053C">
        <w:t xml:space="preserve"> happen without a reference to </w:t>
      </w:r>
      <w:proofErr w:type="spellStart"/>
      <w:r w:rsidRPr="00C0053C">
        <w:t>jugaad</w:t>
      </w:r>
      <w:proofErr w:type="spellEnd"/>
      <w:r w:rsidRPr="00C0053C">
        <w:t xml:space="preserve">. It is a term that is both extremely maligned and used with extreme pride and in what follows there is, first, a brief journey through this world of </w:t>
      </w:r>
      <w:proofErr w:type="spellStart"/>
      <w:r w:rsidRPr="00C0053C">
        <w:t>jugaad</w:t>
      </w:r>
      <w:proofErr w:type="spellEnd"/>
      <w:r w:rsidRPr="00C0053C">
        <w:t xml:space="preserve">. </w:t>
      </w:r>
      <w:proofErr w:type="gramStart"/>
      <w:r w:rsidRPr="00C0053C">
        <w:t xml:space="preserve">We then return to the laboratory, to the making of the STMs and further on to the conceptualization of technological </w:t>
      </w:r>
      <w:proofErr w:type="spellStart"/>
      <w:r w:rsidRPr="00C0053C">
        <w:t>jugaad</w:t>
      </w:r>
      <w:proofErr w:type="spellEnd"/>
      <w:r w:rsidRPr="00C0053C">
        <w:t>.</w:t>
      </w:r>
      <w:proofErr w:type="gramEnd"/>
      <w:r w:rsidRPr="00C0053C">
        <w:t xml:space="preserve"> The paper ends with characterization of this new idea and providing a conceptual framework that should help provide a new understanding of and engagement with innovation as it is nested within the wider socio-cultural setting. </w:t>
      </w:r>
    </w:p>
    <w:p w14:paraId="6F2E3468" w14:textId="77777777" w:rsidR="007D4AE5" w:rsidRPr="00C0053C" w:rsidRDefault="007D4AE5" w:rsidP="0024209B">
      <w:pPr>
        <w:spacing w:line="360" w:lineRule="auto"/>
        <w:jc w:val="both"/>
        <w:rPr>
          <w:b/>
        </w:rPr>
      </w:pPr>
    </w:p>
    <w:p w14:paraId="2C566909" w14:textId="77777777" w:rsidR="00E61D0E" w:rsidRPr="00C0053C" w:rsidRDefault="00E61D0E" w:rsidP="0024209B">
      <w:pPr>
        <w:spacing w:line="360" w:lineRule="auto"/>
        <w:jc w:val="both"/>
        <w:rPr>
          <w:b/>
          <w:i/>
          <w:sz w:val="36"/>
          <w:u w:val="single"/>
        </w:rPr>
      </w:pPr>
      <w:r w:rsidRPr="00C0053C">
        <w:rPr>
          <w:b/>
          <w:u w:val="single"/>
        </w:rPr>
        <w:t xml:space="preserve">Exploring </w:t>
      </w:r>
      <w:proofErr w:type="spellStart"/>
      <w:r w:rsidRPr="00C0053C">
        <w:rPr>
          <w:b/>
          <w:u w:val="single"/>
        </w:rPr>
        <w:t>jugaad</w:t>
      </w:r>
      <w:proofErr w:type="spellEnd"/>
      <w:r w:rsidRPr="00C0053C">
        <w:rPr>
          <w:b/>
          <w:u w:val="single"/>
        </w:rPr>
        <w:t xml:space="preserve"> </w:t>
      </w:r>
    </w:p>
    <w:p w14:paraId="0A08568A" w14:textId="77777777" w:rsidR="00E61D0E" w:rsidRPr="00C0053C" w:rsidRDefault="00E61D0E" w:rsidP="0024209B">
      <w:pPr>
        <w:spacing w:line="360" w:lineRule="auto"/>
        <w:jc w:val="both"/>
      </w:pPr>
      <w:proofErr w:type="spellStart"/>
      <w:r w:rsidRPr="00C0053C">
        <w:t>Jugaad</w:t>
      </w:r>
      <w:proofErr w:type="spellEnd"/>
      <w:r w:rsidRPr="00C0053C">
        <w:t xml:space="preserve"> is a word in many Indian languages in the upper half of the country such as Hindi, Marathi, Gujarati, Punjabi, Oriya and </w:t>
      </w:r>
      <w:proofErr w:type="spellStart"/>
      <w:r w:rsidRPr="00C0053C">
        <w:t>Mythili</w:t>
      </w:r>
      <w:proofErr w:type="spellEnd"/>
      <w:r w:rsidRPr="00C0053C">
        <w:t xml:space="preserve"> that does not have an easy equivalent in English. The plasticity of the word and range of its usage is evident in the fact that </w:t>
      </w:r>
      <w:proofErr w:type="spellStart"/>
      <w:r w:rsidRPr="00C0053C">
        <w:t>jugaad</w:t>
      </w:r>
      <w:proofErr w:type="spellEnd"/>
      <w:r w:rsidRPr="00C0053C">
        <w:t xml:space="preserve"> can be concept, process and product all rolled into one at the same time; it means reconfiguring </w:t>
      </w:r>
      <w:proofErr w:type="spellStart"/>
      <w:r w:rsidRPr="00C0053C">
        <w:t>materialities</w:t>
      </w:r>
      <w:proofErr w:type="spellEnd"/>
      <w:r w:rsidRPr="00C0053C">
        <w:t xml:space="preserve"> to overcome obstacles and find solutions; it could mean working the system to one’s advantage; and it is also used as a synonym in certain contexts for gambling and corruption. </w:t>
      </w:r>
      <w:proofErr w:type="spellStart"/>
      <w:r w:rsidRPr="00C0053C">
        <w:t>Jugaad</w:t>
      </w:r>
      <w:proofErr w:type="spellEnd"/>
      <w:r w:rsidRPr="00C0053C">
        <w:t xml:space="preserve"> is not just an inextricable part of local vocabularies in </w:t>
      </w:r>
      <w:proofErr w:type="gramStart"/>
      <w:r w:rsidRPr="00C0053C">
        <w:t>India,</w:t>
      </w:r>
      <w:proofErr w:type="gramEnd"/>
      <w:r w:rsidRPr="00C0053C">
        <w:t xml:space="preserve"> it is an integral part of the way life is lived and the world negotiated. It is noun as much as it is a verb</w:t>
      </w:r>
      <w:proofErr w:type="gramStart"/>
      <w:r w:rsidRPr="00C0053C">
        <w:t>;</w:t>
      </w:r>
      <w:proofErr w:type="gramEnd"/>
      <w:r w:rsidRPr="00C0053C">
        <w:t xml:space="preserve"> an idea and an articulation that has a wide range of meanings and usages that revolve primarily around problem solving or solution finding. </w:t>
      </w:r>
    </w:p>
    <w:p w14:paraId="7CEC9E8E" w14:textId="77777777" w:rsidR="00E61D0E" w:rsidRPr="00C0053C" w:rsidRDefault="00E61D0E" w:rsidP="0024209B">
      <w:pPr>
        <w:spacing w:line="360" w:lineRule="auto"/>
        <w:jc w:val="both"/>
      </w:pPr>
    </w:p>
    <w:p w14:paraId="1C8BB728" w14:textId="310656EB" w:rsidR="00E61D0E" w:rsidRPr="00C0053C" w:rsidRDefault="00E61D0E" w:rsidP="0024209B">
      <w:pPr>
        <w:spacing w:line="360" w:lineRule="auto"/>
        <w:jc w:val="both"/>
      </w:pPr>
      <w:r w:rsidRPr="00C0053C">
        <w:t xml:space="preserve">It is not surprising, then, that </w:t>
      </w:r>
      <w:proofErr w:type="spellStart"/>
      <w:r w:rsidRPr="00C0053C">
        <w:t>jugaad</w:t>
      </w:r>
      <w:proofErr w:type="spellEnd"/>
      <w:r w:rsidRPr="00C0053C">
        <w:t xml:space="preserve"> comes up repeatedly in discussions related to innovation with as many translations and interpretations as there are authors – “creative improvisation”</w:t>
      </w:r>
      <w:r w:rsidR="00F43C33" w:rsidRPr="00C0053C">
        <w:t xml:space="preserve"> </w:t>
      </w:r>
      <w:r w:rsidRPr="00C0053C">
        <w:fldChar w:fldCharType="begin"/>
      </w:r>
      <w:r w:rsidRPr="00C0053C">
        <w:instrText xml:space="preserve"> ADDIN EN.CITE &lt;EndNote&gt;&lt;Cite&gt;&lt;Author&gt;Krishnan&lt;/Author&gt;&lt;Year&gt;2010&lt;/Year&gt;&lt;RecNum&gt;7786&lt;/RecNum&gt;&lt;DisplayText&gt;(Krishnan, 2010)&lt;/DisplayText&gt;&lt;record&gt;&lt;rec-number&gt;7786&lt;/rec-number&gt;&lt;foreign-keys&gt;&lt;key app="EN" db-id="22aw2tvvutfztwets06v0za4zw55s0xer25t"&gt;7786&lt;/key&gt;&lt;/foreign-keys&gt;&lt;ref-type name="Book"&gt;6&lt;/ref-type&gt;&lt;contributors&gt;&lt;authors&gt;&lt;author&gt;Rishikesha T Krishnan&lt;/author&gt;&lt;/authors&gt;&lt;/contributors&gt;&lt;titles&gt;&lt;title&gt;From Jugaad to Systematic Innovation: The Challenge for India&lt;/title&gt;&lt;/titles&gt;&lt;pages&gt;197&lt;/pages&gt;&lt;dates&gt;&lt;year&gt;2010&lt;/year&gt;&lt;pub-dates&gt;&lt;date&gt;February 2010&lt;/date&gt;&lt;/pub-dates&gt;&lt;/dates&gt;&lt;publisher&gt;The Utpreraka Foundation&lt;/publisher&gt;&lt;isbn&gt;5555555555&lt;/isbn&gt;&lt;urls&gt;&lt;/urls&gt;&lt;language&gt;English&lt;/language&gt;&lt;/record&gt;&lt;/Cite&gt;&lt;Cite&gt;&lt;Author&gt;Krishnan&lt;/Author&gt;&lt;Year&gt;2010&lt;/Year&gt;&lt;RecNum&gt;7786&lt;/RecNum&gt;&lt;record&gt;&lt;rec-number&gt;7786&lt;/rec-number&gt;&lt;foreign-keys&gt;&lt;key app="EN" db-id="22aw2tvvutfztwets06v0za4zw55s0xer25t"&gt;7786&lt;/key&gt;&lt;/foreign-keys&gt;&lt;ref-type name="Book"&gt;6&lt;/ref-type&gt;&lt;contributors&gt;&lt;authors&gt;&lt;author&gt;Rishikesha T Krishnan&lt;/author&gt;&lt;/authors&gt;&lt;/contributors&gt;&lt;titles&gt;&lt;title&gt;From Jugaad to Systematic Innovation: The Challenge for India&lt;/title&gt;&lt;/titles&gt;&lt;pages&gt;197&lt;/pages&gt;&lt;dates&gt;&lt;year&gt;2010&lt;/year&gt;&lt;pub-dates&gt;&lt;date&gt;February 2010&lt;/date&gt;&lt;/pub-dates&gt;&lt;/dates&gt;&lt;publisher&gt;The Utpreraka Foundation&lt;/publisher&gt;&lt;isbn&gt;5555555555&lt;/isbn&gt;&lt;urls&gt;&lt;/urls&gt;&lt;language&gt;English&lt;/language&gt;&lt;/record&gt;&lt;/Cite&gt;&lt;/EndNote&gt;</w:instrText>
      </w:r>
      <w:r w:rsidRPr="00C0053C">
        <w:fldChar w:fldCharType="separate"/>
      </w:r>
      <w:r w:rsidRPr="00C0053C">
        <w:rPr>
          <w:noProof/>
        </w:rPr>
        <w:t>(</w:t>
      </w:r>
      <w:hyperlink w:anchor="_ENREF_24" w:tooltip="Krishnan, 2010 #7786" w:history="1">
        <w:r w:rsidR="00DC44AC" w:rsidRPr="00C0053C">
          <w:rPr>
            <w:noProof/>
          </w:rPr>
          <w:t>Krishnan, 2010</w:t>
        </w:r>
      </w:hyperlink>
      <w:r w:rsidRPr="00C0053C">
        <w:rPr>
          <w:noProof/>
        </w:rPr>
        <w:t>)</w:t>
      </w:r>
      <w:r w:rsidRPr="00C0053C">
        <w:fldChar w:fldCharType="end"/>
      </w:r>
      <w:r w:rsidRPr="00C0053C">
        <w:t>; “developing alternatives, improvisations and make dos”</w:t>
      </w:r>
      <w:r w:rsidR="00F43C33" w:rsidRPr="00C0053C">
        <w:t xml:space="preserve"> </w:t>
      </w:r>
      <w:r w:rsidRPr="00C0053C">
        <w:fldChar w:fldCharType="begin"/>
      </w:r>
      <w:r w:rsidRPr="00C0053C">
        <w:instrText xml:space="preserve"> ADDIN EN.CITE &lt;EndNote&gt;&lt;Cite&gt;&lt;Author&gt;Prahalad&lt;/Author&gt;&lt;Year&gt;2010&lt;/Year&gt;&lt;RecNum&gt;7833&lt;/RecNum&gt;&lt;Pages&gt;3&lt;/Pages&gt;&lt;DisplayText&gt;(Prahalad and Mashelkar, 2010a)&lt;/DisplayText&gt;&lt;record&gt;&lt;rec-number&gt;7833&lt;/rec-number&gt;&lt;foreign-keys&gt;&lt;key app="EN" db-id="22aw2tvvutfztwets06v0za4zw55s0xer25t"&gt;7833&lt;/key&gt;&lt;/foreign-keys&gt;&lt;ref-type name="Journal Article"&gt;17&lt;/ref-type&gt;&lt;contributors&gt;&lt;authors&gt;&lt;author&gt;CK Prahalad&lt;/author&gt;&lt;author&gt;RA Mashelkar&lt;/author&gt;&lt;/authors&gt;&lt;/contributors&gt;&lt;titles&gt;&lt;title&gt;Innovation&amp;apos;s Holy Grail&lt;/title&gt;&lt;secondary-title&gt;Harvard Business Review&lt;/secondary-title&gt;&lt;/titles&gt;&lt;periodical&gt;&lt;full-title&gt;Harvard Business Review&lt;/full-title&gt;&lt;/periodical&gt;&lt;dates&gt;&lt;year&gt;2010&lt;/year&gt;&lt;pub-dates&gt;&lt;date&gt;July-August 2010&lt;/date&gt;&lt;/pub-dates&gt;&lt;/dates&gt;&lt;urls&gt;&lt;related-urls&gt;&lt;url&gt;www.hbr.org&lt;/url&gt;&lt;/related-urls&gt;&lt;/urls&gt;&lt;/record&gt;&lt;/Cite&gt;&lt;Cite&gt;&lt;Author&gt;Prahalad&lt;/Author&gt;&lt;Year&gt;2010&lt;/Year&gt;&lt;RecNum&gt;7833&lt;/RecNum&gt;&lt;record&gt;&lt;rec-number&gt;7833&lt;/rec-number&gt;&lt;foreign-keys&gt;&lt;key app="EN" db-id="22aw2tvvutfztwets06v0za4zw55s0xer25t"&gt;7833&lt;/key&gt;&lt;/foreign-keys&gt;&lt;ref-type name="Journal Article"&gt;17&lt;/ref-type&gt;&lt;contributors&gt;&lt;authors&gt;&lt;author&gt;CK Prahalad&lt;/author&gt;&lt;author&gt;RA Mashelkar&lt;/author&gt;&lt;/authors&gt;&lt;/contributors&gt;&lt;titles&gt;&lt;title&gt;Innovation&amp;apos;s Holy Grail&lt;/title&gt;&lt;secondary-title&gt;Harvard Business Review&lt;/secondary-title&gt;&lt;/titles&gt;&lt;periodical&gt;&lt;full-title&gt;Harvard Business Review&lt;/full-title&gt;&lt;/periodical&gt;&lt;dates&gt;&lt;year&gt;2010&lt;/year&gt;&lt;pub-dates&gt;&lt;date&gt;July-August 2010&lt;/date&gt;&lt;/pub-dates&gt;&lt;/dates&gt;&lt;urls&gt;&lt;related-urls&gt;&lt;url&gt;www.hbr.org&lt;/url&gt;&lt;/related-urls&gt;&lt;/urls&gt;&lt;/record&gt;&lt;/Cite&gt;&lt;/EndNote&gt;</w:instrText>
      </w:r>
      <w:r w:rsidRPr="00C0053C">
        <w:fldChar w:fldCharType="separate"/>
      </w:r>
      <w:r w:rsidRPr="00C0053C">
        <w:rPr>
          <w:noProof/>
        </w:rPr>
        <w:t>(</w:t>
      </w:r>
      <w:hyperlink w:anchor="_ENREF_42" w:tooltip="Prahalad, 2010 #7833" w:history="1">
        <w:r w:rsidR="00DC44AC" w:rsidRPr="00C0053C">
          <w:rPr>
            <w:noProof/>
          </w:rPr>
          <w:t>Prahalad and Mashelkar, 2010a</w:t>
        </w:r>
      </w:hyperlink>
      <w:r w:rsidRPr="00C0053C">
        <w:rPr>
          <w:noProof/>
        </w:rPr>
        <w:t>)</w:t>
      </w:r>
      <w:r w:rsidRPr="00C0053C">
        <w:fldChar w:fldCharType="end"/>
      </w:r>
      <w:r w:rsidRPr="00C0053C">
        <w:t>;  and “an arrangement or a work-around, which has to be used because of lack of resources”</w:t>
      </w:r>
      <w:r w:rsidR="00F43C33" w:rsidRPr="00C0053C">
        <w:t xml:space="preserve"> </w:t>
      </w:r>
      <w:r w:rsidRPr="00C0053C">
        <w:fldChar w:fldCharType="begin">
          <w:fldData xml:space="preserve">PEVuZE5vdGU+PENpdGU+PEF1dGhvcj5SYW5nYXN3YW15PC9BdXRob3I+PFllYXI+MjAxMTwvWWVh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=
</w:fldData>
        </w:fldChar>
      </w:r>
      <w:r w:rsidRPr="00C0053C">
        <w:instrText xml:space="preserve"> ADDIN EN.CITE </w:instrText>
      </w:r>
      <w:r w:rsidRPr="00C0053C">
        <w:fldChar w:fldCharType="begin">
          <w:fldData xml:space="preserve">PEVuZE5vdGU+PENpdGU+PEF1dGhvcj5SYW5nYXN3YW15PC9BdXRob3I+PFllYXI+MjAxMTwvWWVh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=
</w:fldData>
        </w:fldChar>
      </w:r>
      <w:r w:rsidRPr="00C0053C">
        <w:instrText xml:space="preserve"> ADDIN EN.CITE.DATA </w:instrText>
      </w:r>
      <w:r w:rsidRPr="00C0053C">
        <w:fldChar w:fldCharType="end"/>
      </w:r>
      <w:r w:rsidRPr="00C0053C">
        <w:fldChar w:fldCharType="separate"/>
      </w:r>
      <w:r w:rsidRPr="00C0053C">
        <w:rPr>
          <w:noProof/>
        </w:rPr>
        <w:t>(</w:t>
      </w:r>
      <w:hyperlink w:anchor="_ENREF_47" w:tooltip="Rangaswamy, 2011 #7852" w:history="1">
        <w:r w:rsidR="00DC44AC" w:rsidRPr="00C0053C">
          <w:rPr>
            <w:noProof/>
          </w:rPr>
          <w:t>Rangaswamy and Sambasivan, 2011</w:t>
        </w:r>
      </w:hyperlink>
      <w:r w:rsidRPr="00C0053C">
        <w:rPr>
          <w:noProof/>
        </w:rPr>
        <w:t>)</w:t>
      </w:r>
      <w:r w:rsidRPr="00C0053C">
        <w:fldChar w:fldCharType="end"/>
      </w:r>
      <w:r w:rsidRPr="00C0053C">
        <w:t xml:space="preserve">. </w:t>
      </w:r>
      <w:proofErr w:type="gramStart"/>
      <w:r w:rsidRPr="00C0053C">
        <w:t xml:space="preserve">A comprehensive and evocative rendering of what </w:t>
      </w:r>
      <w:proofErr w:type="spellStart"/>
      <w:r w:rsidRPr="00C0053C">
        <w:t>jugaad</w:t>
      </w:r>
      <w:proofErr w:type="spellEnd"/>
      <w:r w:rsidRPr="00C0053C">
        <w:t xml:space="preserve"> means in its multiple facets is provided by </w:t>
      </w:r>
      <w:proofErr w:type="spellStart"/>
      <w:r w:rsidRPr="00C0053C">
        <w:t>Pavan</w:t>
      </w:r>
      <w:proofErr w:type="spellEnd"/>
      <w:r w:rsidRPr="00C0053C">
        <w:t xml:space="preserve"> </w:t>
      </w:r>
      <w:proofErr w:type="spellStart"/>
      <w:r w:rsidRPr="00C0053C">
        <w:t>Varma</w:t>
      </w:r>
      <w:proofErr w:type="spellEnd"/>
      <w:proofErr w:type="gramEnd"/>
      <w:r w:rsidR="00F43C33" w:rsidRPr="00C0053C">
        <w:rPr>
          <w:rStyle w:val="FootnoteReference"/>
        </w:rPr>
        <w:footnoteReference w:id="4"/>
      </w:r>
      <w:r w:rsidRPr="00C0053C">
        <w:t>:</w:t>
      </w:r>
    </w:p>
    <w:p w14:paraId="52E5D6CF" w14:textId="7D7DD687" w:rsidR="00E61D0E" w:rsidRPr="00C0053C" w:rsidRDefault="00E61D0E" w:rsidP="0024209B">
      <w:pPr>
        <w:spacing w:line="360" w:lineRule="auto"/>
        <w:ind w:left="720"/>
        <w:jc w:val="both"/>
        <w:rPr>
          <w:sz w:val="22"/>
        </w:rPr>
      </w:pPr>
      <w:r w:rsidRPr="00C0053C">
        <w:rPr>
          <w:sz w:val="22"/>
        </w:rPr>
        <w:t xml:space="preserve">There is an Indian expression and, like others, is quite impossible to adequately translate: </w:t>
      </w:r>
      <w:proofErr w:type="spellStart"/>
      <w:r w:rsidRPr="00C0053C">
        <w:rPr>
          <w:sz w:val="22"/>
        </w:rPr>
        <w:t>jugaad</w:t>
      </w:r>
      <w:proofErr w:type="spellEnd"/>
      <w:r w:rsidRPr="00C0053C">
        <w:rPr>
          <w:sz w:val="22"/>
        </w:rPr>
        <w:t xml:space="preserve">. People are encouraged to use some </w:t>
      </w:r>
      <w:proofErr w:type="spellStart"/>
      <w:r w:rsidRPr="00C0053C">
        <w:rPr>
          <w:sz w:val="22"/>
        </w:rPr>
        <w:t>jugaad</w:t>
      </w:r>
      <w:proofErr w:type="spellEnd"/>
      <w:r w:rsidRPr="00C0053C">
        <w:rPr>
          <w:sz w:val="22"/>
        </w:rPr>
        <w:t xml:space="preserve"> when faced with a blank wall, or a difficult situation. </w:t>
      </w:r>
      <w:proofErr w:type="spellStart"/>
      <w:r w:rsidRPr="00C0053C">
        <w:rPr>
          <w:sz w:val="22"/>
        </w:rPr>
        <w:t>Jugaad</w:t>
      </w:r>
      <w:proofErr w:type="spellEnd"/>
      <w:r w:rsidRPr="00C0053C">
        <w:rPr>
          <w:sz w:val="22"/>
        </w:rPr>
        <w:t xml:space="preserve"> is creative improvisation, a tool to somehow find a solution, ingenuity, a refusal to accept defeat, initiative, quick thinking, cunning, resolve and all of the above</w:t>
      </w:r>
      <w:r w:rsidRPr="00C0053C">
        <w:rPr>
          <w:sz w:val="22"/>
        </w:rPr>
        <w:fldChar w:fldCharType="begin"/>
      </w:r>
      <w:r w:rsidRPr="00C0053C">
        <w:rPr>
          <w:sz w:val="22"/>
        </w:rPr>
        <w:instrText xml:space="preserve"> ADDIN EN.CITE &lt;EndNote&gt;&lt;Cite&gt;&lt;Author&gt;Varma&lt;/Author&gt;&lt;Year&gt;2004&lt;/Year&gt;&lt;RecNum&gt;7841&lt;/RecNum&gt;&lt;Pages&gt;72&lt;/Pages&gt;&lt;DisplayText&gt;(Varma, 2004)&lt;/DisplayText&gt;&lt;record&gt;&lt;rec-number&gt;7841&lt;/rec-number&gt;&lt;foreign-keys&gt;&lt;key app="EN" db-id="22aw2tvvutfztwets06v0za4zw55s0xer25t"&gt;7841&lt;/key&gt;&lt;/foreign-keys&gt;&lt;ref-type name="Book"&gt;6&lt;/ref-type&gt;&lt;contributors&gt;&lt;authors&gt;&lt;author&gt;Pavan Varma&lt;/author&gt;&lt;/authors&gt;&lt;/contributors&gt;&lt;titles&gt;&lt;title&gt;Being Indian&lt;/title&gt;&lt;/titles&gt;&lt;pages&gt;238&lt;/pages&gt;&lt;edition&gt;First&lt;/edition&gt;&lt;keywords&gt;&lt;keyword&gt;jugaad, innovation&lt;/keyword&gt;&lt;/keywords&gt;&lt;dates&gt;&lt;year&gt;2004&lt;/year&gt;&lt;/dates&gt;&lt;pub-location&gt;New Delhi&lt;/pub-location&gt;&lt;publisher&gt;Penguin Books&lt;/publisher&gt;&lt;isbn&gt;0-14-303342-5&lt;/isbn&gt;&lt;work-type&gt;Non Fiction&lt;/work-type&gt;&lt;urls&gt;&lt;/urls&gt;&lt;/record&gt;&lt;/Cite&gt;&lt;Cite&gt;&lt;Author&gt;Varma&lt;/Author&gt;&lt;Year&gt;2004&lt;/Year&gt;&lt;RecNum&gt;7841&lt;/RecNum&gt;&lt;Pages&gt;72&lt;/Pages&gt;&lt;record&gt;&lt;rec-number&gt;7841&lt;/rec-number&gt;&lt;foreign-keys&gt;&lt;key app="EN" db-id="22aw2tvvutfztwets06v0za4zw55s0xer25t"&gt;7841&lt;/key&gt;&lt;/foreign-keys&gt;&lt;ref-type name="Book"&gt;6&lt;/ref-type&gt;&lt;contributors&gt;&lt;authors&gt;&lt;author&gt;Pavan Varma&lt;/author&gt;&lt;/authors&gt;&lt;/contributors&gt;&lt;titles&gt;&lt;title&gt;Being Indian&lt;/title&gt;&lt;/titles&gt;&lt;pages&gt;238&lt;/pages&gt;&lt;edition&gt;First&lt;/edition&gt;&lt;keywords&gt;&lt;keyword&gt;jugaad, innovation&lt;/keyword&gt;&lt;/keywords&gt;&lt;dates&gt;&lt;year&gt;2004&lt;/year&gt;&lt;/dates&gt;&lt;pub-location&gt;New Delhi&lt;/pub-location&gt;&lt;publisher&gt;Penguin Books&lt;/publisher&gt;&lt;isbn&gt;0-14-303342-5&lt;/isbn&gt;&lt;work-type&gt;Non Fiction&lt;/work-type&gt;&lt;urls&gt;&lt;/urls&gt;&lt;/record&gt;&lt;/Cite&gt;&lt;/EndNote&gt;</w:instrText>
      </w:r>
      <w:r w:rsidRPr="00C0053C">
        <w:rPr>
          <w:sz w:val="22"/>
        </w:rPr>
        <w:fldChar w:fldCharType="separate"/>
      </w:r>
      <w:r w:rsidRPr="00C0053C">
        <w:rPr>
          <w:noProof/>
          <w:sz w:val="22"/>
        </w:rPr>
        <w:t>(</w:t>
      </w:r>
      <w:hyperlink w:anchor="_ENREF_54" w:tooltip="Varma, 2004 #7841" w:history="1">
        <w:r w:rsidR="00DC44AC" w:rsidRPr="00C0053C">
          <w:rPr>
            <w:noProof/>
            <w:sz w:val="22"/>
          </w:rPr>
          <w:t>Varma, 2004</w:t>
        </w:r>
      </w:hyperlink>
      <w:r w:rsidRPr="00C0053C">
        <w:rPr>
          <w:noProof/>
          <w:sz w:val="22"/>
        </w:rPr>
        <w:t>)</w:t>
      </w:r>
      <w:r w:rsidRPr="00C0053C">
        <w:rPr>
          <w:sz w:val="22"/>
        </w:rPr>
        <w:fldChar w:fldCharType="end"/>
      </w:r>
      <w:r w:rsidRPr="00C0053C">
        <w:rPr>
          <w:sz w:val="22"/>
        </w:rPr>
        <w:t xml:space="preserve">. </w:t>
      </w:r>
    </w:p>
    <w:p w14:paraId="1DA2AF33" w14:textId="0E0199DA" w:rsidR="00F43C33" w:rsidRPr="00C0053C" w:rsidRDefault="00E61D0E" w:rsidP="0024209B">
      <w:pPr>
        <w:spacing w:line="360" w:lineRule="auto"/>
        <w:jc w:val="both"/>
      </w:pPr>
      <w:r w:rsidRPr="00C0053C">
        <w:t xml:space="preserve">The diversity and the richness are evident in the different ways </w:t>
      </w:r>
      <w:proofErr w:type="spellStart"/>
      <w:r w:rsidRPr="00C0053C">
        <w:t>jugaad</w:t>
      </w:r>
      <w:proofErr w:type="spellEnd"/>
      <w:r w:rsidRPr="00C0053C">
        <w:t xml:space="preserve"> is translated, interpreted and used. </w:t>
      </w:r>
    </w:p>
    <w:p w14:paraId="0527E65D" w14:textId="77777777" w:rsidR="00F43C33" w:rsidRPr="00C0053C" w:rsidRDefault="00F43C33" w:rsidP="0024209B">
      <w:pPr>
        <w:spacing w:line="360" w:lineRule="auto"/>
        <w:jc w:val="both"/>
      </w:pPr>
    </w:p>
    <w:p w14:paraId="4DBEF45B" w14:textId="77777777" w:rsidR="00E61D0E" w:rsidRPr="00C0053C" w:rsidRDefault="00E61D0E" w:rsidP="0024209B">
      <w:pPr>
        <w:spacing w:line="360" w:lineRule="auto"/>
        <w:jc w:val="both"/>
        <w:rPr>
          <w:b/>
          <w:u w:val="single"/>
        </w:rPr>
      </w:pPr>
      <w:r w:rsidRPr="00C0053C">
        <w:rPr>
          <w:b/>
          <w:u w:val="single"/>
        </w:rPr>
        <w:t xml:space="preserve">Two extremes of looking at </w:t>
      </w:r>
      <w:proofErr w:type="spellStart"/>
      <w:r w:rsidRPr="00C0053C">
        <w:rPr>
          <w:b/>
          <w:u w:val="single"/>
        </w:rPr>
        <w:t>jugaad</w:t>
      </w:r>
      <w:proofErr w:type="spellEnd"/>
      <w:r w:rsidRPr="00C0053C">
        <w:rPr>
          <w:b/>
          <w:u w:val="single"/>
        </w:rPr>
        <w:t xml:space="preserve"> </w:t>
      </w:r>
    </w:p>
    <w:p w14:paraId="31B1143C" w14:textId="3135571D" w:rsidR="00E61D0E" w:rsidRPr="00C0053C" w:rsidRDefault="00E61D0E" w:rsidP="0024209B">
      <w:pPr>
        <w:spacing w:line="360" w:lineRule="auto"/>
        <w:jc w:val="both"/>
      </w:pPr>
      <w:r w:rsidRPr="00C0053C">
        <w:t xml:space="preserve">One strain of discussion on </w:t>
      </w:r>
      <w:proofErr w:type="spellStart"/>
      <w:r w:rsidRPr="00C0053C">
        <w:t>jugaad</w:t>
      </w:r>
      <w:proofErr w:type="spellEnd"/>
      <w:r w:rsidRPr="00C0053C">
        <w:t xml:space="preserve"> </w:t>
      </w:r>
      <w:r w:rsidRPr="00C0053C">
        <w:fldChar w:fldCharType="begin"/>
      </w:r>
      <w:r w:rsidR="008E3674" w:rsidRPr="00C0053C">
        <w:instrText xml:space="preserve"> ADDIN EN.CITE &lt;EndNote&gt;&lt;Cite&gt;&lt;Author&gt;Purie&lt;/Author&gt;&lt;Year&gt;2010&lt;/Year&gt;&lt;RecNum&gt;14842&lt;/RecNum&gt;&lt;DisplayText&gt;(Purie, 2010b, Datta, 2010, Giridharadas, 2010)&lt;/DisplayText&gt;&lt;record&gt;&lt;rec-number&gt;14842&lt;/rec-number&gt;&lt;foreign-keys&gt;&lt;key app="EN" db-id="5f0xfztfx2psedezd2m5az9xvve0fvetvtv2"&gt;14842&lt;/key&gt;&lt;/foreign-keys&gt;&lt;ref-type name="Magazine Article"&gt;19&lt;/ref-type&gt;&lt;contributors&gt;&lt;authors&gt;&lt;author&gt;A. Purie&lt;/author&gt;&lt;/authors&gt;&lt;/contributors&gt;&lt;titles&gt;&lt;title&gt;Editorial&lt;/title&gt;&lt;secondary-title&gt;India Today&lt;/secondary-title&gt;&lt;/titles&gt;&lt;pages&gt;1&lt;/pages&gt;&lt;dates&gt;&lt;year&gt;2010&lt;/year&gt;&lt;pub-dates&gt;&lt;date&gt;26 April 2010&lt;/date&gt;&lt;/pub-dates&gt;&lt;/dates&gt;&lt;pub-location&gt;New Delhi&lt;/pub-location&gt;&lt;work-type&gt;Editorial&lt;/work-type&gt;&lt;urls&gt;&lt;/urls&gt;&lt;/record&gt;&lt;/Cite&gt;&lt;Cite&gt;&lt;Author&gt;Datta&lt;/Author&gt;&lt;Year&gt;2010&lt;/Year&gt;&lt;RecNum&gt;14843&lt;/RecNum&gt;&lt;record&gt;&lt;rec-number&gt;14843&lt;/rec-number&gt;&lt;foreign-keys&gt;&lt;key app="EN" db-id="5f0xfztfx2psedezd2m5az9xvve0fvetvtv2"&gt;14843&lt;/key&gt;&lt;/foreign-keys&gt;&lt;ref-type name="Edited Book"&gt;28&lt;/ref-type&gt;&lt;contributors&gt;&lt;authors&gt;&lt;author&gt;P. Datta&lt;/author&gt;&lt;/authors&gt;&lt;/contributors&gt;&lt;titles&gt;&lt;title&gt;A Case Study Special on Innovation - Making Aspirations Count&lt;/title&gt;&lt;/titles&gt;&lt;pages&gt;296&lt;/pages&gt;&lt;dates&gt;&lt;year&gt;2010&lt;/year&gt;&lt;/dates&gt;&lt;pub-location&gt;New Delhi&lt;/pub-location&gt;&lt;publisher&gt;BusinessWorld&lt;/publisher&gt;&lt;isbn&gt;978-81-908452-4-3&lt;/isbn&gt;&lt;urls&gt;&lt;/urls&gt;&lt;/record&gt;&lt;/Cite&gt;&lt;Cite&gt;&lt;Author&gt;Giridharadas&lt;/Author&gt;&lt;Year&gt;2010&lt;/Year&gt;&lt;RecNum&gt;14844&lt;/RecNum&gt;&lt;record&gt;&lt;rec-number&gt;14844&lt;/rec-number&gt;&lt;foreign-keys&gt;&lt;key app="EN" db-id="5f0xfztfx2psedezd2m5az9xvve0fvetvtv2"&gt;14844&lt;/key&gt;&lt;/foreign-keys&gt;&lt;ref-type name="Newspaper Article"&gt;23&lt;/ref-type&gt;&lt;contributors&gt;&lt;authors&gt;&lt;author&gt;A. Giridharadas&lt;/author&gt;&lt;/authors&gt;&lt;/contributors&gt;&lt;titles&gt;&lt;title&gt;A Winning Formula for Hard Economic Times&lt;/title&gt;&lt;secondary-title&gt;The New York Times&lt;/secondary-title&gt;&lt;/titles&gt;&lt;dates&gt;&lt;year&gt;2010&lt;/year&gt;&lt;pub-dates&gt;&lt;date&gt;23 July 2010&lt;/date&gt;&lt;/pub-dates&gt;&lt;/dates&gt;&lt;pub-location&gt;New York&lt;/pub-location&gt;&lt;urls&gt;&lt;/urls&gt;&lt;/record&gt;&lt;/Cite&gt;&lt;/EndNote&gt;</w:instrText>
      </w:r>
      <w:r w:rsidRPr="00C0053C">
        <w:fldChar w:fldCharType="separate"/>
      </w:r>
      <w:r w:rsidR="008E3674" w:rsidRPr="00C0053C">
        <w:rPr>
          <w:noProof/>
        </w:rPr>
        <w:t>(</w:t>
      </w:r>
      <w:hyperlink w:anchor="_ENREF_45" w:tooltip="Purie, 2010 #14842" w:history="1">
        <w:r w:rsidR="00DC44AC" w:rsidRPr="00C0053C">
          <w:rPr>
            <w:noProof/>
          </w:rPr>
          <w:t>Purie, 2010b</w:t>
        </w:r>
      </w:hyperlink>
      <w:r w:rsidR="008E3674" w:rsidRPr="00C0053C">
        <w:rPr>
          <w:noProof/>
        </w:rPr>
        <w:t xml:space="preserve">, </w:t>
      </w:r>
      <w:hyperlink w:anchor="_ENREF_13" w:tooltip="Datta, 2010 #7837" w:history="1">
        <w:r w:rsidR="00DC44AC" w:rsidRPr="00C0053C">
          <w:rPr>
            <w:noProof/>
          </w:rPr>
          <w:t>Datta, 2010</w:t>
        </w:r>
      </w:hyperlink>
      <w:r w:rsidR="008E3674" w:rsidRPr="00C0053C">
        <w:rPr>
          <w:noProof/>
        </w:rPr>
        <w:t xml:space="preserve">, </w:t>
      </w:r>
      <w:hyperlink w:anchor="_ENREF_15" w:tooltip="Giridharadas, 2010 #14844" w:history="1">
        <w:r w:rsidR="00DC44AC" w:rsidRPr="00C0053C">
          <w:rPr>
            <w:noProof/>
          </w:rPr>
          <w:t>Giridharadas, 2010</w:t>
        </w:r>
      </w:hyperlink>
      <w:r w:rsidR="008E3674" w:rsidRPr="00C0053C">
        <w:rPr>
          <w:noProof/>
        </w:rPr>
        <w:t>)</w:t>
      </w:r>
      <w:r w:rsidRPr="00C0053C">
        <w:fldChar w:fldCharType="end"/>
      </w:r>
      <w:r w:rsidRPr="00C0053C">
        <w:t xml:space="preserve">, particularly in the popular media has an evidently feel good and celebratory air about it. The popular news magazine </w:t>
      </w:r>
      <w:r w:rsidRPr="00C0053C">
        <w:rPr>
          <w:i/>
        </w:rPr>
        <w:t>India Today</w:t>
      </w:r>
      <w:r w:rsidRPr="00C0053C">
        <w:t xml:space="preserve">, for instance, notes in the editorial of a special issue on innovation that, “The best translation of that word is a combination of innovation and enterprise (…) </w:t>
      </w:r>
      <w:proofErr w:type="spellStart"/>
      <w:r w:rsidRPr="00C0053C">
        <w:rPr>
          <w:i/>
        </w:rPr>
        <w:t>Jugaad</w:t>
      </w:r>
      <w:proofErr w:type="spellEnd"/>
      <w:r w:rsidRPr="00C0053C">
        <w:t xml:space="preserve"> to Indians was both instinct and inspiration. The drive for a better way out, after all, is in India’s bloodstream” </w:t>
      </w:r>
      <w:r w:rsidRPr="00C0053C">
        <w:fldChar w:fldCharType="begin"/>
      </w:r>
      <w:r w:rsidR="008E3674" w:rsidRPr="00C0053C">
        <w:instrText xml:space="preserve"> ADDIN EN.CITE &lt;EndNote&gt;&lt;Cite&gt;&lt;Author&gt;Purie&lt;/Author&gt;&lt;Year&gt;2010&lt;/Year&gt;&lt;RecNum&gt;14842&lt;/RecNum&gt;&lt;DisplayText&gt;(Purie, 2010b)&lt;/DisplayText&gt;&lt;record&gt;&lt;rec-number&gt;14842&lt;/rec-number&gt;&lt;foreign-keys&gt;&lt;key app="EN" db-id="5f0xfztfx2psedezd2m5az9xvve0fvetvtv2"&gt;14842&lt;/key&gt;&lt;/foreign-keys&gt;&lt;ref-type name="Magazine Article"&gt;19&lt;/ref-type&gt;&lt;contributors&gt;&lt;authors&gt;&lt;author&gt;A. Purie&lt;/author&gt;&lt;/authors&gt;&lt;/contributors&gt;&lt;titles&gt;&lt;title&gt;Editorial&lt;/title&gt;&lt;secondary-title&gt;India Today&lt;/secondary-title&gt;&lt;/titles&gt;&lt;pages&gt;1&lt;/pages&gt;&lt;dates&gt;&lt;year&gt;2010&lt;/year&gt;&lt;pub-dates&gt;&lt;date&gt;26 April 2010&lt;/date&gt;&lt;/pub-dates&gt;&lt;/dates&gt;&lt;pub-location&gt;New Delhi&lt;/pub-location&gt;&lt;work-type&gt;Editorial&lt;/work-type&gt;&lt;urls&gt;&lt;/urls&gt;&lt;/record&gt;&lt;/Cite&gt;&lt;/EndNote&gt;</w:instrText>
      </w:r>
      <w:r w:rsidRPr="00C0053C">
        <w:fldChar w:fldCharType="separate"/>
      </w:r>
      <w:r w:rsidR="008E3674" w:rsidRPr="00C0053C">
        <w:rPr>
          <w:noProof/>
        </w:rPr>
        <w:t>(</w:t>
      </w:r>
      <w:hyperlink w:anchor="_ENREF_45" w:tooltip="Purie, 2010 #14842" w:history="1">
        <w:r w:rsidR="00DC44AC" w:rsidRPr="00C0053C">
          <w:rPr>
            <w:noProof/>
          </w:rPr>
          <w:t>Purie, 2010b</w:t>
        </w:r>
      </w:hyperlink>
      <w:r w:rsidR="008E3674" w:rsidRPr="00C0053C">
        <w:rPr>
          <w:noProof/>
        </w:rPr>
        <w:t>)</w:t>
      </w:r>
      <w:r w:rsidRPr="00C0053C">
        <w:fldChar w:fldCharType="end"/>
      </w:r>
      <w:r w:rsidRPr="00C0053C">
        <w:t xml:space="preserve">. This celebratory slant notwithstanding, it is evident that </w:t>
      </w:r>
      <w:proofErr w:type="spellStart"/>
      <w:r w:rsidRPr="00C0053C">
        <w:t>jugaad</w:t>
      </w:r>
      <w:proofErr w:type="spellEnd"/>
      <w:r w:rsidRPr="00C0053C">
        <w:t xml:space="preserve"> in such publications is dealt with only in a perfunctory manner. The </w:t>
      </w:r>
      <w:r w:rsidRPr="00C0053C">
        <w:rPr>
          <w:i/>
        </w:rPr>
        <w:t xml:space="preserve">India Today </w:t>
      </w:r>
      <w:r w:rsidRPr="00C0053C">
        <w:t xml:space="preserve">special issue, for instance, profiles 20 innovators and innovations that range across diverse fields such as traditional pottery, modern medicine in the time of the swine flu epidemic and the development of a pedal power driven machine for washing clothes. </w:t>
      </w:r>
      <w:proofErr w:type="spellStart"/>
      <w:r w:rsidRPr="00C0053C">
        <w:t>Jugaad</w:t>
      </w:r>
      <w:proofErr w:type="spellEnd"/>
      <w:r w:rsidRPr="00C0053C">
        <w:t xml:space="preserve">, however, does not appear anywhere in any of the detailed accounts of these innovations. </w:t>
      </w:r>
    </w:p>
    <w:p w14:paraId="71621F14" w14:textId="77777777" w:rsidR="00E61D0E" w:rsidRPr="00C0053C" w:rsidRDefault="00E61D0E" w:rsidP="0024209B">
      <w:pPr>
        <w:spacing w:line="360" w:lineRule="auto"/>
        <w:jc w:val="both"/>
      </w:pPr>
    </w:p>
    <w:p w14:paraId="5C4F47F0" w14:textId="2E77B580" w:rsidR="00E61D0E" w:rsidRPr="00C0053C" w:rsidRDefault="00E61D0E" w:rsidP="0024209B">
      <w:pPr>
        <w:spacing w:line="360" w:lineRule="auto"/>
        <w:jc w:val="both"/>
        <w:rPr>
          <w:b/>
          <w:u w:val="single"/>
        </w:rPr>
      </w:pPr>
      <w:r w:rsidRPr="00C0053C">
        <w:t xml:space="preserve">On the other end of this spectrum </w:t>
      </w:r>
      <w:proofErr w:type="spellStart"/>
      <w:r w:rsidRPr="00C0053C">
        <w:t>jugaad</w:t>
      </w:r>
      <w:proofErr w:type="spellEnd"/>
      <w:r w:rsidRPr="00C0053C">
        <w:t xml:space="preserve"> encounters much skepticism and even serious denial</w:t>
      </w:r>
      <w:r w:rsidR="00F43C33" w:rsidRPr="00C0053C">
        <w:t xml:space="preserve"> </w:t>
      </w:r>
      <w:r w:rsidRPr="00C0053C">
        <w:fldChar w:fldCharType="begin">
          <w:fldData xml:space="preserve">PEVuZE5vdGU+PENpdGU+PEF1dGhvcj5EYXR0YTwvQXV0aG9yPjxZZWFyPjIwMTA8L1llYXI+PFJl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</w:fldData>
        </w:fldChar>
      </w:r>
      <w:r w:rsidRPr="00C0053C">
        <w:instrText xml:space="preserve"> ADDIN EN.CITE </w:instrText>
      </w:r>
      <w:r w:rsidRPr="00C0053C">
        <w:fldChar w:fldCharType="begin">
          <w:fldData xml:space="preserve">PEVuZE5vdGU+PENpdGU+PEF1dGhvcj5EYXR0YTwvQXV0aG9yPjxZZWFyPjIwMTA8L1llYXI+PFJl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</w:fldData>
        </w:fldChar>
      </w:r>
      <w:r w:rsidRPr="00C0053C">
        <w:instrText xml:space="preserve"> ADDIN EN.CITE.DATA </w:instrText>
      </w:r>
      <w:r w:rsidRPr="00C0053C">
        <w:fldChar w:fldCharType="end"/>
      </w:r>
      <w:r w:rsidRPr="00C0053C">
        <w:fldChar w:fldCharType="separate"/>
      </w:r>
      <w:r w:rsidRPr="00C0053C">
        <w:rPr>
          <w:noProof/>
        </w:rPr>
        <w:t>(</w:t>
      </w:r>
      <w:hyperlink w:anchor="_ENREF_13" w:tooltip="Datta, 2010 #7837" w:history="1">
        <w:r w:rsidR="00DC44AC" w:rsidRPr="00C0053C">
          <w:rPr>
            <w:noProof/>
          </w:rPr>
          <w:t>Datta, 2010</w:t>
        </w:r>
      </w:hyperlink>
      <w:r w:rsidRPr="00C0053C">
        <w:rPr>
          <w:noProof/>
        </w:rPr>
        <w:t xml:space="preserve">, </w:t>
      </w:r>
      <w:hyperlink w:anchor="_ENREF_24" w:tooltip="Krishnan, 2010 #7786" w:history="1">
        <w:r w:rsidR="00DC44AC" w:rsidRPr="00C0053C">
          <w:rPr>
            <w:noProof/>
          </w:rPr>
          <w:t>Krishnan, 2010</w:t>
        </w:r>
      </w:hyperlink>
      <w:r w:rsidRPr="00C0053C">
        <w:rPr>
          <w:noProof/>
        </w:rPr>
        <w:t xml:space="preserve">, </w:t>
      </w:r>
      <w:hyperlink w:anchor="_ENREF_36" w:tooltip="Munshi, 2009 #7839" w:history="1">
        <w:r w:rsidR="00DC44AC" w:rsidRPr="00C0053C">
          <w:rPr>
            <w:noProof/>
          </w:rPr>
          <w:t>Munshi, 2009</w:t>
        </w:r>
      </w:hyperlink>
      <w:r w:rsidRPr="00C0053C">
        <w:rPr>
          <w:noProof/>
        </w:rPr>
        <w:t xml:space="preserve">, </w:t>
      </w:r>
      <w:hyperlink w:anchor="_ENREF_42" w:tooltip="Prahalad, 2010 #7833" w:history="1">
        <w:r w:rsidR="00DC44AC" w:rsidRPr="00C0053C">
          <w:rPr>
            <w:noProof/>
          </w:rPr>
          <w:t>Prahalad and Mashelkar, 2010a</w:t>
        </w:r>
      </w:hyperlink>
      <w:r w:rsidRPr="00C0053C">
        <w:rPr>
          <w:noProof/>
        </w:rPr>
        <w:t>)</w:t>
      </w:r>
      <w:r w:rsidRPr="00C0053C">
        <w:fldChar w:fldCharType="end"/>
      </w:r>
      <w:r w:rsidRPr="00C0053C">
        <w:t xml:space="preserve">. An extreme illustration of this is the recent, wide ranging and damning account by </w:t>
      </w:r>
      <w:proofErr w:type="spellStart"/>
      <w:r w:rsidRPr="00C0053C">
        <w:t>Birtchnell</w:t>
      </w:r>
      <w:proofErr w:type="spellEnd"/>
      <w:r w:rsidR="00F43C33" w:rsidRPr="00C0053C">
        <w:t xml:space="preserve"> </w:t>
      </w:r>
      <w:r w:rsidRPr="00C0053C">
        <w:fldChar w:fldCharType="begin"/>
      </w:r>
      <w:r w:rsidRPr="00C0053C">
        <w:instrText xml:space="preserve"> ADDIN EN.CITE &lt;EndNote&gt;&lt;Cite ExcludeAuth="1"&gt;&lt;Author&gt;Birtchnell&lt;/Author&gt;&lt;Year&gt;2011&lt;/Year&gt;&lt;RecNum&gt;14784&lt;/RecNum&gt;&lt;DisplayText&gt;(2011)&lt;/DisplayText&gt;&lt;record&gt;&lt;rec-number&gt;14784&lt;/rec-number&gt;&lt;foreign-keys&gt;&lt;key app="EN" db-id="5f0xfztfx2psedezd2m5az9xvve0fvetvtv2"&gt;14784&lt;/key&gt;&lt;/foreign-keys&gt;&lt;ref-type name="Journal Article"&gt;17&lt;/ref-type&gt;&lt;contributors&gt;&lt;authors&gt;&lt;author&gt;Thomas Birtchnell&lt;/author&gt;&lt;/authors&gt;&lt;/contributors&gt;&lt;titles&gt;&lt;title&gt;&lt;style face="italic" font="default" size="100%"&gt;Jugaad&lt;/style&gt;&lt;style face="normal" font="default" size="100%"&gt; as systemic risk and disruptive innovation in India&lt;/style&gt;&lt;/title&gt;&lt;secondary-title&gt;Contemporary South Asia&lt;/secondary-title&gt;&lt;/titles&gt;&lt;periodical&gt;&lt;full-title&gt;Contemporary South Asia&lt;/full-title&gt;&lt;/periodical&gt;&lt;pages&gt;357-372&lt;/pages&gt;&lt;volume&gt;19&lt;/volume&gt;&lt;number&gt;4&lt;/number&gt;&lt;edition&gt;15 December 2011&lt;/edition&gt;&lt;dates&gt;&lt;year&gt;2011&lt;/year&gt;&lt;/dates&gt;&lt;urls&gt;&lt;/urls&gt;&lt;/record&gt;&lt;/Cite&gt;&lt;Cite&gt;&lt;Author&gt;Birtchnell&lt;/Author&gt;&lt;Year&gt;2011&lt;/Year&gt;&lt;RecNum&gt;14784&lt;/RecNum&gt;&lt;record&gt;&lt;rec-number&gt;14784&lt;/rec-number&gt;&lt;foreign-keys&gt;&lt;key app="EN" db-id="5f0xfztfx2psedezd2m5az9xvve0fvetvtv2"&gt;14784&lt;/key&gt;&lt;/foreign-keys&gt;&lt;ref-type name="Journal Article"&gt;17&lt;/ref-type&gt;&lt;contributors&gt;&lt;authors&gt;&lt;author&gt;Thomas Birtchnell&lt;/author&gt;&lt;/authors&gt;&lt;/contributors&gt;&lt;titles&gt;&lt;title&gt;&lt;style face="italic" font="default" size="100%"&gt;Jugaad&lt;/style&gt;&lt;style face="normal" font="default" size="100%"&gt; as systemic risk and disruptive innovation in India&lt;/style&gt;&lt;/title&gt;&lt;secondary-title&gt;Contemporary South Asia&lt;/secondary-title&gt;&lt;/titles&gt;&lt;periodical&gt;&lt;full-title&gt;Contemporary South Asia&lt;/full-title&gt;&lt;/periodical&gt;&lt;pages&gt;357-372&lt;/pages&gt;&lt;volume&gt;19&lt;/volume&gt;&lt;number&gt;4&lt;/number&gt;&lt;edition&gt;15 December 2011&lt;/edition&gt;&lt;dates&gt;&lt;year&gt;2011&lt;/year&gt;&lt;/dates&gt;&lt;urls&gt;&lt;/urls&gt;&lt;/record&gt;&lt;/Cite&gt;&lt;/EndNote&gt;</w:instrText>
      </w:r>
      <w:r w:rsidRPr="00C0053C">
        <w:fldChar w:fldCharType="separate"/>
      </w:r>
      <w:r w:rsidRPr="00C0053C">
        <w:rPr>
          <w:noProof/>
        </w:rPr>
        <w:t>(</w:t>
      </w:r>
      <w:hyperlink w:anchor="_ENREF_6" w:tooltip="Birtchnell, 2011 #14784" w:history="1">
        <w:r w:rsidR="00DC44AC" w:rsidRPr="00C0053C">
          <w:rPr>
            <w:noProof/>
          </w:rPr>
          <w:t>2011</w:t>
        </w:r>
      </w:hyperlink>
      <w:r w:rsidRPr="00C0053C">
        <w:rPr>
          <w:noProof/>
        </w:rPr>
        <w:t>)</w:t>
      </w:r>
      <w:r w:rsidRPr="00C0053C">
        <w:fldChar w:fldCharType="end"/>
      </w:r>
      <w:r w:rsidRPr="00C0053C">
        <w:t xml:space="preserve"> where he notes that “</w:t>
      </w:r>
      <w:proofErr w:type="spellStart"/>
      <w:r w:rsidRPr="00C0053C">
        <w:t>jugaad</w:t>
      </w:r>
      <w:proofErr w:type="spellEnd"/>
      <w:r w:rsidRPr="00C0053C">
        <w:t xml:space="preserve"> impacts on society in negative and undesirable ways (…) It is wholly unsuitable both as a development tool and as a business asset” (ibid. p. 357). </w:t>
      </w:r>
    </w:p>
    <w:p w14:paraId="68879DD3" w14:textId="5E2196CF" w:rsidR="00E61D0E" w:rsidRPr="00C0053C" w:rsidRDefault="00E61D0E" w:rsidP="0024209B">
      <w:pPr>
        <w:spacing w:line="360" w:lineRule="auto"/>
        <w:jc w:val="both"/>
      </w:pPr>
      <w:r w:rsidRPr="00C0053C">
        <w:t>Krishnan</w:t>
      </w:r>
      <w:r w:rsidR="00F43C33" w:rsidRPr="00C0053C">
        <w:t xml:space="preserve"> </w:t>
      </w:r>
      <w:r w:rsidRPr="00C0053C">
        <w:fldChar w:fldCharType="begin"/>
      </w:r>
      <w:r w:rsidRPr="00C0053C">
        <w:instrText xml:space="preserve"> ADDIN EN.CITE &lt;EndNote&gt;&lt;Cite ExcludeAuth="1"&gt;&lt;Author&gt;Krishnan&lt;/Author&gt;&lt;Year&gt;2010&lt;/Year&gt;&lt;RecNum&gt;7786&lt;/RecNum&gt;&lt;DisplayText&gt;(2010)&lt;/DisplayText&gt;&lt;record&gt;&lt;rec-number&gt;7786&lt;/rec-number&gt;&lt;foreign-keys&gt;&lt;key app="EN" db-id="22aw2tvvutfztwets06v0za4zw55s0xer25t"&gt;7786&lt;/key&gt;&lt;/foreign-keys&gt;&lt;ref-type name="Book"&gt;6&lt;/ref-type&gt;&lt;contributors&gt;&lt;authors&gt;&lt;author&gt;Rishikesha T Krishnan&lt;/author&gt;&lt;/authors&gt;&lt;/contributors&gt;&lt;titles&gt;&lt;title&gt;From Jugaad to Systematic Innovation: The Challenge for India&lt;/title&gt;&lt;/titles&gt;&lt;pages&gt;197&lt;/pages&gt;&lt;dates&gt;&lt;year&gt;2010&lt;/year&gt;&lt;pub-dates&gt;&lt;date&gt;February 2010&lt;/date&gt;&lt;/pub-dates&gt;&lt;/dates&gt;&lt;publisher&gt;The Utpreraka Foundation&lt;/publisher&gt;&lt;isbn&gt;5555555555&lt;/isbn&gt;&lt;urls&gt;&lt;/urls&gt;&lt;language&gt;English&lt;/language&gt;&lt;/record&gt;&lt;/Cite&gt;&lt;/EndNote&gt;</w:instrText>
      </w:r>
      <w:r w:rsidRPr="00C0053C">
        <w:fldChar w:fldCharType="separate"/>
      </w:r>
      <w:r w:rsidRPr="00C0053C">
        <w:rPr>
          <w:noProof/>
        </w:rPr>
        <w:t>(</w:t>
      </w:r>
      <w:hyperlink w:anchor="_ENREF_24" w:tooltip="Krishnan, 2010 #7786" w:history="1">
        <w:r w:rsidR="00DC44AC" w:rsidRPr="00C0053C">
          <w:rPr>
            <w:noProof/>
          </w:rPr>
          <w:t>2010</w:t>
        </w:r>
      </w:hyperlink>
      <w:r w:rsidRPr="00C0053C">
        <w:rPr>
          <w:noProof/>
        </w:rPr>
        <w:t>)</w:t>
      </w:r>
      <w:r w:rsidRPr="00C0053C">
        <w:fldChar w:fldCharType="end"/>
      </w:r>
      <w:r w:rsidRPr="00C0053C">
        <w:t xml:space="preserve">, notes on similar lines that “India remains stuck in a more unscientific paradigm of innovation, often labeled as </w:t>
      </w:r>
      <w:proofErr w:type="spellStart"/>
      <w:r w:rsidRPr="00C0053C">
        <w:t>jugaad</w:t>
      </w:r>
      <w:proofErr w:type="spellEnd"/>
      <w:r w:rsidRPr="00C0053C">
        <w:t xml:space="preserve">” (ibid, p. 170) and that the journey that needs to be made is clearly one away from </w:t>
      </w:r>
      <w:proofErr w:type="spellStart"/>
      <w:r w:rsidRPr="00C0053C">
        <w:t>jugaad</w:t>
      </w:r>
      <w:proofErr w:type="spellEnd"/>
      <w:r w:rsidRPr="00C0053C">
        <w:t xml:space="preserve"> and towards ‘systematic innovation’. </w:t>
      </w:r>
    </w:p>
    <w:p w14:paraId="35BE871D" w14:textId="77777777" w:rsidR="00E61D0E" w:rsidRPr="00C0053C" w:rsidRDefault="00E61D0E" w:rsidP="0024209B">
      <w:pPr>
        <w:spacing w:line="360" w:lineRule="auto"/>
        <w:jc w:val="both"/>
        <w:rPr>
          <w:sz w:val="22"/>
        </w:rPr>
      </w:pPr>
    </w:p>
    <w:p w14:paraId="695226BE" w14:textId="16888E1D" w:rsidR="00E61D0E" w:rsidRPr="00C0053C" w:rsidRDefault="00E61D0E" w:rsidP="0024209B">
      <w:pPr>
        <w:spacing w:line="360" w:lineRule="auto"/>
        <w:jc w:val="both"/>
      </w:pPr>
      <w:proofErr w:type="spellStart"/>
      <w:r w:rsidRPr="00C0053C">
        <w:t>Prahalad</w:t>
      </w:r>
      <w:proofErr w:type="spellEnd"/>
      <w:r w:rsidRPr="00C0053C">
        <w:t xml:space="preserve"> and </w:t>
      </w:r>
      <w:proofErr w:type="spellStart"/>
      <w:r w:rsidRPr="00C0053C">
        <w:t>Mashelkar</w:t>
      </w:r>
      <w:proofErr w:type="spellEnd"/>
      <w:r w:rsidR="00F43C33" w:rsidRPr="00C0053C">
        <w:t xml:space="preserve"> </w:t>
      </w:r>
      <w:r w:rsidRPr="00C0053C">
        <w:fldChar w:fldCharType="begin"/>
      </w:r>
      <w:r w:rsidRPr="00C0053C">
        <w:instrText xml:space="preserve"> ADDIN EN.CITE &lt;EndNote&gt;&lt;Cite ExcludeAuth="1"&gt;&lt;Author&gt;Prahalad&lt;/Author&gt;&lt;Year&gt;2010&lt;/Year&gt;&lt;RecNum&gt;7833&lt;/RecNum&gt;&lt;DisplayText&gt;(2010a)&lt;/DisplayText&gt;&lt;record&gt;&lt;rec-number&gt;7833&lt;/rec-number&gt;&lt;foreign-keys&gt;&lt;key app="EN" db-id="22aw2tvvutfztwets06v0za4zw55s0xer25t"&gt;7833&lt;/key&gt;&lt;/foreign-keys&gt;&lt;ref-type name="Journal Article"&gt;17&lt;/ref-type&gt;&lt;contributors&gt;&lt;authors&gt;&lt;author&gt;CK Prahalad&lt;/author&gt;&lt;author&gt;RA Mashelkar&lt;/author&gt;&lt;/authors&gt;&lt;/contributors&gt;&lt;titles&gt;&lt;title&gt;Innovation&amp;apos;s Holy Grail&lt;/title&gt;&lt;secondary-title&gt;Harvard Business Review&lt;/secondary-title&gt;&lt;/titles&gt;&lt;periodical&gt;&lt;full-title&gt;Harvard Business Review&lt;/full-title&gt;&lt;/periodical&gt;&lt;dates&gt;&lt;year&gt;2010&lt;/year&gt;&lt;pub-dates&gt;&lt;date&gt;July-August 2010&lt;/date&gt;&lt;/pub-dates&gt;&lt;/dates&gt;&lt;urls&gt;&lt;related-urls&gt;&lt;url&gt;www.hbr.org&lt;/url&gt;&lt;/related-urls&gt;&lt;/urls&gt;&lt;/record&gt;&lt;/Cite&gt;&lt;Cite ExcludeAuth="1"&gt;&lt;Author&gt;Prahalad&lt;/Author&gt;&lt;Year&gt;2010&lt;/Year&gt;&lt;RecNum&gt;7833&lt;/RecNum&gt;&lt;record&gt;&lt;rec-number&gt;7833&lt;/rec-number&gt;&lt;foreign-keys&gt;&lt;key app="EN" db-id="22aw2tvvutfztwets06v0za4zw55s0xer25t"&gt;7833&lt;/key&gt;&lt;/foreign-keys&gt;&lt;ref-type name="Journal Article"&gt;17&lt;/ref-type&gt;&lt;contributors&gt;&lt;authors&gt;&lt;author&gt;CK Prahalad&lt;/author&gt;&lt;author&gt;RA Mashelkar&lt;/author&gt;&lt;/authors&gt;&lt;/contributors&gt;&lt;titles&gt;&lt;title&gt;Innovation&amp;apos;s Holy Grail&lt;/title&gt;&lt;secondary-title&gt;Harvard Business Review&lt;/secondary-title&gt;&lt;/titles&gt;&lt;periodical&gt;&lt;full-title&gt;Harvard Business Review&lt;/full-title&gt;&lt;/periodical&gt;&lt;dates&gt;&lt;year&gt;2010&lt;/year&gt;&lt;pub-dates&gt;&lt;date&gt;July-August 2010&lt;/date&gt;&lt;/pub-dates&gt;&lt;/dates&gt;&lt;urls&gt;&lt;related-urls&gt;&lt;url&gt;www.hbr.org&lt;/url&gt;&lt;/related-urls&gt;&lt;/urls&gt;&lt;/record&gt;&lt;/Cite&gt;&lt;/EndNote&gt;</w:instrText>
      </w:r>
      <w:r w:rsidRPr="00C0053C">
        <w:fldChar w:fldCharType="separate"/>
      </w:r>
      <w:r w:rsidRPr="00C0053C">
        <w:rPr>
          <w:noProof/>
        </w:rPr>
        <w:t>(</w:t>
      </w:r>
      <w:hyperlink w:anchor="_ENREF_42" w:tooltip="Prahalad, 2010 #7833" w:history="1">
        <w:r w:rsidR="00DC44AC" w:rsidRPr="00C0053C">
          <w:rPr>
            <w:noProof/>
          </w:rPr>
          <w:t>2010a</w:t>
        </w:r>
      </w:hyperlink>
      <w:r w:rsidRPr="00C0053C">
        <w:rPr>
          <w:noProof/>
        </w:rPr>
        <w:t>)</w:t>
      </w:r>
      <w:r w:rsidRPr="00C0053C">
        <w:fldChar w:fldCharType="end"/>
      </w:r>
      <w:r w:rsidRPr="00C0053C">
        <w:t xml:space="preserve">, too dismiss </w:t>
      </w:r>
      <w:proofErr w:type="spellStart"/>
      <w:r w:rsidRPr="00C0053C">
        <w:t>jugaad</w:t>
      </w:r>
      <w:proofErr w:type="spellEnd"/>
      <w:r w:rsidRPr="00C0053C">
        <w:t xml:space="preserve"> because “the term (…) has the connotation of compromising on quality”. They prefer to use the term ‘</w:t>
      </w:r>
      <w:proofErr w:type="spellStart"/>
      <w:r w:rsidRPr="00C0053C">
        <w:t>Gandhian</w:t>
      </w:r>
      <w:proofErr w:type="spellEnd"/>
      <w:r w:rsidRPr="00C0053C">
        <w:t xml:space="preserve"> Innovation’ for examples such as the development of the ‘Nano’, the world’s cheapest car available at a price of US$ 2000 or the development of a super computer by an Indian firm at a cost of US $ 20 million. </w:t>
      </w:r>
    </w:p>
    <w:p w14:paraId="0FA5449B" w14:textId="77777777" w:rsidR="00E61D0E" w:rsidRPr="00C0053C" w:rsidRDefault="00E61D0E" w:rsidP="0024209B">
      <w:pPr>
        <w:spacing w:line="360" w:lineRule="auto"/>
        <w:jc w:val="both"/>
      </w:pPr>
    </w:p>
    <w:p w14:paraId="5245B245" w14:textId="77777777" w:rsidR="00E61D0E" w:rsidRPr="00C0053C" w:rsidRDefault="00E61D0E" w:rsidP="0024209B">
      <w:pPr>
        <w:spacing w:line="360" w:lineRule="auto"/>
        <w:jc w:val="both"/>
      </w:pPr>
      <w:r w:rsidRPr="00C0053C">
        <w:t xml:space="preserve">The position these authors have on </w:t>
      </w:r>
      <w:proofErr w:type="spellStart"/>
      <w:r w:rsidRPr="00C0053C">
        <w:t>jugaad</w:t>
      </w:r>
      <w:proofErr w:type="spellEnd"/>
      <w:r w:rsidRPr="00C0053C">
        <w:t xml:space="preserve"> is evident and yet there are two elements that, though unstated, stand out in almost all these narratives. Firstly, there is little if any empirical engagement with the concept– we have no details of the examples of </w:t>
      </w:r>
      <w:proofErr w:type="spellStart"/>
      <w:r w:rsidRPr="00C0053C">
        <w:t>jugaad</w:t>
      </w:r>
      <w:proofErr w:type="spellEnd"/>
      <w:r w:rsidRPr="00C0053C">
        <w:t xml:space="preserve"> that the authors have chosen to dismiss with emphasis. Second, and this is of particular relevance here, there is no discussion at all of </w:t>
      </w:r>
      <w:proofErr w:type="spellStart"/>
      <w:r w:rsidRPr="00C0053C">
        <w:t>jugaad</w:t>
      </w:r>
      <w:proofErr w:type="spellEnd"/>
      <w:r w:rsidRPr="00C0053C">
        <w:t xml:space="preserve"> in relation to research and development in the science &amp; technology enterprise of the country. </w:t>
      </w:r>
    </w:p>
    <w:p w14:paraId="56D4D13D" w14:textId="77777777" w:rsidR="00E61D0E" w:rsidRPr="00C0053C" w:rsidRDefault="00E61D0E" w:rsidP="0024209B">
      <w:pPr>
        <w:spacing w:line="360" w:lineRule="auto"/>
        <w:jc w:val="both"/>
      </w:pPr>
    </w:p>
    <w:p w14:paraId="3D6BF8A3" w14:textId="77777777" w:rsidR="00E61D0E" w:rsidRPr="00C0053C" w:rsidRDefault="00E61D0E" w:rsidP="0024209B">
      <w:pPr>
        <w:spacing w:line="360" w:lineRule="auto"/>
        <w:jc w:val="both"/>
      </w:pPr>
      <w:r w:rsidRPr="00C0053C">
        <w:t xml:space="preserve">If </w:t>
      </w:r>
      <w:proofErr w:type="spellStart"/>
      <w:r w:rsidRPr="00C0053C">
        <w:t>jugaad</w:t>
      </w:r>
      <w:proofErr w:type="spellEnd"/>
      <w:r w:rsidRPr="00C0053C">
        <w:t xml:space="preserve"> is indeed inferior, unsystematic and a compromise on quality as noted above, it is not a surprise that it has no place in discussion about formal S&amp;T in the mainstream; S&amp;T research is, after all, the holy grail of innovation, creativity and progress. It is a significant paradox then, that the genesis of this article lies in my empirical work that provides evidence to the contrary </w:t>
      </w:r>
      <w:proofErr w:type="gramStart"/>
      <w:r w:rsidRPr="00C0053C">
        <w:t xml:space="preserve">-  </w:t>
      </w:r>
      <w:proofErr w:type="spellStart"/>
      <w:r w:rsidRPr="00C0053C">
        <w:t>jugaad</w:t>
      </w:r>
      <w:proofErr w:type="spellEnd"/>
      <w:proofErr w:type="gramEnd"/>
      <w:r w:rsidRPr="00C0053C">
        <w:t xml:space="preserve">, as I found out and the subsequent narrative will illustrate, appears to be alive and kicking in the modern scientific laboratory, the scientific method and where there is no compromise on the quality of the output either. Importantly, and in line with a fundamental tenet of STS research, I am not using </w:t>
      </w:r>
      <w:proofErr w:type="spellStart"/>
      <w:r w:rsidRPr="00C0053C">
        <w:t>jugaad</w:t>
      </w:r>
      <w:proofErr w:type="spellEnd"/>
      <w:r w:rsidRPr="00C0053C">
        <w:t xml:space="preserve"> here to describe and characterize what I, as a researcher, saw in the laboratory; it was a term and an idea that </w:t>
      </w:r>
      <w:proofErr w:type="spellStart"/>
      <w:r w:rsidRPr="00C0053C">
        <w:t>Dharmadhikari</w:t>
      </w:r>
      <w:proofErr w:type="spellEnd"/>
      <w:r w:rsidRPr="00C0053C">
        <w:t>, the principal scientist I was interacting with, used himself.</w:t>
      </w:r>
    </w:p>
    <w:p w14:paraId="6221D794" w14:textId="77777777" w:rsidR="00E61D0E" w:rsidRPr="00C0053C" w:rsidRDefault="00E61D0E" w:rsidP="0024209B">
      <w:pPr>
        <w:spacing w:line="360" w:lineRule="auto"/>
        <w:jc w:val="both"/>
        <w:rPr>
          <w:b/>
          <w:u w:val="single"/>
        </w:rPr>
      </w:pPr>
    </w:p>
    <w:p w14:paraId="475826CD" w14:textId="77777777" w:rsidR="00E61D0E" w:rsidRPr="00C0053C" w:rsidRDefault="00E61D0E" w:rsidP="0024209B">
      <w:pPr>
        <w:spacing w:line="360" w:lineRule="auto"/>
        <w:jc w:val="both"/>
        <w:rPr>
          <w:b/>
          <w:u w:val="single"/>
        </w:rPr>
      </w:pPr>
      <w:r w:rsidRPr="00C0053C">
        <w:rPr>
          <w:b/>
          <w:u w:val="single"/>
        </w:rPr>
        <w:t xml:space="preserve">The </w:t>
      </w:r>
      <w:proofErr w:type="gramStart"/>
      <w:r w:rsidRPr="00C0053C">
        <w:rPr>
          <w:b/>
          <w:u w:val="single"/>
        </w:rPr>
        <w:t>best known</w:t>
      </w:r>
      <w:proofErr w:type="gramEnd"/>
      <w:r w:rsidRPr="00C0053C">
        <w:rPr>
          <w:b/>
          <w:u w:val="single"/>
        </w:rPr>
        <w:t xml:space="preserve"> examples of </w:t>
      </w:r>
      <w:proofErr w:type="spellStart"/>
      <w:r w:rsidRPr="00C0053C">
        <w:rPr>
          <w:b/>
          <w:u w:val="single"/>
        </w:rPr>
        <w:t>jugaad</w:t>
      </w:r>
      <w:proofErr w:type="spellEnd"/>
      <w:r w:rsidRPr="00C0053C">
        <w:rPr>
          <w:b/>
          <w:u w:val="single"/>
        </w:rPr>
        <w:t xml:space="preserve"> </w:t>
      </w:r>
    </w:p>
    <w:p w14:paraId="1BD55EBE" w14:textId="59B64D04" w:rsidR="00E61D0E" w:rsidRPr="00C0053C" w:rsidRDefault="00E61D0E" w:rsidP="0024209B">
      <w:pPr>
        <w:spacing w:line="360" w:lineRule="auto"/>
        <w:jc w:val="both"/>
      </w:pPr>
      <w:r w:rsidRPr="00C0053C">
        <w:t xml:space="preserve">Perhaps, the </w:t>
      </w:r>
      <w:proofErr w:type="gramStart"/>
      <w:r w:rsidRPr="00C0053C">
        <w:t>best known</w:t>
      </w:r>
      <w:proofErr w:type="gramEnd"/>
      <w:r w:rsidRPr="00C0053C">
        <w:t xml:space="preserve"> product identified with </w:t>
      </w:r>
      <w:proofErr w:type="spellStart"/>
      <w:r w:rsidRPr="00C0053C">
        <w:t>jugaad</w:t>
      </w:r>
      <w:proofErr w:type="spellEnd"/>
      <w:r w:rsidRPr="00C0053C">
        <w:t xml:space="preserve"> is an automobile found across northern and western India that is created using a non-standardized manufacturing process, is not registered with the relevant authorities</w:t>
      </w:r>
      <w:r w:rsidR="00F43C33" w:rsidRPr="00C0053C">
        <w:t>,</w:t>
      </w:r>
      <w:r w:rsidRPr="00C0053C">
        <w:t xml:space="preserve"> does not exist within any formal legal frame</w:t>
      </w:r>
      <w:r w:rsidR="00F43C33" w:rsidRPr="00C0053C">
        <w:t>work and was banned recently by an order of the Supreme Court of India (???)</w:t>
      </w:r>
      <w:r w:rsidRPr="00C0053C">
        <w:t xml:space="preserve">. Every such vehicle differs from the other and the only thing that binds them together is the fact that they are fabricated locally and by assembling different parts, commonly from other scrapped vehicles - engines, </w:t>
      </w:r>
      <w:proofErr w:type="spellStart"/>
      <w:r w:rsidRPr="00C0053C">
        <w:t>tyres</w:t>
      </w:r>
      <w:proofErr w:type="spellEnd"/>
      <w:r w:rsidRPr="00C0053C">
        <w:t xml:space="preserve">, wooden planks, steering wheels, seats and even water pumps. They are even called differently in different parts of the country </w:t>
      </w:r>
      <w:r w:rsidR="00F43C33" w:rsidRPr="00C0053C">
        <w:t>–</w:t>
      </w:r>
      <w:r w:rsidRPr="00C0053C">
        <w:t xml:space="preserve"> </w:t>
      </w:r>
      <w:proofErr w:type="spellStart"/>
      <w:r w:rsidRPr="00C0053C">
        <w:t>Jugaad</w:t>
      </w:r>
      <w:proofErr w:type="spellEnd"/>
      <w:r w:rsidR="00F43C33" w:rsidRPr="00C0053C">
        <w:t xml:space="preserve"> </w:t>
      </w:r>
      <w:r w:rsidRPr="00C0053C">
        <w:fldChar w:fldCharType="begin"/>
      </w:r>
      <w:r w:rsidRPr="00C0053C">
        <w:instrText xml:space="preserve"> ADDIN EN.CITE &lt;EndNote&gt;&lt;Cite&gt;&lt;Author&gt;Jolly&lt;/Author&gt;&lt;Year&gt;2009&lt;/Year&gt;&lt;RecNum&gt;7787&lt;/RecNum&gt;&lt;DisplayText&gt;(Jolly, 2009)&lt;/DisplayText&gt;&lt;record&gt;&lt;rec-number&gt;7787&lt;/rec-number&gt;&lt;foreign-keys&gt;&lt;key app="EN" db-id="22aw2tvvutfztwets06v0za4zw55s0xer25t"&gt;7787&lt;/key&gt;&lt;/foreign-keys&gt;&lt;ref-type name="Web Page"&gt;12&lt;/ref-type&gt;&lt;contributors&gt;&lt;authors&gt;&lt;author&gt;Mohanjit Jolly&lt;/author&gt;&lt;/authors&gt;&lt;/contributors&gt;&lt;titles&gt;&lt;title&gt;The Jugaad Country&lt;/title&gt;&lt;/titles&gt;&lt;volume&gt;2010&lt;/volume&gt;&lt;number&gt;19th September&lt;/number&gt;&lt;dates&gt;&lt;year&gt;2009&lt;/year&gt;&lt;/dates&gt;&lt;work-type&gt;web&lt;/work-type&gt;&lt;urls&gt;&lt;related-urls&gt;&lt;url&gt;http://www.vccircle.com/columns/the-jugaad-country&lt;/url&gt;&lt;/related-urls&gt;&lt;/urls&gt;&lt;/record&gt;&lt;/Cite&gt;&lt;/EndNote&gt;</w:instrText>
      </w:r>
      <w:r w:rsidRPr="00C0053C">
        <w:fldChar w:fldCharType="separate"/>
      </w:r>
      <w:r w:rsidRPr="00C0053C">
        <w:rPr>
          <w:noProof/>
        </w:rPr>
        <w:t>(</w:t>
      </w:r>
      <w:hyperlink w:anchor="_ENREF_21" w:tooltip="Jolly, 2009 #7787" w:history="1">
        <w:r w:rsidR="00DC44AC" w:rsidRPr="00C0053C">
          <w:rPr>
            <w:noProof/>
          </w:rPr>
          <w:t>Jolly, 2009</w:t>
        </w:r>
      </w:hyperlink>
      <w:r w:rsidRPr="00C0053C">
        <w:rPr>
          <w:noProof/>
        </w:rPr>
        <w:t>)</w:t>
      </w:r>
      <w:r w:rsidRPr="00C0053C">
        <w:fldChar w:fldCharType="end"/>
      </w:r>
      <w:r w:rsidRPr="00C0053C">
        <w:t xml:space="preserve"> and </w:t>
      </w:r>
      <w:proofErr w:type="spellStart"/>
      <w:r w:rsidRPr="00C0053C">
        <w:t>Maruta</w:t>
      </w:r>
      <w:proofErr w:type="spellEnd"/>
      <w:r w:rsidR="00DE767D" w:rsidRPr="00C0053C">
        <w:t xml:space="preserve"> </w:t>
      </w:r>
      <w:r w:rsidRPr="00C0053C">
        <w:fldChar w:fldCharType="begin"/>
      </w:r>
      <w:r w:rsidR="008E3674" w:rsidRPr="00C0053C">
        <w:instrText xml:space="preserve"> ADDIN EN.CITE &lt;EndNote&gt;&lt;Cite&gt;&lt;Author&gt;Purie&lt;/Author&gt;&lt;Year&gt;2010&lt;/Year&gt;&lt;RecNum&gt;7838&lt;/RecNum&gt;&lt;DisplayText&gt;(Purie, 2010a)&lt;/DisplayText&gt;&lt;record&gt;&lt;rec-number&gt;7838&lt;/rec-number&gt;&lt;foreign-keys&gt;&lt;key app="EN" db-id="22aw2tvvutfztwets06v0za4zw55s0xer25t"&gt;7838&lt;/key&gt;&lt;/foreign-keys&gt;&lt;ref-type name="Magazine Article"&gt;19&lt;/ref-type&gt;&lt;contributors&gt;&lt;authors&gt;&lt;author&gt;Aroon Purie&lt;/author&gt;&lt;/authors&gt;&lt;/contributors&gt;&lt;titles&gt;&lt;title&gt;Editorial&lt;/title&gt;&lt;secondary-title&gt;India Today&lt;/secondary-title&gt;&lt;/titles&gt;&lt;pages&gt;1&lt;/pages&gt;&lt;volume&gt;XXXV&lt;/volume&gt;&lt;number&gt;17&lt;/number&gt;&lt;num-vols&gt;Weekly&lt;/num-vols&gt;&lt;keywords&gt;&lt;keyword&gt;jugaad, innovation&lt;/keyword&gt;&lt;/keywords&gt;&lt;dates&gt;&lt;year&gt;2010&lt;/year&gt;&lt;pub-dates&gt;&lt;date&gt;26 April 2010&lt;/date&gt;&lt;/pub-dates&gt;&lt;/dates&gt;&lt;pub-location&gt;New Delhi&lt;/pub-location&gt;&lt;publisher&gt;Living Media India Ltd. &lt;/publisher&gt;&lt;work-type&gt;Editorial&lt;/work-type&gt;&lt;urls&gt;&lt;/urls&gt;&lt;/record&gt;&lt;/Cite&gt;&lt;/EndNote&gt;</w:instrText>
      </w:r>
      <w:r w:rsidRPr="00C0053C">
        <w:fldChar w:fldCharType="separate"/>
      </w:r>
      <w:r w:rsidR="008E3674" w:rsidRPr="00C0053C">
        <w:rPr>
          <w:noProof/>
        </w:rPr>
        <w:t>(</w:t>
      </w:r>
      <w:hyperlink w:anchor="_ENREF_44" w:tooltip="Purie, 2010 #7838" w:history="1">
        <w:r w:rsidR="00DC44AC" w:rsidRPr="00C0053C">
          <w:rPr>
            <w:noProof/>
          </w:rPr>
          <w:t>Purie, 2010a</w:t>
        </w:r>
      </w:hyperlink>
      <w:r w:rsidR="008E3674" w:rsidRPr="00C0053C">
        <w:rPr>
          <w:noProof/>
        </w:rPr>
        <w:t>)</w:t>
      </w:r>
      <w:r w:rsidRPr="00C0053C">
        <w:fldChar w:fldCharType="end"/>
      </w:r>
      <w:r w:rsidRPr="00C0053C">
        <w:t xml:space="preserve"> in parts of northern India and </w:t>
      </w:r>
      <w:proofErr w:type="spellStart"/>
      <w:r w:rsidRPr="00C0053C">
        <w:t>Chakda</w:t>
      </w:r>
      <w:proofErr w:type="spellEnd"/>
      <w:r w:rsidRPr="00C0053C">
        <w:t xml:space="preserve"> in certain regions of western India</w:t>
      </w:r>
      <w:r w:rsidR="00DE767D" w:rsidRPr="00C0053C">
        <w:t xml:space="preserve"> </w:t>
      </w:r>
      <w:r w:rsidRPr="00C0053C">
        <w:fldChar w:fldCharType="begin"/>
      </w:r>
      <w:r w:rsidRPr="00C0053C">
        <w:instrText xml:space="preserve"> ADDIN EN.CITE &lt;EndNote&gt;&lt;Cite&gt;&lt;Author&gt;Varma&lt;/Author&gt;&lt;Year&gt;2004&lt;/Year&gt;&lt;RecNum&gt;7841&lt;/RecNum&gt;&lt;Pages&gt;73&lt;/Pages&gt;&lt;DisplayText&gt;(Varma, 2004)&lt;/DisplayText&gt;&lt;record&gt;&lt;rec-number&gt;7841&lt;/rec-number&gt;&lt;foreign-keys&gt;&lt;key app="EN" db-id="22aw2tvvutfztwets06v0za4zw55s0xer25t"&gt;7841&lt;/key&gt;&lt;/foreign-keys&gt;&lt;ref-type name="Book"&gt;6&lt;/ref-type&gt;&lt;contributors&gt;&lt;authors&gt;&lt;author&gt;Pavan Varma&lt;/author&gt;&lt;/authors&gt;&lt;/contributors&gt;&lt;titles&gt;&lt;title&gt;Being Indian&lt;/title&gt;&lt;/titles&gt;&lt;pages&gt;238&lt;/pages&gt;&lt;edition&gt;First&lt;/edition&gt;&lt;keywords&gt;&lt;keyword&gt;jugaad, innovation&lt;/keyword&gt;&lt;/keywords&gt;&lt;dates&gt;&lt;year&gt;2004&lt;/year&gt;&lt;/dates&gt;&lt;pub-location&gt;New Delhi&lt;/pub-location&gt;&lt;publisher&gt;Penguin Books&lt;/publisher&gt;&lt;isbn&gt;0-14-303342-5&lt;/isbn&gt;&lt;work-type&gt;Non Fiction&lt;/work-type&gt;&lt;urls&gt;&lt;/urls&gt;&lt;/record&gt;&lt;/Cite&gt;&lt;/EndNote&gt;</w:instrText>
      </w:r>
      <w:r w:rsidRPr="00C0053C">
        <w:fldChar w:fldCharType="separate"/>
      </w:r>
      <w:r w:rsidRPr="00C0053C">
        <w:rPr>
          <w:noProof/>
        </w:rPr>
        <w:t>(</w:t>
      </w:r>
      <w:hyperlink w:anchor="_ENREF_54" w:tooltip="Varma, 2004 #7841" w:history="1">
        <w:r w:rsidR="00DC44AC" w:rsidRPr="00C0053C">
          <w:rPr>
            <w:noProof/>
          </w:rPr>
          <w:t>Varma, 2004</w:t>
        </w:r>
      </w:hyperlink>
      <w:r w:rsidRPr="00C0053C">
        <w:rPr>
          <w:noProof/>
        </w:rPr>
        <w:t>)</w:t>
      </w:r>
      <w:r w:rsidRPr="00C0053C">
        <w:fldChar w:fldCharType="end"/>
      </w:r>
      <w:r w:rsidRPr="00C0053C">
        <w:t xml:space="preserve">. The automobile so created is, generally, a locally crafted solution to an immediate problem such as a bottleneck in transporting agricultural produce to the nearest </w:t>
      </w:r>
      <w:proofErr w:type="spellStart"/>
      <w:r w:rsidRPr="00C0053C">
        <w:rPr>
          <w:i/>
        </w:rPr>
        <w:t>mandi</w:t>
      </w:r>
      <w:proofErr w:type="spellEnd"/>
      <w:r w:rsidRPr="00C0053C">
        <w:rPr>
          <w:i/>
        </w:rPr>
        <w:t xml:space="preserve"> </w:t>
      </w:r>
      <w:r w:rsidRPr="00C0053C">
        <w:t xml:space="preserve">(whole sale market for farm produce) or to transport people in a landscape of limited connectivity and mobility choices. </w:t>
      </w:r>
    </w:p>
    <w:p w14:paraId="63A05173" w14:textId="77777777" w:rsidR="00E61D0E" w:rsidRPr="00C0053C" w:rsidRDefault="00E61D0E" w:rsidP="0024209B">
      <w:pPr>
        <w:spacing w:line="360" w:lineRule="auto"/>
        <w:jc w:val="both"/>
      </w:pPr>
    </w:p>
    <w:p w14:paraId="18618BFC" w14:textId="15125DB5" w:rsidR="00E61D0E" w:rsidRPr="00C0053C" w:rsidRDefault="00E61D0E" w:rsidP="0024209B">
      <w:pPr>
        <w:spacing w:line="360" w:lineRule="auto"/>
        <w:jc w:val="both"/>
      </w:pPr>
      <w:r w:rsidRPr="00C0053C">
        <w:t xml:space="preserve">Another well documented though less prevalent form of </w:t>
      </w:r>
      <w:proofErr w:type="spellStart"/>
      <w:r w:rsidRPr="00C0053C">
        <w:t>jugaad</w:t>
      </w:r>
      <w:proofErr w:type="spellEnd"/>
      <w:r w:rsidRPr="00C0053C">
        <w:t xml:space="preserve"> is the use of an existing artifact for purposes completely different from what is was originally created for – “materials put to uses few could have imagined”</w:t>
      </w:r>
      <w:r w:rsidR="00DE767D" w:rsidRPr="00C0053C">
        <w:t xml:space="preserve"> </w:t>
      </w:r>
      <w:r w:rsidRPr="00C0053C">
        <w:fldChar w:fldCharType="begin"/>
      </w:r>
      <w:r w:rsidRPr="00C0053C">
        <w:instrText xml:space="preserve"> ADDIN EN.CITE &lt;EndNote&gt;&lt;Cite&gt;&lt;Author&gt;Philip&lt;/Author&gt;&lt;Year&gt;2012&lt;/Year&gt;&lt;RecNum&gt;7850&lt;/RecNum&gt;&lt;DisplayText&gt;(Philip et al., 2012)&lt;/DisplayText&gt;&lt;record&gt;&lt;rec-number&gt;7850&lt;/rec-number&gt;&lt;foreign-keys&gt;&lt;key app="EN" db-id="22aw2tvvutfztwets06v0za4zw55s0xer25t"&gt;7850&lt;/key&gt;&lt;/foreign-keys&gt;&lt;ref-type name="Journal Article"&gt;17&lt;/ref-type&gt;&lt;contributors&gt;&lt;authors&gt;&lt;author&gt;Kavita Philip&lt;/author&gt;&lt;author&gt;Lilly Irani&lt;/author&gt;&lt;author&gt;Paul Dourish&lt;/author&gt;&lt;/authors&gt;&lt;/contributors&gt;&lt;titles&gt;&lt;title&gt;Post Colonial Computing: A Tactical Survey&lt;/title&gt;&lt;secondary-title&gt;Science, Technology, and Human Values&lt;/secondary-title&gt;&lt;/titles&gt;&lt;periodical&gt;&lt;full-title&gt;Science, Technology, and Human Values&lt;/full-title&gt;&lt;/periodical&gt;&lt;pages&gt;3-29&lt;/pages&gt;&lt;volume&gt;37&lt;/volume&gt;&lt;number&gt;1&lt;/number&gt;&lt;edition&gt;21 November 2010&lt;/edition&gt;&lt;dates&gt;&lt;year&gt;2012&lt;/year&gt;&lt;/dates&gt;&lt;isbn&gt;0162-2439&lt;/isbn&gt;&lt;urls&gt;&lt;/urls&gt;&lt;electronic-resource-num&gt;10.1177/0162243910389594&lt;/electronic-resource-num&gt;&lt;access-date&gt;6 December 2010&lt;/access-date&gt;&lt;/record&gt;&lt;/Cite&gt;&lt;/EndNote&gt;</w:instrText>
      </w:r>
      <w:r w:rsidRPr="00C0053C">
        <w:fldChar w:fldCharType="separate"/>
      </w:r>
      <w:r w:rsidRPr="00C0053C">
        <w:rPr>
          <w:noProof/>
        </w:rPr>
        <w:t>(</w:t>
      </w:r>
      <w:hyperlink w:anchor="_ENREF_40" w:tooltip="Philip, 2012 #7850" w:history="1">
        <w:r w:rsidR="00DC44AC" w:rsidRPr="00C0053C">
          <w:rPr>
            <w:noProof/>
          </w:rPr>
          <w:t>Philip et al., 2012</w:t>
        </w:r>
      </w:hyperlink>
      <w:r w:rsidRPr="00C0053C">
        <w:rPr>
          <w:noProof/>
        </w:rPr>
        <w:t>)</w:t>
      </w:r>
      <w:r w:rsidRPr="00C0053C">
        <w:fldChar w:fldCharType="end"/>
      </w:r>
      <w:r w:rsidRPr="00C0053C">
        <w:t xml:space="preserve">. The best known example of this is again found in parts of north India where washing machines are used to prepare </w:t>
      </w:r>
      <w:proofErr w:type="spellStart"/>
      <w:r w:rsidRPr="00C0053C">
        <w:rPr>
          <w:i/>
        </w:rPr>
        <w:t>lassi</w:t>
      </w:r>
      <w:proofErr w:type="spellEnd"/>
      <w:r w:rsidRPr="00C0053C">
        <w:t xml:space="preserve">, the popular local drink made from churning curd, sugar and water at high speeds. </w:t>
      </w:r>
    </w:p>
    <w:p w14:paraId="714408E7" w14:textId="77777777" w:rsidR="00E61D0E" w:rsidRPr="00C0053C" w:rsidRDefault="00E61D0E" w:rsidP="0024209B">
      <w:pPr>
        <w:spacing w:line="360" w:lineRule="auto"/>
        <w:jc w:val="both"/>
      </w:pPr>
    </w:p>
    <w:p w14:paraId="5A167543" w14:textId="6D4E2D27" w:rsidR="00E61D0E" w:rsidRPr="00C0053C" w:rsidRDefault="00E61D0E" w:rsidP="0024209B">
      <w:pPr>
        <w:spacing w:line="360" w:lineRule="auto"/>
        <w:jc w:val="both"/>
      </w:pPr>
      <w:r w:rsidRPr="00C0053C">
        <w:t xml:space="preserve">Evidently this </w:t>
      </w:r>
      <w:proofErr w:type="spellStart"/>
      <w:r w:rsidRPr="00C0053C">
        <w:t>jugaad</w:t>
      </w:r>
      <w:proofErr w:type="spellEnd"/>
      <w:r w:rsidRPr="00C0053C">
        <w:t xml:space="preserve"> is a locally crafted solution to an immediate problem and often a personalized survival tactic in situations of obvious resource constraints and/or denial</w:t>
      </w:r>
      <w:r w:rsidR="00DE767D" w:rsidRPr="00C0053C">
        <w:t xml:space="preserve"> </w:t>
      </w:r>
      <w:r w:rsidRPr="00C0053C">
        <w:fldChar w:fldCharType="begin"/>
      </w:r>
      <w:r w:rsidRPr="00C0053C">
        <w:instrText xml:space="preserve"> ADDIN EN.CITE &lt;EndNote&gt;&lt;Cite&gt;&lt;Author&gt;Varma&lt;/Author&gt;&lt;Year&gt;2004&lt;/Year&gt;&lt;RecNum&gt;7841&lt;/RecNum&gt;&lt;DisplayText&gt;(Varma, 2004, Rangaswamy and Sambasivan, 2011)&lt;/DisplayText&gt;&lt;record&gt;&lt;rec-number&gt;7841&lt;/rec-number&gt;&lt;foreign-keys&gt;&lt;key app="EN" db-id="22aw2tvvutfztwets06v0za4zw55s0xer25t"&gt;7841&lt;/key&gt;&lt;/foreign-keys&gt;&lt;ref-type name="Book"&gt;6&lt;/ref-type&gt;&lt;contributors&gt;&lt;authors&gt;&lt;author&gt;Pavan Varma&lt;/author&gt;&lt;/authors&gt;&lt;/contributors&gt;&lt;titles&gt;&lt;title&gt;Being Indian&lt;/title&gt;&lt;/titles&gt;&lt;pages&gt;238&lt;/pages&gt;&lt;edition&gt;First&lt;/edition&gt;&lt;keywords&gt;&lt;keyword&gt;jugaad, innovation&lt;/keyword&gt;&lt;/keywords&gt;&lt;dates&gt;&lt;year&gt;2004&lt;/year&gt;&lt;/dates&gt;&lt;pub-location&gt;New Delhi&lt;/pub-location&gt;&lt;publisher&gt;Penguin Books&lt;/publisher&gt;&lt;isbn&gt;0-14-303342-5&lt;/isbn&gt;&lt;work-type&gt;Non Fiction&lt;/work-type&gt;&lt;urls&gt;&lt;/urls&gt;&lt;/record&gt;&lt;/Cite&gt;&lt;Cite&gt;&lt;Author&gt;Rangaswamy&lt;/Author&gt;&lt;Year&gt;2011&lt;/Year&gt;&lt;RecNum&gt;7852&lt;/RecNum&gt;&lt;record&gt;&lt;rec-number&gt;7852&lt;/rec-number&gt;&lt;foreign-keys&gt;&lt;key app="EN" db-id="22aw2tvvutfztwets06v0za4zw55s0xer25t"&gt;7852&lt;/key&gt;&lt;/foreign-keys&gt;&lt;ref-type name="Journal Article"&gt;17&lt;/ref-type&gt;&lt;contributors&gt;&lt;authors&gt;&lt;author&gt;Nimmi Rangaswamy&lt;/author&gt;&lt;author&gt;Nithya Sambasivan&lt;/author&gt;&lt;/authors&gt;&lt;/contributors&gt;&lt;titles&gt;&lt;title&gt;&lt;style face="italic" font="default" size="100%"&gt;Cutting Chai, Jugaad, and Here Pheri&lt;/style&gt;&lt;style face="normal" font="default" size="100%"&gt;: towards UbiComp for a global community&lt;/style&gt;&lt;/title&gt;&lt;secondary-title&gt;Personal and Ubiquitous Computing&lt;/secondary-title&gt;&lt;/titles&gt;&lt;periodical&gt;&lt;full-title&gt;Personal and Ubiquitous Computing&lt;/full-title&gt;&lt;/periodical&gt;&lt;pages&gt;553-564&lt;/pages&gt;&lt;volume&gt;15&lt;/volume&gt;&lt;number&gt;6&lt;/number&gt;&lt;edition&gt;27 April 2011&lt;/edition&gt;&lt;dates&gt;&lt;year&gt;2011&lt;/year&gt;&lt;/dates&gt;&lt;urls&gt;&lt;related-urls&gt;&lt;url&gt;http://www.springerlink.com/content/w153t472ku025920/&lt;/url&gt;&lt;/related-urls&gt;&lt;/urls&gt;&lt;electronic-resource-num&gt;10.1007/s00779-010-0349-x&lt;/electronic-resource-num&gt;&lt;/record&gt;&lt;/Cite&gt;&lt;/EndNote&gt;</w:instrText>
      </w:r>
      <w:r w:rsidRPr="00C0053C">
        <w:fldChar w:fldCharType="separate"/>
      </w:r>
      <w:r w:rsidRPr="00C0053C">
        <w:rPr>
          <w:noProof/>
        </w:rPr>
        <w:t>(</w:t>
      </w:r>
      <w:hyperlink w:anchor="_ENREF_54" w:tooltip="Varma, 2004 #7841" w:history="1">
        <w:r w:rsidR="00DC44AC" w:rsidRPr="00C0053C">
          <w:rPr>
            <w:noProof/>
          </w:rPr>
          <w:t>Varma, 2004</w:t>
        </w:r>
      </w:hyperlink>
      <w:r w:rsidRPr="00C0053C">
        <w:rPr>
          <w:noProof/>
        </w:rPr>
        <w:t xml:space="preserve">, </w:t>
      </w:r>
      <w:hyperlink w:anchor="_ENREF_47" w:tooltip="Rangaswamy, 2011 #7852" w:history="1">
        <w:r w:rsidR="00DC44AC" w:rsidRPr="00C0053C">
          <w:rPr>
            <w:noProof/>
          </w:rPr>
          <w:t>Rangaswamy and Sambasivan, 2011</w:t>
        </w:r>
      </w:hyperlink>
      <w:r w:rsidRPr="00C0053C">
        <w:rPr>
          <w:noProof/>
        </w:rPr>
        <w:t>)</w:t>
      </w:r>
      <w:r w:rsidRPr="00C0053C">
        <w:fldChar w:fldCharType="end"/>
      </w:r>
      <w:r w:rsidRPr="00C0053C">
        <w:t xml:space="preserve">. The </w:t>
      </w:r>
      <w:proofErr w:type="spellStart"/>
      <w:r w:rsidRPr="00C0053C">
        <w:t>jugaad</w:t>
      </w:r>
      <w:proofErr w:type="spellEnd"/>
      <w:r w:rsidRPr="00C0053C">
        <w:t xml:space="preserve"> that we are talking about here also involves a very prominent element of reconfigured materiality. This, in particular, is what I am calling ‘technological </w:t>
      </w:r>
      <w:proofErr w:type="spellStart"/>
      <w:r w:rsidRPr="00C0053C">
        <w:t>jugaad</w:t>
      </w:r>
      <w:proofErr w:type="spellEnd"/>
      <w:r w:rsidRPr="00C0053C">
        <w:t xml:space="preserve">’ – a conceptual category that deals centrally with technical and technological artifacts and where reconfiguring materiality to bestow new meaning and create new uses is one of its most important characteristics. </w:t>
      </w:r>
    </w:p>
    <w:p w14:paraId="2A9D622F" w14:textId="77777777" w:rsidR="00E61D0E" w:rsidRPr="00C0053C" w:rsidRDefault="00E61D0E" w:rsidP="0024209B">
      <w:pPr>
        <w:spacing w:line="360" w:lineRule="auto"/>
        <w:jc w:val="both"/>
      </w:pPr>
    </w:p>
    <w:p w14:paraId="72CC6C8E" w14:textId="77777777" w:rsidR="00E61D0E" w:rsidRPr="00C0053C" w:rsidRDefault="00E61D0E" w:rsidP="0024209B">
      <w:pPr>
        <w:tabs>
          <w:tab w:val="left" w:pos="1293"/>
        </w:tabs>
        <w:spacing w:line="360" w:lineRule="auto"/>
        <w:jc w:val="both"/>
        <w:rPr>
          <w:b/>
          <w:u w:val="single"/>
        </w:rPr>
      </w:pPr>
      <w:r w:rsidRPr="00C0053C">
        <w:rPr>
          <w:b/>
          <w:u w:val="single"/>
        </w:rPr>
        <w:t xml:space="preserve">Technological </w:t>
      </w:r>
      <w:proofErr w:type="spellStart"/>
      <w:r w:rsidRPr="00C0053C">
        <w:rPr>
          <w:b/>
          <w:u w:val="single"/>
        </w:rPr>
        <w:t>jugaad</w:t>
      </w:r>
      <w:proofErr w:type="spellEnd"/>
      <w:r w:rsidRPr="00C0053C">
        <w:rPr>
          <w:b/>
          <w:u w:val="single"/>
        </w:rPr>
        <w:t xml:space="preserve"> and the STM</w:t>
      </w:r>
    </w:p>
    <w:p w14:paraId="276D685E" w14:textId="77777777" w:rsidR="00E61D0E" w:rsidRPr="00C0053C" w:rsidRDefault="00E61D0E" w:rsidP="0024209B">
      <w:pPr>
        <w:tabs>
          <w:tab w:val="left" w:pos="1293"/>
        </w:tabs>
        <w:spacing w:line="360" w:lineRule="auto"/>
        <w:jc w:val="both"/>
        <w:rPr>
          <w:sz w:val="22"/>
        </w:rPr>
      </w:pPr>
      <w:r w:rsidRPr="00C0053C">
        <w:t xml:space="preserve">It is this concept of technological </w:t>
      </w:r>
      <w:proofErr w:type="spellStart"/>
      <w:r w:rsidRPr="00C0053C">
        <w:t>jugaad</w:t>
      </w:r>
      <w:proofErr w:type="spellEnd"/>
      <w:r w:rsidRPr="00C0053C">
        <w:t xml:space="preserve"> that I saw operating prominently in </w:t>
      </w:r>
      <w:proofErr w:type="spellStart"/>
      <w:r w:rsidRPr="00C0053C">
        <w:t>Dharmadhikari’s</w:t>
      </w:r>
      <w:proofErr w:type="spellEnd"/>
      <w:r w:rsidRPr="00C0053C">
        <w:t xml:space="preserve"> laboratory and his STM enterprise of more than two decades as is illustrated in the set of three quotes that follow: </w:t>
      </w:r>
    </w:p>
    <w:p w14:paraId="2B499D77" w14:textId="77777777" w:rsidR="00E61D0E" w:rsidRPr="00C0053C" w:rsidRDefault="00E61D0E" w:rsidP="0024209B">
      <w:pPr>
        <w:tabs>
          <w:tab w:val="left" w:pos="1293"/>
        </w:tabs>
        <w:spacing w:line="360" w:lineRule="auto"/>
        <w:ind w:left="720"/>
        <w:jc w:val="both"/>
        <w:rPr>
          <w:sz w:val="22"/>
        </w:rPr>
      </w:pPr>
      <w:r w:rsidRPr="00C0053C">
        <w:rPr>
          <w:sz w:val="22"/>
        </w:rPr>
        <w:t xml:space="preserve">Like some of the </w:t>
      </w:r>
      <w:proofErr w:type="spellStart"/>
      <w:r w:rsidRPr="00C0053C">
        <w:rPr>
          <w:sz w:val="22"/>
        </w:rPr>
        <w:t>piezos</w:t>
      </w:r>
      <w:proofErr w:type="spellEnd"/>
      <w:r w:rsidRPr="00C0053C">
        <w:rPr>
          <w:sz w:val="22"/>
        </w:rPr>
        <w:t xml:space="preserve"> we used from (…) the older models of ink jet printers. </w:t>
      </w:r>
      <w:proofErr w:type="spellStart"/>
      <w:r w:rsidRPr="00C0053C">
        <w:rPr>
          <w:sz w:val="22"/>
        </w:rPr>
        <w:t>Jugaad</w:t>
      </w:r>
      <w:proofErr w:type="spellEnd"/>
      <w:r w:rsidRPr="00C0053C">
        <w:rPr>
          <w:sz w:val="22"/>
        </w:rPr>
        <w:t xml:space="preserve"> is something like the spectrometer we used for the tunneling and photon microscopy - we got it from junk, repaired it, improvised and used it. (…) I used to go to </w:t>
      </w:r>
      <w:proofErr w:type="spellStart"/>
      <w:r w:rsidRPr="00C0053C">
        <w:rPr>
          <w:sz w:val="22"/>
        </w:rPr>
        <w:t>juna</w:t>
      </w:r>
      <w:proofErr w:type="spellEnd"/>
      <w:r w:rsidRPr="00C0053C">
        <w:rPr>
          <w:sz w:val="22"/>
        </w:rPr>
        <w:t xml:space="preserve"> bazaar [junk market] and find out how much is the resolution of stepper motors (…) To develop techniques to measure how many steps it goes, (…) I think, is </w:t>
      </w:r>
      <w:proofErr w:type="spellStart"/>
      <w:r w:rsidRPr="00C0053C">
        <w:rPr>
          <w:sz w:val="22"/>
        </w:rPr>
        <w:t>jugaad</w:t>
      </w:r>
      <w:proofErr w:type="spellEnd"/>
      <w:r w:rsidRPr="00C0053C">
        <w:rPr>
          <w:sz w:val="22"/>
        </w:rPr>
        <w:t xml:space="preserve"> because you find one technique, you use another one, (…) plug them together and once you do it, you have all the technology that they already invented – for something else” (</w:t>
      </w:r>
      <w:proofErr w:type="spellStart"/>
      <w:r w:rsidRPr="00C0053C">
        <w:rPr>
          <w:sz w:val="22"/>
        </w:rPr>
        <w:t>Dharmadhikari</w:t>
      </w:r>
      <w:proofErr w:type="spellEnd"/>
      <w:r w:rsidRPr="00C0053C">
        <w:rPr>
          <w:sz w:val="22"/>
        </w:rPr>
        <w:t>, Interview, March 2011).</w:t>
      </w:r>
    </w:p>
    <w:p w14:paraId="422AA45D" w14:textId="77777777" w:rsidR="00E61D0E" w:rsidRPr="00C0053C" w:rsidRDefault="00E61D0E" w:rsidP="0024209B">
      <w:pPr>
        <w:tabs>
          <w:tab w:val="left" w:pos="1293"/>
        </w:tabs>
        <w:spacing w:line="360" w:lineRule="auto"/>
        <w:jc w:val="both"/>
      </w:pPr>
    </w:p>
    <w:p w14:paraId="78F05E38" w14:textId="77777777" w:rsidR="00E61D0E" w:rsidRPr="00C0053C" w:rsidRDefault="00E61D0E" w:rsidP="0024209B">
      <w:pPr>
        <w:autoSpaceDE w:val="0"/>
        <w:spacing w:line="360" w:lineRule="auto"/>
        <w:ind w:left="630"/>
        <w:jc w:val="both"/>
        <w:rPr>
          <w:sz w:val="22"/>
        </w:rPr>
      </w:pPr>
      <w:r w:rsidRPr="00C0053C">
        <w:rPr>
          <w:sz w:val="22"/>
        </w:rPr>
        <w:t xml:space="preserve">“There was a huge magnet and I got a bobbin – a plastic bobbin from a tailor and we had a coil on that. That coil was put in a magnet and we hammered it with a wooden hammer. Then we looked at the resonance frequency – simple technique (…). Now with (…) the latest vibration system we are getting the same resonance frequency after 20 years (…) </w:t>
      </w:r>
      <w:proofErr w:type="gramStart"/>
      <w:r w:rsidRPr="00C0053C">
        <w:rPr>
          <w:sz w:val="22"/>
        </w:rPr>
        <w:t>Then</w:t>
      </w:r>
      <w:proofErr w:type="gramEnd"/>
      <w:r w:rsidRPr="00C0053C">
        <w:rPr>
          <w:sz w:val="22"/>
        </w:rPr>
        <w:t xml:space="preserve"> we developed one [STM] in a fridge. I had a student from the Middle East and when he was leaving (…) he gave it to me. So we removed the compressor and it was a good acoustic shell (…) </w:t>
      </w:r>
      <w:proofErr w:type="gramStart"/>
      <w:r w:rsidRPr="00C0053C">
        <w:rPr>
          <w:sz w:val="22"/>
        </w:rPr>
        <w:t>It</w:t>
      </w:r>
      <w:proofErr w:type="gramEnd"/>
      <w:r w:rsidRPr="00C0053C">
        <w:rPr>
          <w:sz w:val="22"/>
        </w:rPr>
        <w:t>’s a totally new concept – it was used for nanotechnology” (</w:t>
      </w:r>
      <w:proofErr w:type="spellStart"/>
      <w:r w:rsidRPr="00C0053C">
        <w:rPr>
          <w:sz w:val="22"/>
        </w:rPr>
        <w:t>Dharmadhikari</w:t>
      </w:r>
      <w:proofErr w:type="spellEnd"/>
      <w:r w:rsidRPr="00C0053C">
        <w:rPr>
          <w:sz w:val="22"/>
        </w:rPr>
        <w:t>, Presentation</w:t>
      </w:r>
      <w:r w:rsidRPr="00C0053C">
        <w:rPr>
          <w:rStyle w:val="EndnoteReference"/>
          <w:sz w:val="22"/>
        </w:rPr>
        <w:endnoteReference w:id="1"/>
      </w:r>
      <w:r w:rsidRPr="00C0053C">
        <w:rPr>
          <w:sz w:val="22"/>
        </w:rPr>
        <w:t>, March 2011).</w:t>
      </w:r>
    </w:p>
    <w:p w14:paraId="385B93C3" w14:textId="77777777" w:rsidR="00E61D0E" w:rsidRPr="00C0053C" w:rsidRDefault="00E61D0E" w:rsidP="0024209B">
      <w:pPr>
        <w:tabs>
          <w:tab w:val="left" w:pos="1293"/>
        </w:tabs>
        <w:spacing w:line="360" w:lineRule="auto"/>
        <w:jc w:val="both"/>
      </w:pPr>
    </w:p>
    <w:p w14:paraId="2C407EC7" w14:textId="48F3C4D9" w:rsidR="00E61D0E" w:rsidRPr="00C0053C" w:rsidRDefault="00E61D0E" w:rsidP="002420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jc w:val="both"/>
        <w:rPr>
          <w:sz w:val="22"/>
        </w:rPr>
      </w:pPr>
      <w:r w:rsidRPr="00C0053C">
        <w:rPr>
          <w:sz w:val="22"/>
        </w:rPr>
        <w:t xml:space="preserve">“To protect the STM from acoustic noise, the total system is encased in a fridge-case (from which compressor was removed), since the fridge case has [a] metal frame which shields the STM from high frequency noise. [The] body has glass wool </w:t>
      </w:r>
      <w:proofErr w:type="gramStart"/>
      <w:r w:rsidRPr="00C0053C">
        <w:rPr>
          <w:sz w:val="22"/>
        </w:rPr>
        <w:t>insulation which</w:t>
      </w:r>
      <w:proofErr w:type="gramEnd"/>
      <w:r w:rsidRPr="00C0053C">
        <w:rPr>
          <w:sz w:val="22"/>
        </w:rPr>
        <w:t xml:space="preserve"> protects the STM from acoustic noise. It was found that the acoustic signal inside the fridge is less than 2dB”</w:t>
      </w:r>
      <w:r w:rsidRPr="00C0053C">
        <w:rPr>
          <w:sz w:val="22"/>
        </w:rPr>
        <w:fldChar w:fldCharType="begin"/>
      </w:r>
      <w:r w:rsidR="008B21AB" w:rsidRPr="00C0053C">
        <w:rPr>
          <w:sz w:val="22"/>
        </w:rPr>
        <w:instrText xml:space="preserve"> ADDIN EN.CITE &lt;EndNote&gt;&lt;Cite&gt;&lt;Author&gt;Iyyer&lt;/Author&gt;&lt;Year&gt;2006&lt;/Year&gt;&lt;RecNum&gt;7969&lt;/RecNum&gt;&lt;Pages&gt;51-52&lt;/Pages&gt;&lt;DisplayText&gt;(Iyyer, 2006)&lt;/DisplayText&gt;&lt;record&gt;&lt;rec-number&gt;7969&lt;/rec-number&gt;&lt;foreign-keys&gt;&lt;key app="EN" db-id="22aw2tvvutfztwets06v0za4zw55s0xer25t"&gt;7969&lt;/key&gt;&lt;/foreign-keys&gt;&lt;ref-type name="Thesis"&gt;32&lt;/ref-type&gt;&lt;contributors&gt;&lt;authors&gt;&lt;author&gt;S. B. Iyyer&lt;/author&gt;&lt;/authors&gt;&lt;tertiary-authors&gt;&lt;author&gt;C. V. Dharmadhikari&lt;/author&gt;&lt;/tertiary-authors&gt;&lt;/contributors&gt;&lt;titles&gt;&lt;title&gt;Design, Development and Application of Scanning Tunneling Microscopy (STM) Techniques for Nanolithography and Nanofabrication&lt;/title&gt;&lt;secondary-title&gt;Department of Physics&lt;/secondary-title&gt;&lt;/titles&gt;&lt;volume&gt;Doctor of Philosophy&lt;/volume&gt;&lt;dates&gt;&lt;year&gt;2006&lt;/year&gt;&lt;/dates&gt;&lt;pub-location&gt;Pune&lt;/pub-location&gt;&lt;publisher&gt;University of Pune&lt;/publisher&gt;&lt;urls&gt;&lt;/urls&gt;&lt;/record&gt;&lt;/Cite&gt;&lt;/EndNote&gt;</w:instrText>
      </w:r>
      <w:r w:rsidRPr="00C0053C">
        <w:rPr>
          <w:sz w:val="22"/>
        </w:rPr>
        <w:fldChar w:fldCharType="separate"/>
      </w:r>
      <w:r w:rsidR="008B21AB" w:rsidRPr="00C0053C">
        <w:rPr>
          <w:noProof/>
          <w:sz w:val="22"/>
        </w:rPr>
        <w:t>(</w:t>
      </w:r>
      <w:hyperlink w:anchor="_ENREF_20" w:tooltip="Iyyer, 2006 #7969" w:history="1">
        <w:r w:rsidR="00DC44AC" w:rsidRPr="00C0053C">
          <w:rPr>
            <w:noProof/>
            <w:sz w:val="22"/>
          </w:rPr>
          <w:t>Iyyer, 2006</w:t>
        </w:r>
      </w:hyperlink>
      <w:r w:rsidR="008B21AB" w:rsidRPr="00C0053C">
        <w:rPr>
          <w:noProof/>
          <w:sz w:val="22"/>
        </w:rPr>
        <w:t>)</w:t>
      </w:r>
      <w:r w:rsidRPr="00C0053C">
        <w:rPr>
          <w:sz w:val="22"/>
        </w:rPr>
        <w:fldChar w:fldCharType="end"/>
      </w:r>
      <w:r w:rsidRPr="00C0053C">
        <w:rPr>
          <w:sz w:val="22"/>
        </w:rPr>
        <w:t>.</w:t>
      </w:r>
    </w:p>
    <w:p w14:paraId="414C5117" w14:textId="77777777" w:rsidR="00E61D0E" w:rsidRPr="00C0053C" w:rsidRDefault="00E61D0E" w:rsidP="0024209B">
      <w:pPr>
        <w:tabs>
          <w:tab w:val="left" w:pos="1293"/>
        </w:tabs>
        <w:spacing w:line="360" w:lineRule="auto"/>
        <w:jc w:val="both"/>
      </w:pPr>
    </w:p>
    <w:p w14:paraId="27CFAD0F" w14:textId="33DC644B" w:rsidR="00E61D0E" w:rsidRPr="00C0053C" w:rsidRDefault="00E61D0E" w:rsidP="0024209B">
      <w:pPr>
        <w:tabs>
          <w:tab w:val="left" w:pos="1293"/>
        </w:tabs>
        <w:spacing w:line="360" w:lineRule="auto"/>
        <w:jc w:val="both"/>
      </w:pPr>
      <w:r w:rsidRPr="00C0053C">
        <w:t>Discarded refrigerators</w:t>
      </w:r>
      <w:r w:rsidR="00DE767D" w:rsidRPr="00C0053C">
        <w:t xml:space="preserve"> </w:t>
      </w:r>
      <w:r w:rsidRPr="00C0053C">
        <w:fldChar w:fldCharType="begin"/>
      </w:r>
      <w:r w:rsidR="008B21AB" w:rsidRPr="00C0053C">
        <w:instrText xml:space="preserve"> ADDIN EN.CITE &lt;EndNote&gt;&lt;Cite&gt;&lt;Author&gt;Iyyer&lt;/Author&gt;&lt;Year&gt;2006&lt;/Year&gt;&lt;RecNum&gt;7969&lt;/RecNum&gt;&lt;DisplayText&gt;(Iyyer, 2006)&lt;/DisplayText&gt;&lt;record&gt;&lt;rec-number&gt;7969&lt;/rec-number&gt;&lt;foreign-keys&gt;&lt;key app="EN" db-id="22aw2tvvutfztwets06v0za4zw55s0xer25t"&gt;7969&lt;/key&gt;&lt;/foreign-keys&gt;&lt;ref-type name="Thesis"&gt;32&lt;/ref-type&gt;&lt;contributors&gt;&lt;authors&gt;&lt;author&gt;S. B. Iyyer&lt;/author&gt;&lt;/authors&gt;&lt;tertiary-authors&gt;&lt;author&gt;C. V. Dharmadhikari&lt;/author&gt;&lt;/tertiary-authors&gt;&lt;/contributors&gt;&lt;titles&gt;&lt;title&gt;Design, Development and Application of Scanning Tunneling Microscopy (STM) Techniques for Nanolithography and Nanofabrication&lt;/title&gt;&lt;secondary-title&gt;Department of Physics&lt;/secondary-title&gt;&lt;/titles&gt;&lt;volume&gt;Doctor of Philosophy&lt;/volume&gt;&lt;dates&gt;&lt;year&gt;2006&lt;/year&gt;&lt;/dates&gt;&lt;pub-location&gt;Pune&lt;/pub-location&gt;&lt;publisher&gt;University of Pune&lt;/publisher&gt;&lt;urls&gt;&lt;/urls&gt;&lt;/record&gt;&lt;/Cite&gt;&lt;/EndNote&gt;</w:instrText>
      </w:r>
      <w:r w:rsidRPr="00C0053C">
        <w:fldChar w:fldCharType="separate"/>
      </w:r>
      <w:r w:rsidR="008B21AB" w:rsidRPr="00C0053C">
        <w:rPr>
          <w:noProof/>
        </w:rPr>
        <w:t>(</w:t>
      </w:r>
      <w:hyperlink w:anchor="_ENREF_20" w:tooltip="Iyyer, 2006 #7969" w:history="1">
        <w:r w:rsidR="00DC44AC" w:rsidRPr="00C0053C">
          <w:rPr>
            <w:noProof/>
          </w:rPr>
          <w:t>Iyyer, 2006</w:t>
        </w:r>
      </w:hyperlink>
      <w:r w:rsidR="008B21AB" w:rsidRPr="00C0053C">
        <w:rPr>
          <w:noProof/>
        </w:rPr>
        <w:t>)</w:t>
      </w:r>
      <w:r w:rsidRPr="00C0053C">
        <w:fldChar w:fldCharType="end"/>
      </w:r>
      <w:r w:rsidRPr="00C0053C">
        <w:t xml:space="preserve">, stepper motors from junked computers, tubes from car </w:t>
      </w:r>
      <w:proofErr w:type="spellStart"/>
      <w:r w:rsidRPr="00C0053C">
        <w:t>tyres</w:t>
      </w:r>
      <w:proofErr w:type="spellEnd"/>
      <w:r w:rsidR="00DE767D" w:rsidRPr="00C0053C">
        <w:t xml:space="preserve"> </w:t>
      </w:r>
      <w:r w:rsidRPr="00C0053C">
        <w:fldChar w:fldCharType="begin"/>
      </w:r>
      <w:r w:rsidRPr="00C0053C">
        <w:instrText xml:space="preserve"> ADDIN EN.CITE &lt;EndNote&gt;&lt;Cite&gt;&lt;Author&gt;Datar&lt;/Author&gt;&lt;Year&gt;2004&lt;/Year&gt;&lt;RecNum&gt;7880&lt;/RecNum&gt;&lt;DisplayText&gt;(Datar, 2004, Patil, 2002)&lt;/DisplayText&gt;&lt;record&gt;&lt;rec-number&gt;7880&lt;/rec-number&gt;&lt;foreign-keys&gt;&lt;key app="EN" db-id="22aw2tvvutfztwets06v0za4zw55s0xer25t"&gt;7880&lt;/key&gt;&lt;/foreign-keys&gt;&lt;ref-type name="Thesis"&gt;32&lt;/ref-type&gt;&lt;contributors&gt;&lt;authors&gt;&lt;author&gt;Suwarna Datar&lt;/author&gt;&lt;/authors&gt;&lt;tertiary-authors&gt;&lt;author&gt;C. V. Dharmadhikari&lt;/author&gt;&lt;/tertiary-authors&gt;&lt;/contributors&gt;&lt;titles&gt;&lt;title&gt;Some Aspects of Investigation of Nanostructures using Scanning Tunneling Microscopy (STM) / Atomic Force Microscopy (AFM) and Related Techniques&lt;/title&gt;&lt;secondary-title&gt;Department of Physics&lt;/secondary-title&gt;&lt;/titles&gt;&lt;pages&gt;146&lt;/pages&gt;&lt;volume&gt;Doctor of Philosophy&lt;/volume&gt;&lt;dates&gt;&lt;year&gt;2004&lt;/year&gt;&lt;/dates&gt;&lt;pub-location&gt;Pune&lt;/pub-location&gt;&lt;publisher&gt;University of Pune&lt;/publisher&gt;&lt;urls&gt;&lt;/urls&gt;&lt;/record&gt;&lt;/Cite&gt;&lt;Cite&gt;&lt;Author&gt;Patil&lt;/Author&gt;&lt;Year&gt;2002&lt;/Year&gt;&lt;RecNum&gt;7879&lt;/RecNum&gt;&lt;record&gt;&lt;rec-number&gt;7879&lt;/rec-number&gt;&lt;foreign-keys&gt;&lt;key app="EN" db-id="22aw2tvvutfztwets06v0za4zw55s0xer25t"&gt;7879&lt;/key&gt;&lt;/foreign-keys&gt;&lt;ref-type name="Thesis"&gt;32&lt;/ref-type&gt;&lt;contributors&gt;&lt;authors&gt;&lt;author&gt;Shivprasad V Patil&lt;/author&gt;&lt;/authors&gt;&lt;tertiary-authors&gt;&lt;author&gt;CV Dharmadhikari&lt;/author&gt;&lt;/tertiary-authors&gt;&lt;/contributors&gt;&lt;titles&gt;&lt;title&gt;Design and Development of Scanning Force Microscopic Techniques for Surface Characterisation&lt;/title&gt;&lt;secondary-title&gt;Department of Physics&lt;/secondary-title&gt;&lt;/titles&gt;&lt;pages&gt;xi + 96&lt;/pages&gt;&lt;volume&gt;PhD&lt;/volume&gt;&lt;keywords&gt;&lt;keyword&gt;atomic force microscope, nanostructures, scanning tunneling microscope&lt;/keyword&gt;&lt;/keywords&gt;&lt;dates&gt;&lt;year&gt;2002&lt;/year&gt;&lt;/dates&gt;&lt;pub-location&gt;Pune&lt;/pub-location&gt;&lt;publisher&gt;University of Pune&lt;/publisher&gt;&lt;urls&gt;&lt;/urls&gt;&lt;/record&gt;&lt;/Cite&gt;&lt;/EndNote&gt;</w:instrText>
      </w:r>
      <w:r w:rsidRPr="00C0053C">
        <w:fldChar w:fldCharType="separate"/>
      </w:r>
      <w:r w:rsidRPr="00C0053C">
        <w:rPr>
          <w:noProof/>
        </w:rPr>
        <w:t>(</w:t>
      </w:r>
      <w:hyperlink w:anchor="_ENREF_11" w:tooltip="Datar, 2004 #7880" w:history="1">
        <w:r w:rsidR="00DC44AC" w:rsidRPr="00C0053C">
          <w:rPr>
            <w:noProof/>
          </w:rPr>
          <w:t>Datar, 2004</w:t>
        </w:r>
      </w:hyperlink>
      <w:r w:rsidRPr="00C0053C">
        <w:rPr>
          <w:noProof/>
        </w:rPr>
        <w:t xml:space="preserve">, </w:t>
      </w:r>
      <w:hyperlink w:anchor="_ENREF_39" w:tooltip="Patil, 2002 #7879" w:history="1">
        <w:r w:rsidR="00DC44AC" w:rsidRPr="00C0053C">
          <w:rPr>
            <w:noProof/>
          </w:rPr>
          <w:t>Patil, 2002</w:t>
        </w:r>
      </w:hyperlink>
      <w:r w:rsidRPr="00C0053C">
        <w:rPr>
          <w:noProof/>
        </w:rPr>
        <w:t>)</w:t>
      </w:r>
      <w:r w:rsidRPr="00C0053C">
        <w:fldChar w:fldCharType="end"/>
      </w:r>
      <w:r w:rsidRPr="00C0053C">
        <w:t>, bungee chords</w:t>
      </w:r>
      <w:r w:rsidR="00DE767D" w:rsidRPr="00C0053C">
        <w:t xml:space="preserve"> </w:t>
      </w:r>
      <w:r w:rsidRPr="00C0053C">
        <w:fldChar w:fldCharType="begin"/>
      </w:r>
      <w:r w:rsidRPr="00C0053C">
        <w:instrText xml:space="preserve"> ADDIN EN.CITE &lt;EndNote&gt;&lt;Cite&gt;&lt;Author&gt;Patil&lt;/Author&gt;&lt;Year&gt;2002&lt;/Year&gt;&lt;RecNum&gt;7879&lt;/RecNum&gt;&lt;DisplayText&gt;(Patil, 2002)&lt;/DisplayText&gt;&lt;record&gt;&lt;rec-number&gt;7879&lt;/rec-number&gt;&lt;foreign-keys&gt;&lt;key app="EN" db-id="22aw2tvvutfztwets06v0za4zw55s0xer25t"&gt;7879&lt;/key&gt;&lt;/foreign-keys&gt;&lt;ref-type name="Thesis"&gt;32&lt;/ref-type&gt;&lt;contributors&gt;&lt;authors&gt;&lt;author&gt;Shivprasad V Patil&lt;/author&gt;&lt;/authors&gt;&lt;tertiary-authors&gt;&lt;author&gt;CV Dharmadhikari&lt;/author&gt;&lt;/tertiary-authors&gt;&lt;/contributors&gt;&lt;titles&gt;&lt;title&gt;Design and Development of Scanning Force Microscopic Techniques for Surface Characterisation&lt;/title&gt;&lt;secondary-title&gt;Department of Physics&lt;/secondary-title&gt;&lt;/titles&gt;&lt;pages&gt;xi + 96&lt;/pages&gt;&lt;volume&gt;PhD&lt;/volume&gt;&lt;keywords&gt;&lt;keyword&gt;atomic force microscope, nanostructures, scanning tunneling microscope&lt;/keyword&gt;&lt;/keywords&gt;&lt;dates&gt;&lt;year&gt;2002&lt;/year&gt;&lt;/dates&gt;&lt;pub-location&gt;Pune&lt;/pub-location&gt;&lt;publisher&gt;University of Pune&lt;/publisher&gt;&lt;urls&gt;&lt;/urls&gt;&lt;/record&gt;&lt;/Cite&gt;&lt;/EndNote&gt;</w:instrText>
      </w:r>
      <w:r w:rsidRPr="00C0053C">
        <w:fldChar w:fldCharType="separate"/>
      </w:r>
      <w:r w:rsidRPr="00C0053C">
        <w:rPr>
          <w:noProof/>
        </w:rPr>
        <w:t>(</w:t>
      </w:r>
      <w:hyperlink w:anchor="_ENREF_39" w:tooltip="Patil, 2002 #7879" w:history="1">
        <w:r w:rsidR="00DC44AC" w:rsidRPr="00C0053C">
          <w:rPr>
            <w:noProof/>
          </w:rPr>
          <w:t>Patil, 2002</w:t>
        </w:r>
      </w:hyperlink>
      <w:r w:rsidRPr="00C0053C">
        <w:rPr>
          <w:noProof/>
        </w:rPr>
        <w:t>)</w:t>
      </w:r>
      <w:r w:rsidRPr="00C0053C">
        <w:fldChar w:fldCharType="end"/>
      </w:r>
      <w:r w:rsidRPr="00C0053C">
        <w:t xml:space="preserve">, </w:t>
      </w:r>
      <w:proofErr w:type="spellStart"/>
      <w:r w:rsidRPr="00C0053C">
        <w:t>viton</w:t>
      </w:r>
      <w:proofErr w:type="spellEnd"/>
      <w:r w:rsidRPr="00C0053C">
        <w:t xml:space="preserve"> rubber tubing</w:t>
      </w:r>
      <w:r w:rsidR="00DE767D" w:rsidRPr="00C0053C">
        <w:t xml:space="preserve"> </w:t>
      </w:r>
      <w:r w:rsidRPr="00C0053C">
        <w:fldChar w:fldCharType="begin"/>
      </w:r>
      <w:r w:rsidRPr="00C0053C">
        <w:instrText xml:space="preserve"> ADDIN EN.CITE &lt;EndNote&gt;&lt;Cite&gt;&lt;Author&gt;Dey&lt;/Author&gt;&lt;Year&gt;2010&lt;/Year&gt;&lt;RecNum&gt;7881&lt;/RecNum&gt;&lt;DisplayText&gt;(Dey, 2010)&lt;/DisplayText&gt;&lt;record&gt;&lt;rec-number&gt;7881&lt;/rec-number&gt;&lt;foreign-keys&gt;&lt;key app="EN" db-id="22aw2tvvutfztwets06v0za4zw55s0xer25t"&gt;7881&lt;/key&gt;&lt;/foreign-keys&gt;&lt;ref-type name="Thesis"&gt;32&lt;/ref-type&gt;&lt;contributors&gt;&lt;authors&gt;&lt;author&gt;Shirshendu Dey&lt;/author&gt;&lt;/authors&gt;&lt;tertiary-authors&gt;&lt;author&gt;CV Dharmadhikari&lt;/author&gt;&lt;/tertiary-authors&gt;&lt;/contributors&gt;&lt;titles&gt;&lt;title&gt;Design and development of Photon Emitting STM to study the optical properties of individual nanostructures&lt;/title&gt;&lt;secondary-title&gt;Department of Physics&lt;/secondary-title&gt;&lt;/titles&gt;&lt;pages&gt;167&lt;/pages&gt;&lt;volume&gt;Doctor of Philosophy&lt;/volume&gt;&lt;dates&gt;&lt;year&gt;2010&lt;/year&gt;&lt;/dates&gt;&lt;pub-location&gt;Pune&lt;/pub-location&gt;&lt;publisher&gt;University of Pune&lt;/publisher&gt;&lt;urls&gt;&lt;/urls&gt;&lt;/record&gt;&lt;/Cite&gt;&lt;/EndNote&gt;</w:instrText>
      </w:r>
      <w:r w:rsidRPr="00C0053C">
        <w:fldChar w:fldCharType="separate"/>
      </w:r>
      <w:r w:rsidRPr="00C0053C">
        <w:rPr>
          <w:noProof/>
        </w:rPr>
        <w:t>(</w:t>
      </w:r>
      <w:hyperlink w:anchor="_ENREF_14" w:tooltip="Dey, 2010 #7881" w:history="1">
        <w:r w:rsidR="00DC44AC" w:rsidRPr="00C0053C">
          <w:rPr>
            <w:noProof/>
          </w:rPr>
          <w:t>Dey, 2010</w:t>
        </w:r>
      </w:hyperlink>
      <w:r w:rsidRPr="00C0053C">
        <w:rPr>
          <w:noProof/>
        </w:rPr>
        <w:t>)</w:t>
      </w:r>
      <w:r w:rsidRPr="00C0053C">
        <w:fldChar w:fldCharType="end"/>
      </w:r>
      <w:r w:rsidRPr="00C0053C">
        <w:t xml:space="preserve">, weights from the grocers’ shop, </w:t>
      </w:r>
      <w:proofErr w:type="spellStart"/>
      <w:r w:rsidRPr="00C0053C">
        <w:t>alluminium</w:t>
      </w:r>
      <w:proofErr w:type="spellEnd"/>
      <w:r w:rsidRPr="00C0053C">
        <w:t xml:space="preserve"> vessels generally used in the kitchen and bobbins from sewing machines were only some of the components that went into the making of the first prototype and the other probe microscopes that followed. </w:t>
      </w:r>
    </w:p>
    <w:p w14:paraId="652ED9C9" w14:textId="77777777" w:rsidR="00E61D0E" w:rsidRPr="00C0053C" w:rsidRDefault="00E61D0E" w:rsidP="0024209B">
      <w:pPr>
        <w:tabs>
          <w:tab w:val="left" w:pos="1293"/>
        </w:tabs>
        <w:spacing w:line="360" w:lineRule="auto"/>
        <w:jc w:val="both"/>
      </w:pPr>
    </w:p>
    <w:p w14:paraId="5165DCD8" w14:textId="77777777" w:rsidR="00E61D0E" w:rsidRPr="00C0053C" w:rsidRDefault="00E61D0E" w:rsidP="0024209B">
      <w:pPr>
        <w:tabs>
          <w:tab w:val="left" w:pos="1293"/>
        </w:tabs>
        <w:spacing w:line="360" w:lineRule="auto"/>
        <w:jc w:val="both"/>
      </w:pPr>
      <w:r w:rsidRPr="00C0053C">
        <w:t xml:space="preserve">The parallel with the examples of </w:t>
      </w:r>
      <w:proofErr w:type="spellStart"/>
      <w:r w:rsidRPr="00C0053C">
        <w:t>jugaad</w:t>
      </w:r>
      <w:proofErr w:type="spellEnd"/>
      <w:r w:rsidRPr="00C0053C">
        <w:t xml:space="preserve"> from outside the laboratory is immediately evident – existing materials and artifacts used in completely new ways and/or combined with each other to construct and </w:t>
      </w:r>
      <w:proofErr w:type="spellStart"/>
      <w:r w:rsidRPr="00C0053C">
        <w:t>operationalise</w:t>
      </w:r>
      <w:proofErr w:type="spellEnd"/>
      <w:r w:rsidRPr="00C0053C">
        <w:t xml:space="preserve"> a new idea or concept. </w:t>
      </w:r>
    </w:p>
    <w:p w14:paraId="4BD628BA" w14:textId="77777777" w:rsidR="00E61D0E" w:rsidRPr="00C0053C" w:rsidRDefault="00E61D0E" w:rsidP="0024209B">
      <w:pPr>
        <w:tabs>
          <w:tab w:val="left" w:pos="1293"/>
        </w:tabs>
        <w:spacing w:line="360" w:lineRule="auto"/>
        <w:jc w:val="both"/>
      </w:pPr>
    </w:p>
    <w:p w14:paraId="71E554BD" w14:textId="77777777" w:rsidR="00E61D0E" w:rsidRPr="00C0053C" w:rsidRDefault="00E61D0E" w:rsidP="0024209B">
      <w:pPr>
        <w:tabs>
          <w:tab w:val="left" w:pos="1293"/>
        </w:tabs>
        <w:spacing w:line="360" w:lineRule="auto"/>
        <w:jc w:val="both"/>
      </w:pPr>
      <w:proofErr w:type="gramStart"/>
      <w:r w:rsidRPr="00C0053C">
        <w:t>The another</w:t>
      </w:r>
      <w:proofErr w:type="gramEnd"/>
      <w:r w:rsidRPr="00C0053C">
        <w:t xml:space="preserve"> important dimension to this instrument building was the collaboration that was struck up with a number of other ‘unexpected’ players. This included, among others, a small time entrepreneur with a spark erosion machine, a road side workshop for </w:t>
      </w:r>
      <w:proofErr w:type="spellStart"/>
      <w:r w:rsidRPr="00C0053C">
        <w:t>alluminium</w:t>
      </w:r>
      <w:proofErr w:type="spellEnd"/>
      <w:r w:rsidRPr="00C0053C">
        <w:t xml:space="preserve"> sand dye casting and the procurement of springs from a workshop owner who could not be explained the spring constant, but could deliver the needful based on the </w:t>
      </w:r>
      <w:proofErr w:type="spellStart"/>
      <w:r w:rsidRPr="00C0053C">
        <w:t>Dharmadhikari’s</w:t>
      </w:r>
      <w:proofErr w:type="spellEnd"/>
      <w:r w:rsidRPr="00C0053C">
        <w:t xml:space="preserve"> explanation of the requirements and tacit knowledge embedded in his fingers. In another marginal case, </w:t>
      </w:r>
      <w:proofErr w:type="spellStart"/>
      <w:r w:rsidRPr="00C0053C">
        <w:t>Dharmadhikari</w:t>
      </w:r>
      <w:proofErr w:type="spellEnd"/>
      <w:r w:rsidRPr="00C0053C">
        <w:t xml:space="preserve"> even enrolled the traditional plating technique of </w:t>
      </w:r>
      <w:proofErr w:type="spellStart"/>
      <w:r w:rsidRPr="00C0053C">
        <w:rPr>
          <w:i/>
        </w:rPr>
        <w:t>kalai</w:t>
      </w:r>
      <w:proofErr w:type="spellEnd"/>
      <w:r w:rsidRPr="00C0053C">
        <w:t xml:space="preserve">, the practitioners of which travel from house to house in rural and urban areas offering tin plating services to housewives for their copper and brass utensils. </w:t>
      </w:r>
    </w:p>
    <w:p w14:paraId="016D251C" w14:textId="77777777" w:rsidR="00E61D0E" w:rsidRPr="00C0053C" w:rsidRDefault="00E61D0E" w:rsidP="0024209B">
      <w:pPr>
        <w:tabs>
          <w:tab w:val="left" w:pos="1293"/>
        </w:tabs>
        <w:spacing w:line="360" w:lineRule="auto"/>
        <w:jc w:val="both"/>
        <w:rPr>
          <w:i/>
        </w:rPr>
      </w:pPr>
    </w:p>
    <w:p w14:paraId="558F7B90" w14:textId="7E132A23" w:rsidR="00C711C8" w:rsidRPr="00C0053C" w:rsidRDefault="00A37AB6" w:rsidP="0024209B">
      <w:pPr>
        <w:tabs>
          <w:tab w:val="left" w:pos="1293"/>
        </w:tabs>
        <w:spacing w:line="360" w:lineRule="auto"/>
        <w:rPr>
          <w:b/>
          <w:u w:val="single"/>
        </w:rPr>
      </w:pPr>
      <w:r w:rsidRPr="00C0053C">
        <w:rPr>
          <w:b/>
          <w:u w:val="single"/>
        </w:rPr>
        <w:t>C</w:t>
      </w:r>
      <w:r w:rsidR="00C711C8" w:rsidRPr="00C0053C">
        <w:rPr>
          <w:b/>
          <w:u w:val="single"/>
        </w:rPr>
        <w:t>ritiques, questions &amp; answers</w:t>
      </w:r>
    </w:p>
    <w:p w14:paraId="7C842132" w14:textId="77777777" w:rsidR="00C711C8" w:rsidRPr="00C0053C" w:rsidRDefault="00C711C8" w:rsidP="0024209B">
      <w:pPr>
        <w:tabs>
          <w:tab w:val="left" w:pos="1293"/>
        </w:tabs>
        <w:spacing w:line="360" w:lineRule="auto"/>
      </w:pPr>
      <w:r w:rsidRPr="00C0053C">
        <w:t xml:space="preserve">Discussions with </w:t>
      </w:r>
      <w:proofErr w:type="spellStart"/>
      <w:r w:rsidRPr="00C0053C">
        <w:t>Dharmadhikari</w:t>
      </w:r>
      <w:proofErr w:type="spellEnd"/>
      <w:r w:rsidRPr="00C0053C">
        <w:t xml:space="preserve">, with a set of scientists that either know him or his work and a perusal of wider literature on S&amp;T in the context of </w:t>
      </w:r>
      <w:proofErr w:type="spellStart"/>
      <w:r w:rsidRPr="00C0053C">
        <w:t>Dharmadhikari’s</w:t>
      </w:r>
      <w:proofErr w:type="spellEnd"/>
      <w:r w:rsidRPr="00C0053C">
        <w:t xml:space="preserve"> instrument building threw up many interesting and challenging critiques and questions. Some of these were of a very general nature, others were very specific to </w:t>
      </w:r>
      <w:proofErr w:type="spellStart"/>
      <w:r w:rsidRPr="00C0053C">
        <w:t>Dharmadhikari</w:t>
      </w:r>
      <w:proofErr w:type="spellEnd"/>
      <w:r w:rsidRPr="00C0053C">
        <w:t xml:space="preserve">, his style of working and the instruments he and his students made. </w:t>
      </w:r>
    </w:p>
    <w:p w14:paraId="46EEE336" w14:textId="77777777" w:rsidR="00C711C8" w:rsidRPr="00C0053C" w:rsidRDefault="00C711C8" w:rsidP="0024209B">
      <w:pPr>
        <w:tabs>
          <w:tab w:val="left" w:pos="1293"/>
        </w:tabs>
        <w:spacing w:line="360" w:lineRule="auto"/>
        <w:jc w:val="both"/>
        <w:rPr>
          <w:i/>
        </w:rPr>
      </w:pPr>
    </w:p>
    <w:p w14:paraId="4CD60718" w14:textId="77777777" w:rsidR="00C711C8" w:rsidRPr="00C0053C" w:rsidRDefault="00C711C8" w:rsidP="0024209B">
      <w:pPr>
        <w:tabs>
          <w:tab w:val="left" w:pos="1293"/>
        </w:tabs>
        <w:spacing w:line="360" w:lineRule="auto"/>
        <w:rPr>
          <w:b/>
        </w:rPr>
      </w:pPr>
      <w:r w:rsidRPr="00C0053C">
        <w:rPr>
          <w:b/>
        </w:rPr>
        <w:t>The commercialization question</w:t>
      </w:r>
    </w:p>
    <w:p w14:paraId="49DB0C8B" w14:textId="77777777" w:rsidR="00C711C8" w:rsidRPr="00C0053C" w:rsidRDefault="00C711C8" w:rsidP="0024209B">
      <w:pPr>
        <w:tabs>
          <w:tab w:val="left" w:pos="1293"/>
        </w:tabs>
        <w:spacing w:line="360" w:lineRule="auto"/>
      </w:pPr>
      <w:r w:rsidRPr="00C0053C">
        <w:t xml:space="preserve">One of the most consistent critiques of </w:t>
      </w:r>
      <w:proofErr w:type="spellStart"/>
      <w:r w:rsidRPr="00C0053C">
        <w:t>Dharmadhikari</w:t>
      </w:r>
      <w:proofErr w:type="spellEnd"/>
      <w:r w:rsidRPr="00C0053C">
        <w:t xml:space="preserve"> were related neither to the quality of his instruments </w:t>
      </w:r>
      <w:proofErr w:type="gramStart"/>
      <w:r w:rsidRPr="00C0053C">
        <w:t>nor</w:t>
      </w:r>
      <w:proofErr w:type="gramEnd"/>
      <w:r w:rsidRPr="00C0053C">
        <w:t xml:space="preserve"> the (</w:t>
      </w:r>
      <w:proofErr w:type="spellStart"/>
      <w:r w:rsidRPr="00C0053C">
        <w:t>jugaad</w:t>
      </w:r>
      <w:proofErr w:type="spellEnd"/>
      <w:r w:rsidRPr="00C0053C">
        <w:t xml:space="preserve">) way he made them, but the fact that he never tried to </w:t>
      </w:r>
      <w:proofErr w:type="spellStart"/>
      <w:r w:rsidRPr="00C0053C">
        <w:t>commercialise</w:t>
      </w:r>
      <w:proofErr w:type="spellEnd"/>
      <w:r w:rsidRPr="00C0053C">
        <w:t xml:space="preserve"> them. ‘If these were such good instruments and they were producing good results why did he not take them to the market?’ was a constant refrain. </w:t>
      </w:r>
    </w:p>
    <w:p w14:paraId="668B9913" w14:textId="77777777" w:rsidR="007D4AE5" w:rsidRPr="00C0053C" w:rsidRDefault="007D4AE5" w:rsidP="0024209B">
      <w:pPr>
        <w:tabs>
          <w:tab w:val="left" w:pos="1293"/>
        </w:tabs>
        <w:spacing w:line="360" w:lineRule="auto"/>
      </w:pPr>
    </w:p>
    <w:p w14:paraId="56860B20" w14:textId="7D5759A5" w:rsidR="00C711C8" w:rsidRPr="00C0053C" w:rsidRDefault="00A37AB6" w:rsidP="0024209B">
      <w:pPr>
        <w:tabs>
          <w:tab w:val="left" w:pos="1293"/>
        </w:tabs>
        <w:spacing w:line="360" w:lineRule="auto"/>
      </w:pPr>
      <w:r w:rsidRPr="00C0053C">
        <w:t>This is strong reflection o</w:t>
      </w:r>
      <w:r w:rsidR="00972FF7" w:rsidRPr="00C0053C">
        <w:t xml:space="preserve">n a prominent paradigm of thinking today that believes it </w:t>
      </w:r>
      <w:r w:rsidR="00C711C8" w:rsidRPr="00C0053C">
        <w:t xml:space="preserve">not innovation if money is not made and if benefits are not accrued at the earliest: “A nation’s ability to convert knowledge into wealth and social good through the process of innovation will determine its future” </w:t>
      </w:r>
      <w:r w:rsidR="00C711C8" w:rsidRPr="00C0053C">
        <w:fldChar w:fldCharType="begin"/>
      </w:r>
      <w:r w:rsidR="00C711C8" w:rsidRPr="00C0053C">
        <w:instrText xml:space="preserve"> ADDIN EN.CITE &lt;EndNote&gt;&lt;Cite&gt;&lt;Author&gt;Mashelkar&lt;/Author&gt;&lt;Year&gt;2011&lt;/Year&gt;&lt;RecNum&gt;7869&lt;/RecNum&gt;&lt;Pages&gt;371&lt;/Pages&gt;&lt;DisplayText&gt;(Mashelkar, 2011)&lt;/DisplayText&gt;&lt;record&gt;&lt;rec-number&gt;7869&lt;/rec-number&gt;&lt;foreign-keys&gt;&lt;key app="EN" db-id="22aw2tvvutfztwets06v0za4zw55s0xer25t"&gt;7869&lt;/key&gt;&lt;/foreign-keys&gt;&lt;ref-type name="Book"&gt;6&lt;/ref-type&gt;&lt;contributors&gt;&lt;authors&gt;&lt;author&gt;Raghunath Mashelkar&lt;/author&gt;&lt;/authors&gt;&lt;/contributors&gt;&lt;titles&gt;&lt;title&gt;Reinventing India&lt;/title&gt;&lt;/titles&gt;&lt;section&gt;403&lt;/section&gt;&lt;dates&gt;&lt;year&gt;2011&lt;/year&gt;&lt;/dates&gt;&lt;pub-location&gt;Pune&lt;/pub-location&gt;&lt;publisher&gt;Sahyadri Prakashan&lt;/publisher&gt;&lt;urls&gt;&lt;/urls&gt;&lt;/record&gt;&lt;/Cite&gt;&lt;/EndNote&gt;</w:instrText>
      </w:r>
      <w:r w:rsidR="00C711C8" w:rsidRPr="00C0053C">
        <w:fldChar w:fldCharType="separate"/>
      </w:r>
      <w:r w:rsidR="00C711C8" w:rsidRPr="00C0053C">
        <w:rPr>
          <w:noProof/>
        </w:rPr>
        <w:t>(</w:t>
      </w:r>
      <w:hyperlink w:anchor="_ENREF_29" w:tooltip="Mashelkar, 2011 #7869" w:history="1">
        <w:r w:rsidR="00DC44AC" w:rsidRPr="00C0053C">
          <w:rPr>
            <w:noProof/>
          </w:rPr>
          <w:t>Mashelkar, 2011</w:t>
        </w:r>
      </w:hyperlink>
      <w:r w:rsidR="00C711C8" w:rsidRPr="00C0053C">
        <w:rPr>
          <w:noProof/>
        </w:rPr>
        <w:t>)</w:t>
      </w:r>
      <w:r w:rsidR="00C711C8" w:rsidRPr="00C0053C">
        <w:fldChar w:fldCharType="end"/>
      </w:r>
      <w:r w:rsidR="00C711C8" w:rsidRPr="00C0053C">
        <w:t xml:space="preserve">; “If an idea of technology cannot be successfully commercialized, it’s not an innovation” (Bob McDonald, CEO of Procter and Gamble quoted in </w:t>
      </w:r>
      <w:proofErr w:type="spellStart"/>
      <w:r w:rsidR="00C711C8" w:rsidRPr="00C0053C">
        <w:t>Radjou</w:t>
      </w:r>
      <w:proofErr w:type="spellEnd"/>
      <w:r w:rsidR="00C711C8" w:rsidRPr="00C0053C">
        <w:t xml:space="preserve"> et. al. </w:t>
      </w:r>
      <w:r w:rsidR="00C711C8" w:rsidRPr="00C0053C">
        <w:fldChar w:fldCharType="begin"/>
      </w:r>
      <w:r w:rsidR="00C711C8" w:rsidRPr="00C0053C">
        <w:instrText xml:space="preserve"> ADDIN EN.CITE &lt;EndNote&gt;&lt;Cite ExcludeAuth="1"&gt;&lt;Author&gt;Radjou&lt;/Author&gt;&lt;Year&gt;2012&lt;/Year&gt;&lt;RecNum&gt;7998&lt;/RecNum&gt;&lt;Pages&gt;12&lt;/Pages&gt;&lt;DisplayText&gt;(2012)&lt;/DisplayText&gt;&lt;record&gt;&lt;rec-number&gt;7998&lt;/rec-number&gt;&lt;foreign-keys&gt;&lt;key app="EN" db-id="22aw2tvvutfztwets06v0za4zw55s0xer25t"&gt;7998&lt;/key&gt;&lt;/foreign-keys&gt;&lt;ref-type name="Book"&gt;6&lt;/ref-type&gt;&lt;contributors&gt;&lt;authors&gt;&lt;author&gt;Navi Radjou&lt;/author&gt;&lt;author&gt;Jaideep Prabhu&lt;/author&gt;&lt;author&gt;Simone Ahuja&lt;/author&gt;&lt;/authors&gt;&lt;/contributors&gt;&lt;titles&gt;&lt;title&gt;Jugaad Innovation - Think Frugal, Be Flexible, Generate Breakthrough Growth&lt;/title&gt;&lt;/titles&gt;&lt;pages&gt;xii+276&lt;/pages&gt;&lt;edition&gt;First&lt;/edition&gt;&lt;dates&gt;&lt;year&gt;2012&lt;/year&gt;&lt;/dates&gt;&lt;pub-location&gt;San Francisco&lt;/pub-location&gt;&lt;publisher&gt;Jossey-Bass&lt;/publisher&gt;&lt;isbn&gt;978-1-118-24974-1&lt;/isbn&gt;&lt;urls&gt;&lt;/urls&gt;&lt;/record&gt;&lt;/Cite&gt;&lt;/EndNote&gt;</w:instrText>
      </w:r>
      <w:r w:rsidR="00C711C8" w:rsidRPr="00C0053C">
        <w:fldChar w:fldCharType="separate"/>
      </w:r>
      <w:r w:rsidR="00C711C8" w:rsidRPr="00C0053C">
        <w:rPr>
          <w:noProof/>
        </w:rPr>
        <w:t>(</w:t>
      </w:r>
      <w:hyperlink w:anchor="_ENREF_46" w:tooltip="Radjou, 2012 #7998" w:history="1">
        <w:r w:rsidR="00DC44AC" w:rsidRPr="00C0053C">
          <w:rPr>
            <w:noProof/>
          </w:rPr>
          <w:t>2012</w:t>
        </w:r>
      </w:hyperlink>
      <w:r w:rsidR="00C711C8" w:rsidRPr="00C0053C">
        <w:rPr>
          <w:noProof/>
        </w:rPr>
        <w:t>)</w:t>
      </w:r>
      <w:r w:rsidR="00C711C8" w:rsidRPr="00C0053C">
        <w:fldChar w:fldCharType="end"/>
      </w:r>
      <w:r w:rsidR="00C711C8" w:rsidRPr="00C0053C">
        <w:t xml:space="preserve">) and “The translation of an invention or discovery into a commercial application unlocks its value, and it is this combination of invention and application that is innovation” </w:t>
      </w:r>
      <w:r w:rsidR="00C711C8" w:rsidRPr="00C0053C">
        <w:fldChar w:fldCharType="begin"/>
      </w:r>
      <w:r w:rsidR="00C711C8" w:rsidRPr="00C0053C">
        <w:instrText xml:space="preserve"> ADDIN EN.CITE &lt;EndNote&gt;&lt;Cite&gt;&lt;Author&gt;Krishnan&lt;/Author&gt;&lt;Year&gt;2010&lt;/Year&gt;&lt;RecNum&gt;7786&lt;/RecNum&gt;&lt;Pages&gt;3&lt;/Pages&gt;&lt;DisplayText&gt;(Krishnan, 2010)&lt;/DisplayText&gt;&lt;record&gt;&lt;rec-number&gt;7786&lt;/rec-number&gt;&lt;foreign-keys&gt;&lt;key app="EN" db-id="22aw2tvvutfztwets06v0za4zw55s0xer25t"&gt;7786&lt;/key&gt;&lt;/foreign-keys&gt;&lt;ref-type name="Book"&gt;6&lt;/ref-type&gt;&lt;contributors&gt;&lt;authors&gt;&lt;author&gt;Rishikesha T Krishnan&lt;/author&gt;&lt;/authors&gt;&lt;/contributors&gt;&lt;titles&gt;&lt;title&gt;From Jugaad to Systematic Innovation: The Challenge for India&lt;/title&gt;&lt;/titles&gt;&lt;pages&gt;197&lt;/pages&gt;&lt;dates&gt;&lt;year&gt;2010&lt;/year&gt;&lt;pub-dates&gt;&lt;date&gt;February 2010&lt;/date&gt;&lt;/pub-dates&gt;&lt;/dates&gt;&lt;publisher&gt;The Utpreraka Foundation&lt;/publisher&gt;&lt;isbn&gt;5555555555&lt;/isbn&gt;&lt;urls&gt;&lt;/urls&gt;&lt;language&gt;English&lt;/language&gt;&lt;/record&gt;&lt;/Cite&gt;&lt;/EndNote&gt;</w:instrText>
      </w:r>
      <w:r w:rsidR="00C711C8" w:rsidRPr="00C0053C">
        <w:fldChar w:fldCharType="separate"/>
      </w:r>
      <w:r w:rsidR="00C711C8" w:rsidRPr="00C0053C">
        <w:rPr>
          <w:noProof/>
        </w:rPr>
        <w:t>(</w:t>
      </w:r>
      <w:hyperlink w:anchor="_ENREF_24" w:tooltip="Krishnan, 2010 #7786" w:history="1">
        <w:r w:rsidR="00DC44AC" w:rsidRPr="00C0053C">
          <w:rPr>
            <w:noProof/>
          </w:rPr>
          <w:t>Krishnan, 2010</w:t>
        </w:r>
      </w:hyperlink>
      <w:r w:rsidR="00C711C8" w:rsidRPr="00C0053C">
        <w:rPr>
          <w:noProof/>
        </w:rPr>
        <w:t>)</w:t>
      </w:r>
      <w:r w:rsidR="00C711C8" w:rsidRPr="00C0053C">
        <w:fldChar w:fldCharType="end"/>
      </w:r>
      <w:r w:rsidR="00C711C8" w:rsidRPr="00C0053C">
        <w:t xml:space="preserve"> are the truisms of today. All discussions on innovation are pivoted around these axioms these days. </w:t>
      </w:r>
    </w:p>
    <w:p w14:paraId="1B16FC90" w14:textId="77777777" w:rsidR="00972FF7" w:rsidRPr="00C0053C" w:rsidRDefault="00972FF7" w:rsidP="0024209B">
      <w:pPr>
        <w:tabs>
          <w:tab w:val="left" w:pos="1293"/>
        </w:tabs>
        <w:spacing w:line="360" w:lineRule="auto"/>
      </w:pPr>
    </w:p>
    <w:p w14:paraId="6F65ADD4" w14:textId="4008AB89" w:rsidR="00C711C8" w:rsidRPr="00C0053C" w:rsidRDefault="00C711C8" w:rsidP="0024209B">
      <w:pPr>
        <w:tabs>
          <w:tab w:val="left" w:pos="1293"/>
        </w:tabs>
        <w:spacing w:line="360" w:lineRule="auto"/>
      </w:pPr>
      <w:r w:rsidRPr="00C0053C">
        <w:t xml:space="preserve">The frameworks of evaluation appear very Schumpeterian in how innovation is defined, operationalize and evaluated. According to John E. Elliot “The strategic stimulus to economic development in Schumpeter’s analysis is </w:t>
      </w:r>
      <w:r w:rsidRPr="00C0053C">
        <w:rPr>
          <w:b/>
          <w:i/>
        </w:rPr>
        <w:t>innovation,</w:t>
      </w:r>
      <w:r w:rsidRPr="00C0053C">
        <w:rPr>
          <w:i/>
        </w:rPr>
        <w:t xml:space="preserve"> </w:t>
      </w:r>
      <w:r w:rsidRPr="00C0053C">
        <w:t xml:space="preserve">defined as the commercial or industrial application of something new </w:t>
      </w:r>
      <w:r w:rsidRPr="00C0053C">
        <w:fldChar w:fldCharType="begin"/>
      </w:r>
      <w:r w:rsidRPr="00C0053C">
        <w:instrText xml:space="preserve"> ADDIN EN.CITE &lt;EndNote&gt;&lt;Cite&gt;&lt;Author&gt;Schumpeter&lt;/Author&gt;&lt;Year&gt;2012 (1983, 1934)&lt;/Year&gt;&lt;RecNum&gt;15034&lt;/RecNum&gt;&lt;Suffix&gt;`, Intro.`, p. xix (emphasis added)&lt;/Suffix&gt;&lt;DisplayText&gt;(Schumpeter, 2012 (1983, 1934), Intro., p. xix (emphasis added))&lt;/DisplayText&gt;&lt;record&gt;&lt;rec-number&gt;15034&lt;/rec-number&gt;&lt;foreign-keys&gt;&lt;key app="EN" db-id="5f0xfztfx2psedezd2m5az9xvve0fvetvtv2"&gt;15034&lt;/key&gt;&lt;/foreign-keys&gt;&lt;ref-type name="Book"&gt;6&lt;/ref-type&gt;&lt;contributors&gt;&lt;authors&gt;&lt;author&gt;Joseph A. Schumpeter&lt;/author&gt;&lt;/authors&gt;&lt;subsidiary-authors&gt;&lt;author&gt;Redvers Odie&lt;/author&gt;&lt;/subsidiary-authors&gt;&lt;/contributors&gt;&lt;titles&gt;&lt;title&gt;The Theory of Economic Development: An Inquiry into Profits, Capital, Credit, Interest, and the Business Cycle&lt;/title&gt;&lt;/titles&gt;&lt;section&gt;lix+255&lt;/section&gt;&lt;dates&gt;&lt;year&gt;2012 (1983, 1934)&lt;/year&gt;&lt;/dates&gt;&lt;pub-location&gt;New Brunswick (USA)&lt;/pub-location&gt;&lt;publisher&gt;Transaction Publishers&lt;/publisher&gt;&lt;orig-pub&gt;Theorie der wirtschftlichen Entwicklung&lt;/orig-pub&gt;&lt;isbn&gt;0-87855-698-2&lt;/isbn&gt;&lt;work-type&gt;Translation. Reprint&lt;/work-type&gt;&lt;urls&gt;&lt;/urls&gt;&lt;/record&gt;&lt;/Cite&gt;&lt;/EndNote&gt;</w:instrText>
      </w:r>
      <w:r w:rsidRPr="00C0053C">
        <w:fldChar w:fldCharType="separate"/>
      </w:r>
      <w:r w:rsidRPr="00C0053C">
        <w:rPr>
          <w:noProof/>
        </w:rPr>
        <w:t>(</w:t>
      </w:r>
      <w:hyperlink w:anchor="_ENREF_51" w:tooltip="Schumpeter, 2012 (1983, 1934) #15034" w:history="1">
        <w:r w:rsidR="00DC44AC" w:rsidRPr="00C0053C">
          <w:rPr>
            <w:noProof/>
          </w:rPr>
          <w:t>Schumpeter, 2012 (1983, 1934), Intro., p. xix (emphasis added)</w:t>
        </w:r>
      </w:hyperlink>
      <w:r w:rsidRPr="00C0053C">
        <w:rPr>
          <w:noProof/>
        </w:rPr>
        <w:t>)</w:t>
      </w:r>
      <w:r w:rsidRPr="00C0053C">
        <w:fldChar w:fldCharType="end"/>
      </w:r>
      <w:r w:rsidRPr="00C0053C">
        <w:rPr>
          <w:rStyle w:val="FootnoteReference"/>
        </w:rPr>
        <w:footnoteReference w:id="5"/>
      </w:r>
      <w:r w:rsidRPr="00C0053C">
        <w:t xml:space="preserve">. This is important. While there is nothing wrong with the framework itself, the question might be about </w:t>
      </w:r>
      <w:proofErr w:type="gramStart"/>
      <w:r w:rsidRPr="00C0053C">
        <w:t>it’s</w:t>
      </w:r>
      <w:proofErr w:type="gramEnd"/>
      <w:r w:rsidRPr="00C0053C">
        <w:t xml:space="preserve"> appropriateness in this context. The Schumpeterian engagements with entrepreneurship and a certain mode of economic and industrial production </w:t>
      </w:r>
      <w:proofErr w:type="gramStart"/>
      <w:r w:rsidRPr="00C0053C">
        <w:t>are sought to be imposed</w:t>
      </w:r>
      <w:proofErr w:type="gramEnd"/>
      <w:r w:rsidRPr="00C0053C">
        <w:t xml:space="preserve"> on a completely different human endeavor without in any way factoring those imperatives. Forcing the question of commerce and the market on a scientist or a researcher who has no claims to or interest in entrepreneurship is akin to asking a mass produced product like a shoe or a television set why it is not differentiated from the other and does not have an unique individual aesthetic? Or more crudely why a mango does not smell and taste like an apple? The limitation lies in the frame of the innovation discourse and the question, therefore, needs to be asked of this framework as well, and not just of the scientist or the scientific enterprise. </w:t>
      </w:r>
    </w:p>
    <w:p w14:paraId="2ACA8ABD" w14:textId="77777777" w:rsidR="00C711C8" w:rsidRPr="00C0053C" w:rsidRDefault="00C711C8" w:rsidP="0024209B">
      <w:pPr>
        <w:tabs>
          <w:tab w:val="left" w:pos="1293"/>
        </w:tabs>
        <w:spacing w:line="360" w:lineRule="auto"/>
      </w:pPr>
    </w:p>
    <w:p w14:paraId="37393DB7" w14:textId="77777777" w:rsidR="00C711C8" w:rsidRPr="00C0053C" w:rsidRDefault="00C711C8" w:rsidP="0024209B">
      <w:pPr>
        <w:spacing w:line="360" w:lineRule="auto"/>
        <w:rPr>
          <w:b/>
        </w:rPr>
      </w:pPr>
      <w:r w:rsidRPr="00C0053C">
        <w:rPr>
          <w:b/>
        </w:rPr>
        <w:t>Changing the terms of the conversation</w:t>
      </w:r>
    </w:p>
    <w:p w14:paraId="2A017324" w14:textId="77777777" w:rsidR="00C711C8" w:rsidRPr="00C0053C" w:rsidRDefault="00C711C8" w:rsidP="0024209B">
      <w:pPr>
        <w:spacing w:line="360" w:lineRule="auto"/>
      </w:pPr>
      <w:r w:rsidRPr="00C0053C">
        <w:t xml:space="preserve">In their own way, </w:t>
      </w:r>
      <w:proofErr w:type="spellStart"/>
      <w:r w:rsidRPr="00C0053C">
        <w:t>Dharmadhikari</w:t>
      </w:r>
      <w:proofErr w:type="spellEnd"/>
      <w:r w:rsidRPr="00C0053C">
        <w:t xml:space="preserve"> and his students did exactly that when the commercialization question was posed to them. Is it not that they are not aware of or were not engaged with the commercialization question themselves. </w:t>
      </w:r>
      <w:proofErr w:type="gramStart"/>
      <w:r w:rsidRPr="00C0053C">
        <w:t>Anything but that.</w:t>
      </w:r>
      <w:proofErr w:type="gramEnd"/>
      <w:r w:rsidRPr="00C0053C">
        <w:t xml:space="preserve"> Their experiences and responses were, in fact, very alive and sensitive to many other dimensions, including the one of commercial viability. </w:t>
      </w:r>
    </w:p>
    <w:p w14:paraId="14AB07DE" w14:textId="77777777" w:rsidR="00C711C8" w:rsidRPr="00C0053C" w:rsidRDefault="00C711C8" w:rsidP="0024209B">
      <w:pPr>
        <w:spacing w:line="360" w:lineRule="auto"/>
      </w:pPr>
    </w:p>
    <w:p w14:paraId="005996AF" w14:textId="77777777" w:rsidR="00C711C8" w:rsidRPr="00C0053C" w:rsidRDefault="00C711C8" w:rsidP="0024209B">
      <w:pPr>
        <w:spacing w:line="360" w:lineRule="auto"/>
      </w:pPr>
      <w:r w:rsidRPr="00C0053C">
        <w:t xml:space="preserve">The practicality and viability of possible commercialization initiatives was put into sharp perspective by </w:t>
      </w:r>
      <w:proofErr w:type="spellStart"/>
      <w:r w:rsidRPr="00C0053C">
        <w:t>Shivprasad</w:t>
      </w:r>
      <w:proofErr w:type="spellEnd"/>
      <w:r w:rsidRPr="00C0053C">
        <w:t xml:space="preserve"> </w:t>
      </w:r>
      <w:proofErr w:type="spellStart"/>
      <w:r w:rsidRPr="00C0053C">
        <w:t>Patil</w:t>
      </w:r>
      <w:proofErr w:type="spellEnd"/>
      <w:r w:rsidRPr="00C0053C">
        <w:t xml:space="preserve"> who made an Atomic Force Microscope as part of his doctoral work under </w:t>
      </w:r>
      <w:proofErr w:type="spellStart"/>
      <w:r w:rsidRPr="00C0053C">
        <w:t>Dharmadhikari’s</w:t>
      </w:r>
      <w:proofErr w:type="spellEnd"/>
      <w:r w:rsidRPr="00C0053C">
        <w:t xml:space="preserve"> supervision and currently heads the Nano Mechanics Lab at the Indian Institute of Science Education and Research, Pune:  </w:t>
      </w:r>
    </w:p>
    <w:p w14:paraId="07F6728C" w14:textId="77777777" w:rsidR="00C711C8" w:rsidRPr="00C0053C" w:rsidRDefault="00C711C8" w:rsidP="007D4AE5">
      <w:pPr>
        <w:spacing w:line="360" w:lineRule="auto"/>
        <w:ind w:left="709"/>
        <w:rPr>
          <w:sz w:val="22"/>
        </w:rPr>
      </w:pPr>
      <w:r w:rsidRPr="00C0053C">
        <w:rPr>
          <w:sz w:val="22"/>
        </w:rPr>
        <w:t xml:space="preserve">In India it is rather difficult to (…) spin off companies like what they do in western countries (…) </w:t>
      </w:r>
      <w:proofErr w:type="gramStart"/>
      <w:r w:rsidRPr="00C0053C">
        <w:rPr>
          <w:sz w:val="22"/>
        </w:rPr>
        <w:t>The</w:t>
      </w:r>
      <w:proofErr w:type="gramEnd"/>
      <w:r w:rsidRPr="00C0053C">
        <w:rPr>
          <w:sz w:val="22"/>
        </w:rPr>
        <w:t xml:space="preserve"> reasons are many and just not because of the funding or because of our structure (…) For instance, if you look at mobile phones - there is a huge market (…). But suppose I want to make an AFM and sell it there is no huge market for such things (…) </w:t>
      </w:r>
      <w:proofErr w:type="gramStart"/>
      <w:r w:rsidRPr="00C0053C">
        <w:rPr>
          <w:sz w:val="22"/>
        </w:rPr>
        <w:t>You</w:t>
      </w:r>
      <w:proofErr w:type="gramEnd"/>
      <w:r w:rsidRPr="00C0053C">
        <w:rPr>
          <w:sz w:val="22"/>
        </w:rPr>
        <w:t xml:space="preserve"> [also] have to have the support system in universities itself - incubation and other things and these things don’t happen in India as much as they happen in the western world” (</w:t>
      </w:r>
      <w:proofErr w:type="spellStart"/>
      <w:r w:rsidRPr="00C0053C">
        <w:rPr>
          <w:sz w:val="22"/>
        </w:rPr>
        <w:t>Patil</w:t>
      </w:r>
      <w:proofErr w:type="spellEnd"/>
      <w:r w:rsidRPr="00C0053C">
        <w:rPr>
          <w:sz w:val="22"/>
        </w:rPr>
        <w:t>, Interview, 2011).</w:t>
      </w:r>
    </w:p>
    <w:p w14:paraId="14951677" w14:textId="77777777" w:rsidR="00C711C8" w:rsidRPr="00C0053C" w:rsidRDefault="00C711C8" w:rsidP="0024209B">
      <w:pPr>
        <w:spacing w:line="360" w:lineRule="auto"/>
      </w:pPr>
      <w:r w:rsidRPr="00C0053C">
        <w:t xml:space="preserve">The reality on the ground is surely far more complex than it is made out to be. </w:t>
      </w:r>
    </w:p>
    <w:p w14:paraId="368B9E86" w14:textId="77777777" w:rsidR="00C711C8" w:rsidRPr="00C0053C" w:rsidRDefault="00C711C8" w:rsidP="0024209B">
      <w:pPr>
        <w:spacing w:line="360" w:lineRule="auto"/>
      </w:pPr>
    </w:p>
    <w:p w14:paraId="254D5A54" w14:textId="77777777" w:rsidR="00C711C8" w:rsidRPr="00C0053C" w:rsidRDefault="00C711C8" w:rsidP="0024209B">
      <w:pPr>
        <w:spacing w:line="360" w:lineRule="auto"/>
      </w:pPr>
      <w:r w:rsidRPr="00C0053C">
        <w:t xml:space="preserve">While </w:t>
      </w:r>
      <w:proofErr w:type="spellStart"/>
      <w:r w:rsidRPr="00C0053C">
        <w:t>Dharmadhikari</w:t>
      </w:r>
      <w:proofErr w:type="spellEnd"/>
      <w:r w:rsidRPr="00C0053C">
        <w:t xml:space="preserve"> too acknowledged that the commercialization idea was considered, his primary response was simpler and more direct as the three short quotes below effectively illustrate:</w:t>
      </w:r>
    </w:p>
    <w:p w14:paraId="238F0A01" w14:textId="77777777" w:rsidR="00C711C8" w:rsidRPr="00C0053C" w:rsidRDefault="00C711C8" w:rsidP="007D4AE5">
      <w:pPr>
        <w:spacing w:line="360" w:lineRule="auto"/>
        <w:ind w:left="709"/>
        <w:rPr>
          <w:sz w:val="22"/>
        </w:rPr>
      </w:pPr>
      <w:r w:rsidRPr="00C0053C">
        <w:t xml:space="preserve"> …</w:t>
      </w:r>
      <w:r w:rsidRPr="00C0053C">
        <w:rPr>
          <w:sz w:val="22"/>
        </w:rPr>
        <w:t>“We never thought of it [commercialization]. We were so busy in publishing papers (…) doing science and I think the best way to test your instrument is to use it for (…) doing good science”…</w:t>
      </w:r>
    </w:p>
    <w:p w14:paraId="417F98C3" w14:textId="77777777" w:rsidR="00C711C8" w:rsidRPr="00C0053C" w:rsidRDefault="00C711C8" w:rsidP="007D4AE5">
      <w:pPr>
        <w:spacing w:line="360" w:lineRule="auto"/>
        <w:ind w:left="709"/>
        <w:rPr>
          <w:sz w:val="22"/>
        </w:rPr>
      </w:pPr>
      <w:r w:rsidRPr="00C0053C">
        <w:rPr>
          <w:sz w:val="22"/>
        </w:rPr>
        <w:t>…“At the same time I realized that doing your (…) on experimentation is always interesting – more interesting more challenging. [There is] less throughput, of course (</w:t>
      </w:r>
      <w:proofErr w:type="gramStart"/>
      <w:r w:rsidRPr="00C0053C">
        <w:rPr>
          <w:sz w:val="22"/>
        </w:rPr>
        <w:t>..</w:t>
      </w:r>
      <w:proofErr w:type="gramEnd"/>
      <w:r w:rsidRPr="00C0053C">
        <w:rPr>
          <w:sz w:val="22"/>
        </w:rPr>
        <w:t>) but in universities this is a better approach because you are training the students.”…</w:t>
      </w:r>
    </w:p>
    <w:p w14:paraId="571446DB" w14:textId="77777777" w:rsidR="00C711C8" w:rsidRPr="00C0053C" w:rsidRDefault="00C711C8" w:rsidP="007D4AE5">
      <w:pPr>
        <w:tabs>
          <w:tab w:val="left" w:pos="1293"/>
        </w:tabs>
        <w:spacing w:line="360" w:lineRule="auto"/>
        <w:ind w:left="709"/>
        <w:rPr>
          <w:sz w:val="22"/>
        </w:rPr>
      </w:pPr>
      <w:r w:rsidRPr="00C0053C">
        <w:rPr>
          <w:sz w:val="22"/>
        </w:rPr>
        <w:t xml:space="preserve">…“I realized that if I can make simple ones [instruments] through the students, not only [will] we learn a lot about these techniques, (…) but we were also creating future generations which [was] proven later because most of the students got jobs in [the field of] </w:t>
      </w:r>
      <w:proofErr w:type="spellStart"/>
      <w:r w:rsidRPr="00C0053C">
        <w:rPr>
          <w:sz w:val="22"/>
        </w:rPr>
        <w:t>nanoscience</w:t>
      </w:r>
      <w:proofErr w:type="spellEnd"/>
      <w:r w:rsidRPr="00C0053C">
        <w:rPr>
          <w:sz w:val="22"/>
        </w:rPr>
        <w:t>.” (</w:t>
      </w:r>
      <w:proofErr w:type="spellStart"/>
      <w:r w:rsidRPr="00C0053C">
        <w:rPr>
          <w:sz w:val="22"/>
        </w:rPr>
        <w:t>Dharmadhikari</w:t>
      </w:r>
      <w:proofErr w:type="spellEnd"/>
      <w:r w:rsidRPr="00C0053C">
        <w:rPr>
          <w:sz w:val="22"/>
        </w:rPr>
        <w:t>, Interview</w:t>
      </w:r>
      <w:proofErr w:type="gramStart"/>
      <w:r w:rsidRPr="00C0053C">
        <w:rPr>
          <w:sz w:val="22"/>
        </w:rPr>
        <w:t>, ?</w:t>
      </w:r>
      <w:proofErr w:type="gramEnd"/>
      <w:r w:rsidRPr="00C0053C">
        <w:rPr>
          <w:sz w:val="22"/>
        </w:rPr>
        <w:t xml:space="preserve">??) </w:t>
      </w:r>
    </w:p>
    <w:p w14:paraId="55B08D11" w14:textId="147C54EF" w:rsidR="00C711C8" w:rsidRPr="00C0053C" w:rsidRDefault="00C711C8" w:rsidP="0024209B">
      <w:pPr>
        <w:spacing w:line="360" w:lineRule="auto"/>
      </w:pPr>
      <w:r w:rsidRPr="00C0053C">
        <w:t xml:space="preserve">This commercialization question, interestingly, was being dealt with by changing the terms of the conversation – “doing science” and “training the student” were at least as important as thinking about the possibilities of commercialization. </w:t>
      </w:r>
    </w:p>
    <w:p w14:paraId="14C4D01D" w14:textId="77777777" w:rsidR="000C31D9" w:rsidRPr="00C0053C" w:rsidRDefault="000C31D9" w:rsidP="0024209B">
      <w:pPr>
        <w:spacing w:line="360" w:lineRule="auto"/>
        <w:rPr>
          <w:b/>
        </w:rPr>
      </w:pPr>
    </w:p>
    <w:p w14:paraId="7120A6A8" w14:textId="77777777" w:rsidR="00C711C8" w:rsidRPr="00C0053C" w:rsidRDefault="00C711C8" w:rsidP="0024209B">
      <w:pPr>
        <w:spacing w:line="360" w:lineRule="auto"/>
        <w:rPr>
          <w:b/>
        </w:rPr>
      </w:pPr>
      <w:r w:rsidRPr="00C0053C">
        <w:rPr>
          <w:b/>
        </w:rPr>
        <w:t>A pedagogic tool</w:t>
      </w:r>
    </w:p>
    <w:p w14:paraId="77471421" w14:textId="75E56AF4" w:rsidR="00A37AB6" w:rsidRPr="00C0053C" w:rsidRDefault="00C711C8" w:rsidP="0024209B">
      <w:pPr>
        <w:spacing w:line="360" w:lineRule="auto"/>
      </w:pPr>
      <w:r w:rsidRPr="00C0053C">
        <w:t xml:space="preserve">The training of students perspective, in fact, fits in very well with the considerable discussion that exists in literature on instrument making and doing things oneself as a pedagogic tool </w:t>
      </w:r>
      <w:r w:rsidRPr="00C0053C">
        <w:fldChar w:fldCharType="begin">
          <w:fldData xml:space="preserve">PEVuZE5vdGU+PENpdGU+PEF1dGhvcj5LYWlzZXI8L0F1dGhvcj48WWVhcj4yMDA1PC9ZZWFyPjxS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</w:fldData>
        </w:fldChar>
      </w:r>
      <w:r w:rsidRPr="00C0053C">
        <w:instrText xml:space="preserve"> ADDIN EN.CITE </w:instrText>
      </w:r>
      <w:r w:rsidRPr="00C0053C">
        <w:fldChar w:fldCharType="begin">
          <w:fldData xml:space="preserve">PEVuZE5vdGU+PENpdGU+PEF1dGhvcj5LYWlzZXI8L0F1dGhvcj48WWVhcj4yMDA1PC9ZZWFyPjxS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</w:fldData>
        </w:fldChar>
      </w:r>
      <w:r w:rsidRPr="00C0053C">
        <w:instrText xml:space="preserve"> ADDIN EN.CITE.DATA </w:instrText>
      </w:r>
      <w:r w:rsidRPr="00C0053C">
        <w:fldChar w:fldCharType="end"/>
      </w:r>
      <w:r w:rsidRPr="00C0053C">
        <w:fldChar w:fldCharType="separate"/>
      </w:r>
      <w:r w:rsidRPr="00C0053C">
        <w:rPr>
          <w:noProof/>
        </w:rPr>
        <w:t>(</w:t>
      </w:r>
      <w:hyperlink w:anchor="_ENREF_22" w:tooltip="Kaiser, 2005 #8007" w:history="1">
        <w:r w:rsidR="00DC44AC" w:rsidRPr="00C0053C">
          <w:rPr>
            <w:noProof/>
          </w:rPr>
          <w:t>Kaiser, 2005</w:t>
        </w:r>
      </w:hyperlink>
      <w:r w:rsidRPr="00C0053C">
        <w:rPr>
          <w:noProof/>
        </w:rPr>
        <w:t xml:space="preserve">, </w:t>
      </w:r>
      <w:hyperlink w:anchor="_ENREF_30" w:tooltip="Mody, 2004 #14779" w:history="1">
        <w:r w:rsidR="00DC44AC" w:rsidRPr="00C0053C">
          <w:rPr>
            <w:noProof/>
          </w:rPr>
          <w:t>Mody, 2004</w:t>
        </w:r>
      </w:hyperlink>
      <w:r w:rsidRPr="00C0053C">
        <w:rPr>
          <w:noProof/>
        </w:rPr>
        <w:t xml:space="preserve">, </w:t>
      </w:r>
      <w:hyperlink w:anchor="_ENREF_48" w:tooltip="Rasmussen, 1997 #8011" w:history="1">
        <w:r w:rsidR="00DC44AC" w:rsidRPr="00C0053C">
          <w:rPr>
            <w:noProof/>
          </w:rPr>
          <w:t>Rasmussen, 1997</w:t>
        </w:r>
      </w:hyperlink>
      <w:r w:rsidRPr="00C0053C">
        <w:rPr>
          <w:noProof/>
        </w:rPr>
        <w:t>)</w:t>
      </w:r>
      <w:r w:rsidRPr="00C0053C">
        <w:fldChar w:fldCharType="end"/>
      </w:r>
      <w:r w:rsidRPr="00C0053C">
        <w:t xml:space="preserve">, including for the specific case of probe microscopy in the USA </w:t>
      </w:r>
      <w:r w:rsidRPr="00C0053C">
        <w:fldChar w:fldCharType="begin"/>
      </w:r>
      <w:r w:rsidRPr="00C0053C">
        <w:instrText xml:space="preserve"> ADDIN EN.CITE &lt;EndNote&gt;&lt;Cite&gt;&lt;Author&gt;Mody&lt;/Author&gt;&lt;Year&gt;2005&lt;/Year&gt;&lt;RecNum&gt;14777&lt;/RecNum&gt;&lt;DisplayText&gt;(Mody, 2005, Mody, 2004)&lt;/DisplayText&gt;&lt;record&gt;&lt;rec-number&gt;14777&lt;/rec-number&gt;&lt;foreign-keys&gt;&lt;key app="EN" db-id="5f0xfztfx2psedezd2m5az9xvve0fvetvtv2"&gt;14777&lt;/key&gt;&lt;/foreign-keys&gt;&lt;ref-type name="Book Section"&gt;5&lt;/ref-type&gt;&lt;contributors&gt;&lt;authors&gt;&lt;author&gt;Cyrus C. M. Mody&lt;/author&gt;&lt;/authors&gt;&lt;secondary-authors&gt;&lt;author&gt;David Kaiser&lt;/author&gt;&lt;/secondary-authors&gt;&lt;tertiary-authors&gt;&lt;author&gt;Wiebe E. Bijker, W Bernard Carlson &amp;amp; Trevor Pinch&lt;/author&gt;&lt;/tertiary-authors&gt;&lt;/contributors&gt;&lt;titles&gt;&lt;title&gt;Instruments in Training: The Growth of American Probe Microscopy in the 1980s&lt;/title&gt;&lt;secondary-title&gt;Pedagogy and the Practice of Science: Historical and Contemporary Perspectives&lt;/secondary-title&gt;&lt;tertiary-title&gt;Inside Technology&lt;/tertiary-title&gt;&lt;/titles&gt;&lt;pages&gt;185-216&lt;/pages&gt;&lt;dates&gt;&lt;year&gt;2005&lt;/year&gt;&lt;/dates&gt;&lt;pub-location&gt;Cambridge, Massachusets&lt;/pub-location&gt;&lt;publisher&gt;The MIT Press&lt;/publisher&gt;&lt;isbn&gt;0-262-11288-4&lt;/isbn&gt;&lt;urls&gt;&lt;/urls&gt;&lt;/record&gt;&lt;/Cite&gt;&lt;Cite&gt;&lt;Author&gt;Mody&lt;/Author&gt;&lt;Year&gt;2004&lt;/Year&gt;&lt;RecNum&gt;14779&lt;/RecNum&gt;&lt;record&gt;&lt;rec-number&gt;14779&lt;/rec-number&gt;&lt;foreign-keys&gt;&lt;key app="EN" db-id="5f0xfztfx2psedezd2m5az9xvve0fvetvtv2"&gt;14779&lt;/key&gt;&lt;/foreign-keys&gt;&lt;ref-type name="Book Section"&gt;5&lt;/ref-type&gt;&lt;contributors&gt;&lt;authors&gt;&lt;author&gt;Cyrus C. M. Mody&lt;/author&gt;&lt;/authors&gt;&lt;secondary-authors&gt;&lt;author&gt;D. Baird&lt;/author&gt;&lt;author&gt;A. Nordmann&lt;/author&gt;&lt;author&gt;J. Schummer&lt;/author&gt;&lt;/secondary-authors&gt;&lt;/contributors&gt;&lt;titles&gt;&lt;title&gt;How Probe Microscopists Became Nanotechnologists&lt;/title&gt;&lt;secondary-title&gt;Discovering the Nanoscale&lt;/secondary-title&gt;&lt;/titles&gt;&lt;pages&gt;119-133&lt;/pages&gt;&lt;dates&gt;&lt;year&gt;2004&lt;/year&gt;&lt;/dates&gt;&lt;pub-location&gt;Amsterdam&lt;/pub-location&gt;&lt;publisher&gt;IOS Press&lt;/publisher&gt;&lt;urls&gt;&lt;/urls&gt;&lt;/record&gt;&lt;/Cite&gt;&lt;/EndNote&gt;</w:instrText>
      </w:r>
      <w:r w:rsidRPr="00C0053C">
        <w:fldChar w:fldCharType="separate"/>
      </w:r>
      <w:r w:rsidRPr="00C0053C">
        <w:rPr>
          <w:noProof/>
        </w:rPr>
        <w:t>(</w:t>
      </w:r>
      <w:hyperlink w:anchor="_ENREF_31" w:tooltip="Mody, 2005 #14777" w:history="1">
        <w:r w:rsidR="00DC44AC" w:rsidRPr="00C0053C">
          <w:rPr>
            <w:noProof/>
          </w:rPr>
          <w:t>Mody, 2005</w:t>
        </w:r>
      </w:hyperlink>
      <w:r w:rsidRPr="00C0053C">
        <w:rPr>
          <w:noProof/>
        </w:rPr>
        <w:t xml:space="preserve">, </w:t>
      </w:r>
      <w:hyperlink w:anchor="_ENREF_30" w:tooltip="Mody, 2004 #14779" w:history="1">
        <w:r w:rsidR="00DC44AC" w:rsidRPr="00C0053C">
          <w:rPr>
            <w:noProof/>
          </w:rPr>
          <w:t>Mody, 2004</w:t>
        </w:r>
      </w:hyperlink>
      <w:r w:rsidRPr="00C0053C">
        <w:rPr>
          <w:noProof/>
        </w:rPr>
        <w:t>)</w:t>
      </w:r>
      <w:r w:rsidRPr="00C0053C">
        <w:fldChar w:fldCharType="end"/>
      </w:r>
      <w:r w:rsidRPr="00C0053C">
        <w:t xml:space="preserve">. </w:t>
      </w:r>
    </w:p>
    <w:p w14:paraId="27D85EF6" w14:textId="77777777" w:rsidR="00A37AB6" w:rsidRPr="00C0053C" w:rsidRDefault="00A37AB6" w:rsidP="0024209B">
      <w:pPr>
        <w:spacing w:line="360" w:lineRule="auto"/>
      </w:pPr>
    </w:p>
    <w:p w14:paraId="18BF6B5D" w14:textId="7CDC3B35" w:rsidR="00C711C8" w:rsidRPr="00C0053C" w:rsidRDefault="00C711C8" w:rsidP="0024209B">
      <w:pPr>
        <w:spacing w:line="360" w:lineRule="auto"/>
      </w:pPr>
      <w:r w:rsidRPr="00C0053C">
        <w:t xml:space="preserve">The value of this training and opportunity for hands-on-work was, in fact, most strongly articulated by many of </w:t>
      </w:r>
      <w:proofErr w:type="spellStart"/>
      <w:r w:rsidRPr="00C0053C">
        <w:t>Dharmadhikari’s</w:t>
      </w:r>
      <w:proofErr w:type="spellEnd"/>
      <w:r w:rsidRPr="00C0053C">
        <w:t xml:space="preserve"> students themselves. This is what </w:t>
      </w:r>
      <w:proofErr w:type="spellStart"/>
      <w:r w:rsidRPr="00C0053C">
        <w:t>Patil</w:t>
      </w:r>
      <w:proofErr w:type="spellEnd"/>
      <w:r w:rsidRPr="00C0053C">
        <w:t xml:space="preserve"> had to say: </w:t>
      </w:r>
    </w:p>
    <w:p w14:paraId="02868C9B" w14:textId="77777777" w:rsidR="00C711C8" w:rsidRPr="00C0053C" w:rsidRDefault="00C711C8" w:rsidP="000C31D9">
      <w:pPr>
        <w:spacing w:line="360" w:lineRule="auto"/>
        <w:ind w:left="567"/>
        <w:rPr>
          <w:sz w:val="22"/>
        </w:rPr>
      </w:pPr>
      <w:r w:rsidRPr="00C0053C">
        <w:rPr>
          <w:sz w:val="22"/>
        </w:rPr>
        <w:t xml:space="preserve"> “One thing that people blame you for is reinventing the wheel (…) I don’t buy this argument at all because a lot of the people think that if I have a commercial AFM then I can work with it.  Why develop one? There are various reasons why you should build your own thing (…). If you have [an] AFM [from] the market, your ability of asking the question is itself limited because (…) [of] what a given instrument is able to do (…). No vendor, no one in the world, no company in the world is going to customize for your needs and if they do they will charge you so heavily, you can’t imagine (…) If (…) right from your PhD you are building your equipment there is (…) this freedom, this kind of </w:t>
      </w:r>
      <w:proofErr w:type="spellStart"/>
      <w:r w:rsidRPr="00C0053C">
        <w:rPr>
          <w:sz w:val="22"/>
        </w:rPr>
        <w:t>sublimeness</w:t>
      </w:r>
      <w:proofErr w:type="spellEnd"/>
      <w:r w:rsidRPr="00C0053C">
        <w:rPr>
          <w:sz w:val="22"/>
        </w:rPr>
        <w:t xml:space="preserve"> (…). It liberates you (…). The moment you buy one or two </w:t>
      </w:r>
      <w:proofErr w:type="spellStart"/>
      <w:r w:rsidRPr="00C0053C">
        <w:rPr>
          <w:sz w:val="22"/>
        </w:rPr>
        <w:t>crores</w:t>
      </w:r>
      <w:proofErr w:type="spellEnd"/>
      <w:r w:rsidRPr="00C0053C">
        <w:rPr>
          <w:sz w:val="22"/>
        </w:rPr>
        <w:t xml:space="preserve"> worth of equipment you are stuck (…) </w:t>
      </w:r>
      <w:proofErr w:type="gramStart"/>
      <w:r w:rsidRPr="00C0053C">
        <w:rPr>
          <w:sz w:val="22"/>
          <w:szCs w:val="22"/>
        </w:rPr>
        <w:t>Your</w:t>
      </w:r>
      <w:proofErr w:type="gramEnd"/>
      <w:r w:rsidRPr="00C0053C">
        <w:rPr>
          <w:sz w:val="22"/>
          <w:szCs w:val="22"/>
        </w:rPr>
        <w:t xml:space="preserve"> mind is tied to it – to the instrument. You do only what that instrument allows you to. </w:t>
      </w:r>
      <w:r w:rsidRPr="00C0053C">
        <w:rPr>
          <w:sz w:val="22"/>
        </w:rPr>
        <w:t xml:space="preserve"> [You] are scared to use it to its fullest capacity. (…) [What are] artifacts, what is true information, what is the false signal – those things– you know much better if you build your own </w:t>
      </w:r>
      <w:proofErr w:type="gramStart"/>
      <w:r w:rsidRPr="00C0053C">
        <w:rPr>
          <w:sz w:val="22"/>
        </w:rPr>
        <w:t>stuff.</w:t>
      </w:r>
      <w:proofErr w:type="gramEnd"/>
      <w:r w:rsidRPr="00C0053C">
        <w:rPr>
          <w:sz w:val="22"/>
        </w:rPr>
        <w:t xml:space="preserve"> People say you are reinventing wheel [but] is not so, because it is really helpful at that time.”</w:t>
      </w:r>
    </w:p>
    <w:p w14:paraId="7ECCC429" w14:textId="77777777" w:rsidR="00C711C8" w:rsidRPr="00C0053C" w:rsidRDefault="00C711C8" w:rsidP="0024209B">
      <w:pPr>
        <w:spacing w:line="360" w:lineRule="auto"/>
        <w:rPr>
          <w:sz w:val="22"/>
        </w:rPr>
      </w:pPr>
      <w:r w:rsidRPr="00C0053C">
        <w:t xml:space="preserve">The training in and experience of doing things one self and the confidence that this helped him gain, held </w:t>
      </w:r>
      <w:proofErr w:type="spellStart"/>
      <w:r w:rsidRPr="00C0053C">
        <w:t>Patil</w:t>
      </w:r>
      <w:proofErr w:type="spellEnd"/>
      <w:r w:rsidRPr="00C0053C">
        <w:t xml:space="preserve"> in good stead between 2003 and 2007 when he was a post-doctoral fellow, first at Wayne State University in the USA and then at the Madrid Microelectronic Institute, Spanish National Research Council (IMM, CSIC) in Madrid, Spain. The benefits continue even today as he himself gets into more senior leadership positions and takes his training into his teaching as well. </w:t>
      </w:r>
    </w:p>
    <w:p w14:paraId="2CE32487" w14:textId="77777777" w:rsidR="000C31D9" w:rsidRPr="00C0053C" w:rsidRDefault="000C31D9" w:rsidP="00B70FFC">
      <w:pPr>
        <w:spacing w:line="360" w:lineRule="auto"/>
      </w:pPr>
    </w:p>
    <w:p w14:paraId="57010792" w14:textId="39A62D38" w:rsidR="00C711C8" w:rsidRPr="00C0053C" w:rsidRDefault="00C711C8" w:rsidP="0024209B">
      <w:pPr>
        <w:spacing w:line="360" w:lineRule="auto"/>
        <w:ind w:left="90"/>
      </w:pPr>
      <w:r w:rsidRPr="00C0053C">
        <w:t xml:space="preserve">This is also directly related to one of the main challenges that scientists and science administrators all around the world are beginning to face and articulate – two prominent examples being David W. Piston, Director of the </w:t>
      </w:r>
      <w:proofErr w:type="spellStart"/>
      <w:r w:rsidRPr="00C0053C">
        <w:t>Biophotonics</w:t>
      </w:r>
      <w:proofErr w:type="spellEnd"/>
      <w:r w:rsidRPr="00C0053C">
        <w:t xml:space="preserve"> Institute of the Vanderbilt University School of Medicine, USA, and P. </w:t>
      </w:r>
      <w:proofErr w:type="spellStart"/>
      <w:r w:rsidRPr="00C0053C">
        <w:t>Balaram</w:t>
      </w:r>
      <w:proofErr w:type="spellEnd"/>
      <w:r w:rsidRPr="00C0053C">
        <w:t>, Director Indian Institute of Science (</w:t>
      </w:r>
      <w:proofErr w:type="spellStart"/>
      <w:r w:rsidRPr="00C0053C">
        <w:t>IISc</w:t>
      </w:r>
      <w:proofErr w:type="spellEnd"/>
      <w:r w:rsidRPr="00C0053C">
        <w:t xml:space="preserve">), Bangalore and also editor </w:t>
      </w:r>
      <w:r w:rsidRPr="00C0053C">
        <w:rPr>
          <w:i/>
        </w:rPr>
        <w:t xml:space="preserve">Current Science. </w:t>
      </w:r>
      <w:r w:rsidRPr="00C0053C">
        <w:t xml:space="preserve">In a short comment in </w:t>
      </w:r>
      <w:r w:rsidRPr="00C0053C">
        <w:rPr>
          <w:i/>
        </w:rPr>
        <w:t xml:space="preserve">Nature, </w:t>
      </w:r>
      <w:r w:rsidRPr="00C0053C">
        <w:fldChar w:fldCharType="begin"/>
      </w:r>
      <w:r w:rsidRPr="00C0053C">
        <w:instrText xml:space="preserve"> ADDIN EN.CITE &lt;EndNote&gt;&lt;Cite AuthorYear="1"&gt;&lt;Author&gt;Piston&lt;/Author&gt;&lt;Year&gt;2012&lt;/Year&gt;&lt;RecNum&gt;27&lt;/RecNum&gt;&lt;Suffix&gt;`, p. 440-441&lt;/Suffix&gt;&lt;DisplayText&gt;Piston (2012, p. 440-441)&lt;/DisplayText&gt;&lt;record&gt;&lt;rec-number&gt;27&lt;/rec-number&gt;&lt;foreign-keys&gt;&lt;key app="EN" db-id="pxftdztr0zt5s9esv0np0wfcp0rdpv5f9e0r"&gt;27&lt;/key&gt;&lt;/foreign-keys&gt;&lt;ref-type name="Journal Article"&gt;17&lt;/ref-type&gt;&lt;contributors&gt;&lt;authors&gt;&lt;author&gt;David W. Piston&lt;/author&gt;&lt;/authors&gt;&lt;/contributors&gt;&lt;titles&gt;&lt;title&gt;Understand how it works&lt;/title&gt;&lt;secondary-title&gt;Nature&lt;/secondary-title&gt;&lt;/titles&gt;&lt;pages&gt;440-441&lt;/pages&gt;&lt;volume&gt;484&lt;/volume&gt;&lt;dates&gt;&lt;year&gt;2012&lt;/year&gt;&lt;pub-dates&gt;&lt;date&gt;26 April 2012&lt;/date&gt;&lt;/pub-dates&gt;&lt;/dates&gt;&lt;urls&gt;&lt;/urls&gt;&lt;/record&gt;&lt;/Cite&gt;&lt;/EndNote&gt;</w:instrText>
      </w:r>
      <w:r w:rsidRPr="00C0053C">
        <w:fldChar w:fldCharType="separate"/>
      </w:r>
      <w:hyperlink w:anchor="_ENREF_41" w:tooltip="Piston, 2012 #27" w:history="1">
        <w:r w:rsidR="00DC44AC" w:rsidRPr="00C0053C">
          <w:rPr>
            <w:noProof/>
          </w:rPr>
          <w:t>Piston (2012, p. 440-441</w:t>
        </w:r>
      </w:hyperlink>
      <w:r w:rsidRPr="00C0053C">
        <w:rPr>
          <w:noProof/>
        </w:rPr>
        <w:t>)</w:t>
      </w:r>
      <w:r w:rsidRPr="00C0053C">
        <w:fldChar w:fldCharType="end"/>
      </w:r>
      <w:r w:rsidRPr="00C0053C">
        <w:t xml:space="preserve"> notes how “over-reliance on automated tools is hurting science”, that there is a “need to do a better job of teaching students how techniques work before they start using them,” and also that “the research community must take more responsibility for teaching the coming generations (…) how to build, implement and troubleshoot their own experiments at the most basic level.” Agreeing with Piston’s observations, </w:t>
      </w:r>
      <w:proofErr w:type="spellStart"/>
      <w:r w:rsidRPr="00C0053C">
        <w:t>Balaram</w:t>
      </w:r>
      <w:proofErr w:type="spellEnd"/>
      <w:r w:rsidRPr="00C0053C">
        <w:t xml:space="preserve"> </w:t>
      </w:r>
      <w:r w:rsidRPr="00C0053C">
        <w:fldChar w:fldCharType="begin"/>
      </w:r>
      <w:r w:rsidRPr="00C0053C">
        <w:instrText xml:space="preserve"> ADDIN EN.CITE &lt;EndNote&gt;&lt;Cite ExcludeAuth="1"&gt;&lt;Author&gt;Balaram&lt;/Author&gt;&lt;Year&gt;2012&lt;/Year&gt;&lt;RecNum&gt;14850&lt;/RecNum&gt;&lt;Suffix&gt;`, p. 1241-1242&lt;/Suffix&gt;&lt;Pages&gt;1241-1242&lt;/Pages&gt;&lt;DisplayText&gt;(2012a, p. 1241-1242)&lt;/DisplayText&gt;&lt;record&gt;&lt;rec-number&gt;14850&lt;/rec-number&gt;&lt;foreign-keys&gt;&lt;key app="EN" db-id="5f0xfztfx2psedezd2m5az9xvve0fvetvtv2"&gt;14850&lt;/key&gt;&lt;/foreign-keys&gt;&lt;ref-type name="Journal Article"&gt;17&lt;/ref-type&gt;&lt;contributors&gt;&lt;authors&gt;&lt;author&gt;P. Balaram&lt;/author&gt;&lt;/authors&gt;&lt;/contributors&gt;&lt;titles&gt;&lt;title&gt;Innocence and Sophistication: Users and Equipment&lt;/title&gt;&lt;secondary-title&gt;Current Science&lt;/secondary-title&gt;&lt;/titles&gt;&lt;periodical&gt;&lt;full-title&gt;Current Science&lt;/full-title&gt;&lt;/periodical&gt;&lt;pages&gt;1241-1242&lt;/pages&gt;&lt;volume&gt;102&lt;/volume&gt;&lt;number&gt;9&lt;/number&gt;&lt;dates&gt;&lt;year&gt;2012&lt;/year&gt;&lt;/dates&gt;&lt;urls&gt;&lt;/urls&gt;&lt;/record&gt;&lt;/Cite&gt;&lt;/EndNote&gt;</w:instrText>
      </w:r>
      <w:r w:rsidRPr="00C0053C">
        <w:fldChar w:fldCharType="separate"/>
      </w:r>
      <w:r w:rsidRPr="00C0053C">
        <w:rPr>
          <w:noProof/>
        </w:rPr>
        <w:t>(</w:t>
      </w:r>
      <w:hyperlink w:anchor="_ENREF_1" w:tooltip="Balaram, 2012 #14850" w:history="1">
        <w:r w:rsidR="00DC44AC" w:rsidRPr="00C0053C">
          <w:rPr>
            <w:noProof/>
          </w:rPr>
          <w:t>2012a, p. 1241-1242</w:t>
        </w:r>
      </w:hyperlink>
      <w:r w:rsidRPr="00C0053C">
        <w:rPr>
          <w:noProof/>
        </w:rPr>
        <w:t>)</w:t>
      </w:r>
      <w:r w:rsidRPr="00C0053C">
        <w:fldChar w:fldCharType="end"/>
      </w:r>
      <w:r w:rsidRPr="00C0053C">
        <w:t xml:space="preserve">  rues the absence in India of “trained technicians with a high level of competence in operating and maintaining facilities”. He points out that as a consequence “major facilities are sub-optimally used and sophisticated instruments are rarely exploited to their full potential.” In a subsequent editorial </w:t>
      </w:r>
      <w:r w:rsidRPr="00C0053C">
        <w:fldChar w:fldCharType="begin"/>
      </w:r>
      <w:r w:rsidRPr="00C0053C">
        <w:instrText xml:space="preserve"> ADDIN EN.CITE &lt;EndNote&gt;&lt;Cite&gt;&lt;Author&gt;Balaram&lt;/Author&gt;&lt;Year&gt;2012&lt;/Year&gt;&lt;RecNum&gt;14936&lt;/RecNum&gt;&lt;Suffix&gt;`, p. 1383-1384&lt;/Suffix&gt;&lt;DisplayText&gt;(Balaram, 2012b, p. 1383-1384)&lt;/DisplayText&gt;&lt;record&gt;&lt;rec-number&gt;14936&lt;/rec-number&gt;&lt;foreign-keys&gt;&lt;key app="EN" db-id="5f0xfztfx2psedezd2m5az9xvve0fvetvtv2"&gt;14936&lt;/key&gt;&lt;/foreign-keys&gt;&lt;ref-type name="Journal Article"&gt;17&lt;/ref-type&gt;&lt;contributors&gt;&lt;authors&gt;&lt;author&gt;P. Balaram&lt;/author&gt;&lt;/authors&gt;&lt;/contributors&gt;&lt;titles&gt;&lt;title&gt;Tools as Drivers of Science&lt;/title&gt;&lt;secondary-title&gt;Current Science&lt;/secondary-title&gt;&lt;/titles&gt;&lt;periodical&gt;&lt;full-title&gt;Current Science&lt;/full-title&gt;&lt;/periodical&gt;&lt;pages&gt;1383-84&lt;/pages&gt;&lt;volume&gt;103&lt;/volume&gt;&lt;number&gt;12&lt;/number&gt;&lt;dates&gt;&lt;year&gt;2012&lt;/year&gt;&lt;/dates&gt;&lt;work-type&gt;Editorial&lt;/work-type&gt;&lt;urls&gt;&lt;/urls&gt;&lt;/record&gt;&lt;/Cite&gt;&lt;/EndNote&gt;</w:instrText>
      </w:r>
      <w:r w:rsidRPr="00C0053C">
        <w:fldChar w:fldCharType="separate"/>
      </w:r>
      <w:r w:rsidRPr="00C0053C">
        <w:rPr>
          <w:noProof/>
        </w:rPr>
        <w:t>(</w:t>
      </w:r>
      <w:hyperlink w:anchor="_ENREF_2" w:tooltip="Balaram, 2012 #14936" w:history="1">
        <w:r w:rsidR="00DC44AC" w:rsidRPr="00C0053C">
          <w:rPr>
            <w:noProof/>
          </w:rPr>
          <w:t>Balaram, 2012b, p. 1383-1384</w:t>
        </w:r>
      </w:hyperlink>
      <w:r w:rsidRPr="00C0053C">
        <w:rPr>
          <w:noProof/>
        </w:rPr>
        <w:t>)</w:t>
      </w:r>
      <w:r w:rsidRPr="00C0053C">
        <w:fldChar w:fldCharType="end"/>
      </w:r>
      <w:r w:rsidRPr="00C0053C">
        <w:t>, he notes further that, “</w:t>
      </w:r>
      <w:r w:rsidRPr="00C0053C">
        <w:rPr>
          <w:color w:val="000000"/>
        </w:rPr>
        <w:t xml:space="preserve">many new institutions that are being created find it easier to acquire equipment than to recruit faculty (…). As Indian laboratories in academic institutions accumulate the increasingly expensive tools and technologies of science, it may be important to re- member that tools are only as good as the workmen who handle them.” This, one may argue, is precisely the kind of challenge that </w:t>
      </w:r>
      <w:proofErr w:type="spellStart"/>
      <w:r w:rsidRPr="00C0053C">
        <w:rPr>
          <w:color w:val="000000"/>
        </w:rPr>
        <w:t>Dharmadhikari’s</w:t>
      </w:r>
      <w:proofErr w:type="spellEnd"/>
      <w:r w:rsidRPr="00C0053C">
        <w:rPr>
          <w:color w:val="000000"/>
        </w:rPr>
        <w:t xml:space="preserve"> way of doing science and training students is capable of taking up.</w:t>
      </w:r>
    </w:p>
    <w:p w14:paraId="795E746E" w14:textId="77777777" w:rsidR="00C711C8" w:rsidRPr="00C0053C" w:rsidRDefault="00C711C8" w:rsidP="002420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14F10FCF" w14:textId="5A4FCE41" w:rsidR="008B21AB" w:rsidRPr="00C0053C" w:rsidRDefault="00B70FFC" w:rsidP="002420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rPr>
      </w:pPr>
      <w:proofErr w:type="spellStart"/>
      <w:r w:rsidRPr="00C0053C">
        <w:rPr>
          <w:b/>
        </w:rPr>
        <w:t>C</w:t>
      </w:r>
      <w:r w:rsidR="008B21AB" w:rsidRPr="00C0053C">
        <w:rPr>
          <w:b/>
        </w:rPr>
        <w:t>haracterising</w:t>
      </w:r>
      <w:proofErr w:type="spellEnd"/>
      <w:r w:rsidR="008B21AB" w:rsidRPr="00C0053C">
        <w:rPr>
          <w:b/>
        </w:rPr>
        <w:t xml:space="preserve"> technological </w:t>
      </w:r>
      <w:proofErr w:type="spellStart"/>
      <w:r w:rsidR="008B21AB" w:rsidRPr="00C0053C">
        <w:rPr>
          <w:b/>
        </w:rPr>
        <w:t>jugaad</w:t>
      </w:r>
      <w:proofErr w:type="spellEnd"/>
      <w:r w:rsidR="008B21AB" w:rsidRPr="00C0053C">
        <w:rPr>
          <w:b/>
        </w:rPr>
        <w:t>; then comparing</w:t>
      </w:r>
    </w:p>
    <w:p w14:paraId="7EF835C9" w14:textId="0F37720A" w:rsidR="008B21AB" w:rsidRPr="00C0053C" w:rsidRDefault="008B21AB" w:rsidP="0024209B">
      <w:pPr>
        <w:tabs>
          <w:tab w:val="left" w:pos="1293"/>
        </w:tabs>
        <w:spacing w:line="360" w:lineRule="auto"/>
        <w:jc w:val="both"/>
      </w:pPr>
      <w:r w:rsidRPr="00C0053C">
        <w:t xml:space="preserve">The argument made so far is that </w:t>
      </w:r>
      <w:proofErr w:type="spellStart"/>
      <w:r w:rsidRPr="00C0053C">
        <w:t>jugaad</w:t>
      </w:r>
      <w:proofErr w:type="spellEnd"/>
      <w:r w:rsidRPr="00C0053C">
        <w:t xml:space="preserve"> in general and technological </w:t>
      </w:r>
      <w:proofErr w:type="spellStart"/>
      <w:r w:rsidRPr="00C0053C">
        <w:t>jugaad</w:t>
      </w:r>
      <w:proofErr w:type="spellEnd"/>
      <w:r w:rsidRPr="00C0053C">
        <w:t xml:space="preserve"> in particular is innovation that is socially, culturally</w:t>
      </w:r>
      <w:r w:rsidR="004A2939" w:rsidRPr="00C0053C">
        <w:t xml:space="preserve"> and economically embedded, even as it engages with the more general concerns and considerations such as those related to commercialization and of it’s pedagogic value. </w:t>
      </w:r>
      <w:r w:rsidRPr="00C0053C">
        <w:t>The milieu in which innovation and technological development is located influences practices and ways of knowing which, as the STM example explicates, allows and even encourages reconfiguring of material objects in varied, though co-existing worlds. The junk market, then, becomes as important a resource for economic survival in rural India as it is for cutting edge science in the modern physics laboratory.</w:t>
      </w:r>
    </w:p>
    <w:p w14:paraId="13346C10" w14:textId="77777777" w:rsidR="008B21AB" w:rsidRPr="00C0053C" w:rsidRDefault="008B21AB" w:rsidP="0024209B">
      <w:pPr>
        <w:tabs>
          <w:tab w:val="left" w:pos="1293"/>
        </w:tabs>
        <w:spacing w:line="360" w:lineRule="auto"/>
        <w:jc w:val="both"/>
      </w:pPr>
    </w:p>
    <w:p w14:paraId="5D226805" w14:textId="533B9A3A" w:rsidR="008B21AB" w:rsidRPr="00C0053C" w:rsidRDefault="008B21AB" w:rsidP="0024209B">
      <w:pPr>
        <w:tabs>
          <w:tab w:val="left" w:pos="1293"/>
        </w:tabs>
        <w:spacing w:line="360" w:lineRule="auto"/>
        <w:jc w:val="both"/>
      </w:pPr>
      <w:r w:rsidRPr="00C0053C">
        <w:t xml:space="preserve">Keeping this is mind and based on the detailed discussion and extended inferences drawn from the same, I first present in this chapter an initial characterization of the technological </w:t>
      </w:r>
      <w:proofErr w:type="spellStart"/>
      <w:r w:rsidRPr="00C0053C">
        <w:t>jugaad</w:t>
      </w:r>
      <w:proofErr w:type="spellEnd"/>
      <w:r w:rsidRPr="00C0053C">
        <w:t xml:space="preserve"> that I have tried to illustrate and also </w:t>
      </w:r>
      <w:proofErr w:type="spellStart"/>
      <w:r w:rsidRPr="00C0053C">
        <w:t>conceptualise</w:t>
      </w:r>
      <w:proofErr w:type="spellEnd"/>
      <w:r w:rsidRPr="00C0053C">
        <w:t xml:space="preserve"> thus far. This is then followed by a discussion that compares and contrasts technological </w:t>
      </w:r>
      <w:proofErr w:type="spellStart"/>
      <w:r w:rsidRPr="00C0053C">
        <w:t>jugaad</w:t>
      </w:r>
      <w:proofErr w:type="spellEnd"/>
      <w:r w:rsidRPr="00C0053C">
        <w:t xml:space="preserve"> to ‘cultures of innovation’ from other parts of the world - regularly used concepts such as user-driven innovation and </w:t>
      </w:r>
      <w:proofErr w:type="spellStart"/>
      <w:r w:rsidRPr="00C0053C">
        <w:t>bricolage</w:t>
      </w:r>
      <w:proofErr w:type="spellEnd"/>
      <w:r w:rsidRPr="00C0053C">
        <w:t xml:space="preserve"> and relatively lesser known ones </w:t>
      </w:r>
      <w:r w:rsidR="00C0053C">
        <w:t>such as</w:t>
      </w:r>
      <w:r w:rsidRPr="00C0053C">
        <w:t xml:space="preserve"> the re-</w:t>
      </w:r>
      <w:r w:rsidR="00C0053C">
        <w:t>assembled cars in Taiwan.</w:t>
      </w:r>
      <w:bookmarkStart w:id="1" w:name="_GoBack"/>
      <w:bookmarkEnd w:id="1"/>
    </w:p>
    <w:p w14:paraId="0BFD693A" w14:textId="77777777" w:rsidR="008B21AB" w:rsidRPr="00C0053C" w:rsidRDefault="008B21AB" w:rsidP="0024209B">
      <w:pPr>
        <w:tabs>
          <w:tab w:val="left" w:pos="1293"/>
        </w:tabs>
        <w:spacing w:line="360" w:lineRule="auto"/>
        <w:jc w:val="both"/>
        <w:rPr>
          <w:b/>
        </w:rPr>
      </w:pPr>
    </w:p>
    <w:p w14:paraId="13BA8EA5" w14:textId="77777777" w:rsidR="008B21AB" w:rsidRPr="00C0053C" w:rsidRDefault="008B21AB" w:rsidP="0024209B">
      <w:pPr>
        <w:tabs>
          <w:tab w:val="left" w:pos="1293"/>
        </w:tabs>
        <w:spacing w:line="360" w:lineRule="auto"/>
        <w:jc w:val="both"/>
        <w:rPr>
          <w:b/>
        </w:rPr>
      </w:pPr>
      <w:proofErr w:type="spellStart"/>
      <w:r w:rsidRPr="00C0053C">
        <w:rPr>
          <w:b/>
        </w:rPr>
        <w:t>Characterising</w:t>
      </w:r>
      <w:proofErr w:type="spellEnd"/>
      <w:r w:rsidRPr="00C0053C">
        <w:rPr>
          <w:b/>
        </w:rPr>
        <w:t xml:space="preserve"> technological </w:t>
      </w:r>
      <w:proofErr w:type="spellStart"/>
      <w:r w:rsidRPr="00C0053C">
        <w:rPr>
          <w:b/>
        </w:rPr>
        <w:t>jugaad</w:t>
      </w:r>
      <w:proofErr w:type="spellEnd"/>
    </w:p>
    <w:p w14:paraId="76FF08BC" w14:textId="77777777" w:rsidR="008B21AB" w:rsidRPr="00C0053C" w:rsidRDefault="008B21AB" w:rsidP="0024209B">
      <w:pPr>
        <w:tabs>
          <w:tab w:val="left" w:pos="1293"/>
        </w:tabs>
        <w:spacing w:line="360" w:lineRule="auto"/>
        <w:jc w:val="both"/>
      </w:pPr>
      <w:r w:rsidRPr="00C0053C">
        <w:t xml:space="preserve">Technological </w:t>
      </w:r>
      <w:proofErr w:type="spellStart"/>
      <w:r w:rsidRPr="00C0053C">
        <w:t>jugaad</w:t>
      </w:r>
      <w:proofErr w:type="spellEnd"/>
      <w:r w:rsidRPr="00C0053C">
        <w:t xml:space="preserve"> can be accounted for by seven characteristics that I present here mainly as signposts; pointers that can initiate further empirical research, help in gaining information and insights and also promote further discussion:</w:t>
      </w:r>
    </w:p>
    <w:p w14:paraId="30FF085D" w14:textId="77777777" w:rsidR="008B21AB" w:rsidRPr="00C0053C" w:rsidRDefault="008B21AB" w:rsidP="0024209B">
      <w:pPr>
        <w:tabs>
          <w:tab w:val="left" w:pos="1293"/>
        </w:tabs>
        <w:spacing w:line="360" w:lineRule="auto"/>
        <w:jc w:val="both"/>
      </w:pPr>
      <w:r w:rsidRPr="00C0053C">
        <w:rPr>
          <w:b/>
          <w:u w:val="single"/>
        </w:rPr>
        <w:t>Reconfiguring materiality</w:t>
      </w:r>
      <w:r w:rsidRPr="00C0053C">
        <w:t xml:space="preserve">: One of the cornerstones of technological </w:t>
      </w:r>
      <w:proofErr w:type="spellStart"/>
      <w:r w:rsidRPr="00C0053C">
        <w:t>jugaad</w:t>
      </w:r>
      <w:proofErr w:type="spellEnd"/>
      <w:r w:rsidRPr="00C0053C">
        <w:t xml:space="preserve"> we have seen, be it the automobile in rural North India or the STM in a modern physics lab - is the reconfiguration of materiality – giving new meaning to old objects (old refrigerators, discarded computers, sewing machine bobbins) and finding uses that they were not initially created for. </w:t>
      </w:r>
    </w:p>
    <w:p w14:paraId="42F09933" w14:textId="77777777" w:rsidR="008B21AB" w:rsidRPr="00C0053C" w:rsidRDefault="008B21AB" w:rsidP="0024209B">
      <w:pPr>
        <w:tabs>
          <w:tab w:val="left" w:pos="1293"/>
        </w:tabs>
        <w:spacing w:line="360" w:lineRule="auto"/>
        <w:jc w:val="both"/>
      </w:pPr>
      <w:r w:rsidRPr="00C0053C">
        <w:rPr>
          <w:b/>
          <w:u w:val="single"/>
        </w:rPr>
        <w:t>Problem solving</w:t>
      </w:r>
      <w:r w:rsidRPr="00C0053C">
        <w:t xml:space="preserve">: Technological </w:t>
      </w:r>
      <w:proofErr w:type="spellStart"/>
      <w:r w:rsidRPr="00C0053C">
        <w:t>jugaad</w:t>
      </w:r>
      <w:proofErr w:type="spellEnd"/>
      <w:r w:rsidRPr="00C0053C">
        <w:t xml:space="preserve"> mainly involves finding a solution to an immediate problem. The immediacy of the problem is often linked to economic survival. It may not be exactly the same in a physics laboratory, but can still be understood as an explicit manifestation of the imperative of continued existence. In that sense, then, it is different from invention or an activity of leisure such as pursuing a hobby. </w:t>
      </w:r>
    </w:p>
    <w:p w14:paraId="233202F6" w14:textId="77777777" w:rsidR="008B21AB" w:rsidRPr="00C0053C" w:rsidRDefault="008B21AB" w:rsidP="0024209B">
      <w:pPr>
        <w:tabs>
          <w:tab w:val="left" w:pos="1293"/>
        </w:tabs>
        <w:spacing w:line="360" w:lineRule="auto"/>
        <w:jc w:val="both"/>
      </w:pPr>
      <w:r w:rsidRPr="00C0053C">
        <w:rPr>
          <w:b/>
          <w:u w:val="single"/>
        </w:rPr>
        <w:t>Driven by resource constraints</w:t>
      </w:r>
      <w:r w:rsidRPr="00C0053C">
        <w:t xml:space="preserve">: One of the key conditions driving technological </w:t>
      </w:r>
      <w:proofErr w:type="spellStart"/>
      <w:r w:rsidRPr="00C0053C">
        <w:t>jugaad</w:t>
      </w:r>
      <w:proofErr w:type="spellEnd"/>
      <w:r w:rsidRPr="00C0053C">
        <w:t xml:space="preserve"> is resource constraint or denial. There is, therefore, no option but to find new meanings and uses for existing objects – a direct linkage to the first characteristic of reconfiguring materiality just as it is linked to the last one of – ‘a culture of recycling’. </w:t>
      </w:r>
    </w:p>
    <w:p w14:paraId="50A84B24" w14:textId="77777777" w:rsidR="008B21AB" w:rsidRPr="00C0053C" w:rsidRDefault="008B21AB" w:rsidP="0024209B">
      <w:pPr>
        <w:tabs>
          <w:tab w:val="left" w:pos="1293"/>
        </w:tabs>
        <w:spacing w:line="360" w:lineRule="auto"/>
        <w:jc w:val="both"/>
      </w:pPr>
      <w:r w:rsidRPr="00C0053C">
        <w:rPr>
          <w:b/>
          <w:u w:val="single"/>
        </w:rPr>
        <w:t xml:space="preserve">Bridging knowledge systems and ways of knowing: </w:t>
      </w:r>
      <w:r w:rsidRPr="00C0053C">
        <w:t>This paradigm of innovation, as we have seen particularly in the case of the physics lab, embodies an inter-</w:t>
      </w:r>
      <w:proofErr w:type="spellStart"/>
      <w:r w:rsidRPr="00C0053C">
        <w:t>disciplinarity</w:t>
      </w:r>
      <w:proofErr w:type="spellEnd"/>
      <w:r w:rsidRPr="00C0053C">
        <w:t xml:space="preserve">. There is an awareness of what is happening elsewhere and both the capacity and the willingness to bring in ways of doing things that are located outside and, therefore, not considered part of the system. </w:t>
      </w:r>
    </w:p>
    <w:p w14:paraId="6357919F" w14:textId="77777777" w:rsidR="008B21AB" w:rsidRPr="00C0053C" w:rsidRDefault="008B21AB" w:rsidP="0024209B">
      <w:pPr>
        <w:tabs>
          <w:tab w:val="left" w:pos="1293"/>
        </w:tabs>
        <w:spacing w:line="360" w:lineRule="auto"/>
        <w:jc w:val="both"/>
      </w:pPr>
      <w:r w:rsidRPr="00C0053C">
        <w:rPr>
          <w:b/>
          <w:u w:val="single"/>
        </w:rPr>
        <w:t>Legally grey</w:t>
      </w:r>
      <w:r w:rsidRPr="00C0053C">
        <w:t xml:space="preserve">: The production process as well as the final object created, like in the case of the </w:t>
      </w:r>
      <w:proofErr w:type="spellStart"/>
      <w:r w:rsidRPr="00C0053C">
        <w:t>jugaad</w:t>
      </w:r>
      <w:proofErr w:type="spellEnd"/>
      <w:r w:rsidRPr="00C0053C">
        <w:t xml:space="preserve"> automobile, might lie outside the existing legal framework – an area that is grey as far as the law is concerned. </w:t>
      </w:r>
    </w:p>
    <w:p w14:paraId="317A7008" w14:textId="77777777" w:rsidR="008B21AB" w:rsidRPr="00C0053C" w:rsidRDefault="008B21AB" w:rsidP="0024209B">
      <w:pPr>
        <w:tabs>
          <w:tab w:val="left" w:pos="1293"/>
        </w:tabs>
        <w:spacing w:line="360" w:lineRule="auto"/>
        <w:jc w:val="both"/>
      </w:pPr>
      <w:r w:rsidRPr="00C0053C">
        <w:rPr>
          <w:b/>
          <w:u w:val="single"/>
        </w:rPr>
        <w:t>Not (intended) for commercialization</w:t>
      </w:r>
      <w:r w:rsidRPr="00C0053C">
        <w:t xml:space="preserve">: Available evidence, albeit limited, suggests technological </w:t>
      </w:r>
      <w:proofErr w:type="spellStart"/>
      <w:r w:rsidRPr="00C0053C">
        <w:t>jugaad</w:t>
      </w:r>
      <w:proofErr w:type="spellEnd"/>
      <w:r w:rsidRPr="00C0053C">
        <w:t xml:space="preserve"> does not have much success in </w:t>
      </w:r>
      <w:proofErr w:type="spellStart"/>
      <w:r w:rsidRPr="00C0053C">
        <w:t>upscaling</w:t>
      </w:r>
      <w:proofErr w:type="spellEnd"/>
      <w:r w:rsidRPr="00C0053C">
        <w:t xml:space="preserve"> and </w:t>
      </w:r>
      <w:proofErr w:type="spellStart"/>
      <w:r w:rsidRPr="00C0053C">
        <w:t>commercialisation</w:t>
      </w:r>
      <w:proofErr w:type="spellEnd"/>
      <w:r w:rsidRPr="00C0053C">
        <w:t xml:space="preserve">. Commercialization, in fact, is not the primary intention of </w:t>
      </w:r>
      <w:proofErr w:type="spellStart"/>
      <w:r w:rsidRPr="00C0053C">
        <w:t>jugaad</w:t>
      </w:r>
      <w:proofErr w:type="spellEnd"/>
      <w:r w:rsidRPr="00C0053C">
        <w:t>, though there is no reason why it should not become successful commercially. In the first instance, however, it lies outside the broad framework of the market place.</w:t>
      </w:r>
    </w:p>
    <w:p w14:paraId="4128B2A1" w14:textId="77777777" w:rsidR="008B21AB" w:rsidRPr="00C0053C" w:rsidRDefault="008B21AB" w:rsidP="0024209B">
      <w:pPr>
        <w:tabs>
          <w:tab w:val="left" w:pos="1293"/>
        </w:tabs>
        <w:spacing w:line="360" w:lineRule="auto"/>
        <w:jc w:val="both"/>
      </w:pPr>
      <w:r w:rsidRPr="00C0053C">
        <w:rPr>
          <w:b/>
          <w:u w:val="single"/>
        </w:rPr>
        <w:t>A culture of recycling</w:t>
      </w:r>
      <w:r w:rsidRPr="00C0053C">
        <w:t xml:space="preserve">: There is a way of looking at waste; a culture of recycling that is central to the </w:t>
      </w:r>
      <w:proofErr w:type="spellStart"/>
      <w:r w:rsidRPr="00C0053C">
        <w:t>jugaad</w:t>
      </w:r>
      <w:proofErr w:type="spellEnd"/>
      <w:r w:rsidRPr="00C0053C">
        <w:t xml:space="preserve"> enterprise. This is linked to conditions of a society where resources are scarce and access is limited. One has to be </w:t>
      </w:r>
      <w:proofErr w:type="gramStart"/>
      <w:r w:rsidRPr="00C0053C">
        <w:t>make</w:t>
      </w:r>
      <w:proofErr w:type="gramEnd"/>
      <w:r w:rsidRPr="00C0053C">
        <w:t xml:space="preserve"> the best of what is available and this is also linked to formal and informal systems where waste, scrap and junk are indeed available for reuse. </w:t>
      </w:r>
    </w:p>
    <w:p w14:paraId="5159AE84" w14:textId="77777777" w:rsidR="008B21AB" w:rsidRPr="00C0053C" w:rsidRDefault="008B21AB" w:rsidP="0024209B">
      <w:pPr>
        <w:tabs>
          <w:tab w:val="left" w:pos="1293"/>
        </w:tabs>
        <w:spacing w:line="360" w:lineRule="auto"/>
        <w:jc w:val="both"/>
      </w:pPr>
    </w:p>
    <w:p w14:paraId="7888EA99" w14:textId="45F20596" w:rsidR="008B21AB" w:rsidRPr="00C0053C" w:rsidRDefault="008B21AB" w:rsidP="0024209B">
      <w:pPr>
        <w:tabs>
          <w:tab w:val="left" w:pos="1293"/>
        </w:tabs>
        <w:spacing w:line="360" w:lineRule="auto"/>
        <w:jc w:val="both"/>
      </w:pPr>
      <w:r w:rsidRPr="00C0053C">
        <w:t xml:space="preserve">Evidently, many of these characteristics are integrally and inextricably linked to each other. Established categories get disrupted in the process because there is no more a universal entity or quality called waste. It is contextual, even cultural as it helps re-engage with the idea of looking at waste as a misplaced resource </w:t>
      </w:r>
      <w:r w:rsidRPr="00C0053C">
        <w:fldChar w:fldCharType="begin">
          <w:fldData xml:space="preserve">PEVuZE5vdGU+PENpdGU+PEF1dGhvcj5WZW5rYXRlc3dhcmFuPC9BdXRob3I+PFllYXI+MTk5NDwv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=
</w:fldData>
        </w:fldChar>
      </w:r>
      <w:r w:rsidRPr="00C0053C">
        <w:instrText xml:space="preserve"> ADDIN EN.CITE </w:instrText>
      </w:r>
      <w:r w:rsidRPr="00C0053C">
        <w:fldChar w:fldCharType="begin">
          <w:fldData xml:space="preserve">PEVuZE5vdGU+PENpdGU+PEF1dGhvcj5WZW5rYXRlc3dhcmFuPC9BdXRob3I+PFllYXI+MTk5NDwv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=
</w:fldData>
        </w:fldChar>
      </w:r>
      <w:r w:rsidRPr="00C0053C">
        <w:instrText xml:space="preserve"> ADDIN EN.CITE.DATA </w:instrText>
      </w:r>
      <w:r w:rsidRPr="00C0053C">
        <w:fldChar w:fldCharType="end"/>
      </w:r>
      <w:r w:rsidRPr="00C0053C">
        <w:fldChar w:fldCharType="separate"/>
      </w:r>
      <w:r w:rsidRPr="00C0053C">
        <w:rPr>
          <w:noProof/>
        </w:rPr>
        <w:t>(</w:t>
      </w:r>
      <w:hyperlink w:anchor="_ENREF_55" w:tooltip="Venkateswaran, 1994 #15046" w:history="1">
        <w:r w:rsidR="00DC44AC" w:rsidRPr="00C0053C">
          <w:rPr>
            <w:noProof/>
          </w:rPr>
          <w:t>Venkateswaran, 1994</w:t>
        </w:r>
      </w:hyperlink>
      <w:r w:rsidRPr="00C0053C">
        <w:rPr>
          <w:noProof/>
        </w:rPr>
        <w:t xml:space="preserve">, </w:t>
      </w:r>
      <w:hyperlink w:anchor="_ENREF_18" w:tooltip="GTZ, 2000 #15047" w:history="1">
        <w:r w:rsidR="00DC44AC" w:rsidRPr="00C0053C">
          <w:rPr>
            <w:noProof/>
          </w:rPr>
          <w:t>GTZ, 2000</w:t>
        </w:r>
      </w:hyperlink>
      <w:r w:rsidRPr="00C0053C">
        <w:rPr>
          <w:noProof/>
        </w:rPr>
        <w:t xml:space="preserve">, </w:t>
      </w:r>
      <w:hyperlink w:anchor="_ENREF_17" w:tooltip="Gregson, 2010 #15048" w:history="1">
        <w:r w:rsidR="00DC44AC" w:rsidRPr="00C0053C">
          <w:rPr>
            <w:noProof/>
          </w:rPr>
          <w:t>Gregson and Crang, 2010</w:t>
        </w:r>
      </w:hyperlink>
      <w:r w:rsidRPr="00C0053C">
        <w:rPr>
          <w:noProof/>
        </w:rPr>
        <w:t>)</w:t>
      </w:r>
      <w:r w:rsidRPr="00C0053C">
        <w:fldChar w:fldCharType="end"/>
      </w:r>
      <w:r w:rsidRPr="00C0053C">
        <w:t xml:space="preserve">. The inter-associations are constantly dynamic and interdependent as they flow simultaneously in multiple dimensions – sometimes in parallel and sometimes in outright opposition even as they continue to intersect and weave their way through. Does a culture of recycling, for instance, allow for reconfiguring materials and giving them new meaning? Is it a situation of serious resource constraint that forces a culture of recycling or then, or is it because people are embedded in and constitute multiple systems of doing and knowing that they are able to find relevance and new uses for objects and systems discarded as waste or obsolete? The cause – effect relationship is not a clear one at all and studying different situations might reveal the existence and operation of many different, though subtly tuned permutations and options. </w:t>
      </w:r>
    </w:p>
    <w:p w14:paraId="379CD7F5" w14:textId="77777777" w:rsidR="008B21AB" w:rsidRPr="00C0053C" w:rsidRDefault="008B21AB" w:rsidP="0024209B">
      <w:pPr>
        <w:tabs>
          <w:tab w:val="left" w:pos="1293"/>
        </w:tabs>
        <w:spacing w:line="360" w:lineRule="auto"/>
        <w:jc w:val="both"/>
      </w:pPr>
    </w:p>
    <w:p w14:paraId="1715ACE5" w14:textId="6676DBB1" w:rsidR="008B21AB" w:rsidRPr="00C0053C" w:rsidRDefault="008B21AB" w:rsidP="0024209B">
      <w:pPr>
        <w:tabs>
          <w:tab w:val="left" w:pos="1293"/>
        </w:tabs>
        <w:spacing w:line="360" w:lineRule="auto"/>
        <w:jc w:val="both"/>
      </w:pPr>
      <w:r w:rsidRPr="00C0053C">
        <w:t xml:space="preserve">It would also be relevant to reiterate here, particularly in the context of </w:t>
      </w:r>
      <w:proofErr w:type="spellStart"/>
      <w:r w:rsidRPr="00C0053C">
        <w:t>jugaad</w:t>
      </w:r>
      <w:proofErr w:type="spellEnd"/>
      <w:r w:rsidRPr="00C0053C">
        <w:t xml:space="preserve"> happening outside the laboratory, that a large section of India’s population lives in poverty and with seriously limited access to financial and material resources. Even more, a major chunk of the economic activity and employment is to be found in the informal sector </w:t>
      </w:r>
      <w:r w:rsidRPr="00C0053C">
        <w:fldChar w:fldCharType="begin"/>
      </w:r>
      <w:r w:rsidRPr="00C0053C">
        <w:instrText xml:space="preserve"> ADDIN EN.CITE &lt;EndNote&gt;&lt;Cite&gt;&lt;Author&gt;Varma&lt;/Author&gt;&lt;Year&gt;2004&lt;/Year&gt;&lt;RecNum&gt;7841&lt;/RecNum&gt;&lt;DisplayText&gt;(Varma, 2004, Kapila, 2010)&lt;/DisplayText&gt;&lt;record&gt;&lt;rec-number&gt;7841&lt;/rec-number&gt;&lt;foreign-keys&gt;&lt;key app="EN" db-id="22aw2tvvutfztwets06v0za4zw55s0xer25t"&gt;7841&lt;/key&gt;&lt;/foreign-keys&gt;&lt;ref-type name="Book"&gt;6&lt;/ref-type&gt;&lt;contributors&gt;&lt;authors&gt;&lt;author&gt;Pavan Varma&lt;/author&gt;&lt;/authors&gt;&lt;/contributors&gt;&lt;titles&gt;&lt;title&gt;Being Indian&lt;/title&gt;&lt;/titles&gt;&lt;pages&gt;238&lt;/pages&gt;&lt;edition&gt;First&lt;/edition&gt;&lt;keywords&gt;&lt;keyword&gt;jugaad, innovation&lt;/keyword&gt;&lt;/keywords&gt;&lt;dates&gt;&lt;year&gt;2004&lt;/year&gt;&lt;/dates&gt;&lt;pub-location&gt;New Delhi&lt;/pub-location&gt;&lt;publisher&gt;Penguin Books&lt;/publisher&gt;&lt;isbn&gt;0-14-303342-5&lt;/isbn&gt;&lt;work-type&gt;Non Fiction&lt;/work-type&gt;&lt;urls&gt;&lt;/urls&gt;&lt;/record&gt;&lt;/Cite&gt;&lt;Cite&gt;&lt;Author&gt;Kapila&lt;/Author&gt;&lt;Year&gt;2010&lt;/Year&gt;&lt;RecNum&gt;7883&lt;/RecNum&gt;&lt;record&gt;&lt;rec-number&gt;7883&lt;/rec-number&gt;&lt;foreign-keys&gt;&lt;key app="EN" db-id="22aw2tvvutfztwets06v0za4zw55s0xer25t"&gt;7883&lt;/key&gt;&lt;/foreign-keys&gt;&lt;ref-type name="Book Section"&gt;5&lt;/ref-type&gt;&lt;contributors&gt;&lt;authors&gt;&lt;author&gt;Uma Kapila&lt;/author&gt;&lt;/authors&gt;&lt;secondary-authors&gt;&lt;author&gt;Uma Kapila&lt;/author&gt;&lt;/secondary-authors&gt;&lt;/contributors&gt;&lt;titles&gt;&lt;title&gt;Assessment of the Growth Experience: Poverty, Unemployment and Inflation&lt;/title&gt;&lt;secondary-title&gt;Indian Economy since Independance&lt;/secondary-title&gt;&lt;/titles&gt;&lt;pages&gt;988&lt;/pages&gt;&lt;edition&gt;21st&lt;/edition&gt;&lt;section&gt;30&lt;/section&gt;&lt;dates&gt;&lt;year&gt;2010&lt;/year&gt;&lt;/dates&gt;&lt;pub-location&gt;New Delhi&lt;/pub-location&gt;&lt;publisher&gt;Academic Foundation&lt;/publisher&gt;&lt;isbn&gt;81-7188-851-8&lt;/isbn&gt;&lt;urls&gt;&lt;/urls&gt;&lt;/record&gt;&lt;/Cite&gt;&lt;/EndNote&gt;</w:instrText>
      </w:r>
      <w:r w:rsidRPr="00C0053C">
        <w:fldChar w:fldCharType="separate"/>
      </w:r>
      <w:r w:rsidRPr="00C0053C">
        <w:rPr>
          <w:noProof/>
        </w:rPr>
        <w:t>(</w:t>
      </w:r>
      <w:hyperlink w:anchor="_ENREF_54" w:tooltip="Varma, 2004 #7841" w:history="1">
        <w:r w:rsidR="00DC44AC" w:rsidRPr="00C0053C">
          <w:rPr>
            <w:noProof/>
          </w:rPr>
          <w:t>Varma, 2004</w:t>
        </w:r>
      </w:hyperlink>
      <w:r w:rsidRPr="00C0053C">
        <w:rPr>
          <w:noProof/>
        </w:rPr>
        <w:t xml:space="preserve">, </w:t>
      </w:r>
      <w:hyperlink w:anchor="_ENREF_23" w:tooltip="Kapila, 2010 #7883" w:history="1">
        <w:r w:rsidR="00DC44AC" w:rsidRPr="00C0053C">
          <w:rPr>
            <w:noProof/>
          </w:rPr>
          <w:t>Kapila, 2010</w:t>
        </w:r>
      </w:hyperlink>
      <w:r w:rsidRPr="00C0053C">
        <w:rPr>
          <w:noProof/>
        </w:rPr>
        <w:t>)</w:t>
      </w:r>
      <w:r w:rsidRPr="00C0053C">
        <w:fldChar w:fldCharType="end"/>
      </w:r>
      <w:r w:rsidRPr="00C0053C">
        <w:t xml:space="preserve">, where there is no social security neither any security related to employment or work </w:t>
      </w:r>
      <w:r w:rsidRPr="00C0053C">
        <w:fldChar w:fldCharType="begin"/>
      </w:r>
      <w:r w:rsidRPr="00C0053C">
        <w:instrText xml:space="preserve"> ADDIN EN.CITE &lt;EndNote&gt;&lt;Cite&gt;&lt;Author&gt;Kapila&lt;/Author&gt;&lt;Year&gt;2010&lt;/Year&gt;&lt;RecNum&gt;7883&lt;/RecNum&gt;&lt;Pages&gt;881&lt;/Pages&gt;&lt;DisplayText&gt;(Kapila, 2010)&lt;/DisplayText&gt;&lt;record&gt;&lt;rec-number&gt;7883&lt;/rec-number&gt;&lt;foreign-keys&gt;&lt;key app="EN" db-id="22aw2tvvutfztwets06v0za4zw55s0xer25t"&gt;7883&lt;/key&gt;&lt;/foreign-keys&gt;&lt;ref-type name="Book Section"&gt;5&lt;/ref-type&gt;&lt;contributors&gt;&lt;authors&gt;&lt;author&gt;Uma Kapila&lt;/author&gt;&lt;/authors&gt;&lt;secondary-authors&gt;&lt;author&gt;Uma Kapila&lt;/author&gt;&lt;/secondary-authors&gt;&lt;/contributors&gt;&lt;titles&gt;&lt;title&gt;Assessment of the Growth Experience: Poverty, Unemployment and Inflation&lt;/title&gt;&lt;secondary-title&gt;Indian Economy since Independance&lt;/secondary-title&gt;&lt;/titles&gt;&lt;pages&gt;988&lt;/pages&gt;&lt;edition&gt;21st&lt;/edition&gt;&lt;section&gt;30&lt;/section&gt;&lt;dates&gt;&lt;year&gt;2010&lt;/year&gt;&lt;/dates&gt;&lt;pub-location&gt;New Delhi&lt;/pub-location&gt;&lt;publisher&gt;Academic Foundation&lt;/publisher&gt;&lt;isbn&gt;81-7188-851-8&lt;/isbn&gt;&lt;urls&gt;&lt;/urls&gt;&lt;/record&gt;&lt;/Cite&gt;&lt;/EndNote&gt;</w:instrText>
      </w:r>
      <w:r w:rsidRPr="00C0053C">
        <w:fldChar w:fldCharType="separate"/>
      </w:r>
      <w:r w:rsidRPr="00C0053C">
        <w:rPr>
          <w:noProof/>
        </w:rPr>
        <w:t>(</w:t>
      </w:r>
      <w:hyperlink w:anchor="_ENREF_23" w:tooltip="Kapila, 2010 #7883" w:history="1">
        <w:r w:rsidR="00DC44AC" w:rsidRPr="00C0053C">
          <w:rPr>
            <w:noProof/>
          </w:rPr>
          <w:t>Kapila, 2010</w:t>
        </w:r>
      </w:hyperlink>
      <w:r w:rsidRPr="00C0053C">
        <w:rPr>
          <w:noProof/>
        </w:rPr>
        <w:t>)</w:t>
      </w:r>
      <w:r w:rsidRPr="00C0053C">
        <w:fldChar w:fldCharType="end"/>
      </w:r>
      <w:r w:rsidRPr="00C0053C">
        <w:t xml:space="preserve">. It is this context of resource deprivation or denial that </w:t>
      </w:r>
      <w:proofErr w:type="spellStart"/>
      <w:r w:rsidRPr="00C0053C">
        <w:t>jugaad</w:t>
      </w:r>
      <w:proofErr w:type="spellEnd"/>
      <w:r w:rsidRPr="00C0053C">
        <w:t xml:space="preserve"> forms a bulwark of the livelihood and survival support system of millions, a value that seems lost of a number of critics who, as we have seen already, summarily dismiss </w:t>
      </w:r>
      <w:proofErr w:type="spellStart"/>
      <w:r w:rsidRPr="00C0053C">
        <w:t>jugaad</w:t>
      </w:r>
      <w:proofErr w:type="spellEnd"/>
      <w:r w:rsidRPr="00C0053C">
        <w:t xml:space="preserve"> on various counts. Technological </w:t>
      </w:r>
      <w:proofErr w:type="spellStart"/>
      <w:r w:rsidRPr="00C0053C">
        <w:t>jugaad</w:t>
      </w:r>
      <w:proofErr w:type="spellEnd"/>
      <w:r w:rsidRPr="00C0053C">
        <w:t xml:space="preserve"> might not perform precisely the same function inside a modern laboratory, but it is, undeniably, a part of the same continuum. </w:t>
      </w:r>
    </w:p>
    <w:p w14:paraId="35968D55" w14:textId="77777777" w:rsidR="008B21AB" w:rsidRPr="00C0053C" w:rsidRDefault="008B21AB" w:rsidP="0024209B">
      <w:pPr>
        <w:tabs>
          <w:tab w:val="left" w:pos="1293"/>
        </w:tabs>
        <w:spacing w:line="360" w:lineRule="auto"/>
        <w:jc w:val="both"/>
      </w:pPr>
    </w:p>
    <w:p w14:paraId="34F5495C" w14:textId="0212E5DF" w:rsidR="008B21AB" w:rsidRPr="00C0053C" w:rsidRDefault="008B21AB" w:rsidP="0024209B">
      <w:pPr>
        <w:tabs>
          <w:tab w:val="left" w:pos="1293"/>
        </w:tabs>
        <w:spacing w:line="360" w:lineRule="auto"/>
        <w:jc w:val="both"/>
      </w:pPr>
      <w:r w:rsidRPr="00C0053C">
        <w:t xml:space="preserve">Significantly, the technological </w:t>
      </w:r>
      <w:proofErr w:type="spellStart"/>
      <w:r w:rsidRPr="00C0053C">
        <w:t>jugaad</w:t>
      </w:r>
      <w:proofErr w:type="spellEnd"/>
      <w:r w:rsidRPr="00C0053C">
        <w:t xml:space="preserve"> that I have just presented is not a stand alone, unique way of doing things that is confined only to </w:t>
      </w:r>
      <w:proofErr w:type="gramStart"/>
      <w:r w:rsidRPr="00C0053C">
        <w:t>a certain</w:t>
      </w:r>
      <w:proofErr w:type="gramEnd"/>
      <w:r w:rsidRPr="00C0053C">
        <w:t xml:space="preserve"> geography of India. The possibility, presence, and the spread of this can be inferred from the fact that different geographies around the world have, simultaneously, similar physical, cultural, social, economic and political conditions on the one hand and unique cultures, languages and ways of doing on the other. </w:t>
      </w:r>
    </w:p>
    <w:p w14:paraId="410C1468" w14:textId="77777777" w:rsidR="008B21AB" w:rsidRPr="00C0053C" w:rsidRDefault="008B21AB" w:rsidP="0024209B">
      <w:pPr>
        <w:tabs>
          <w:tab w:val="left" w:pos="1293"/>
        </w:tabs>
        <w:spacing w:line="360" w:lineRule="auto"/>
        <w:jc w:val="both"/>
      </w:pPr>
    </w:p>
    <w:p w14:paraId="0777A649" w14:textId="77777777" w:rsidR="008B21AB" w:rsidRPr="00C0053C" w:rsidRDefault="008B21AB" w:rsidP="0024209B">
      <w:pPr>
        <w:tabs>
          <w:tab w:val="left" w:pos="1293"/>
        </w:tabs>
        <w:spacing w:line="360" w:lineRule="auto"/>
        <w:jc w:val="both"/>
      </w:pPr>
      <w:r w:rsidRPr="00C0053C">
        <w:rPr>
          <w:b/>
          <w:u w:val="single"/>
        </w:rPr>
        <w:t>The reassembled cars of Taiwan</w:t>
      </w:r>
    </w:p>
    <w:p w14:paraId="14330375" w14:textId="15E78CB9" w:rsidR="008B21AB" w:rsidRPr="00C0053C" w:rsidRDefault="008B21AB" w:rsidP="0024209B">
      <w:pPr>
        <w:tabs>
          <w:tab w:val="left" w:pos="1293"/>
        </w:tabs>
        <w:spacing w:line="360" w:lineRule="auto"/>
        <w:jc w:val="both"/>
      </w:pPr>
      <w:r w:rsidRPr="00C0053C">
        <w:t xml:space="preserve">The first one I pick up bears a striking resemblance to the </w:t>
      </w:r>
      <w:proofErr w:type="spellStart"/>
      <w:r w:rsidRPr="00C0053C">
        <w:t>jugaad</w:t>
      </w:r>
      <w:proofErr w:type="spellEnd"/>
      <w:r w:rsidRPr="00C0053C">
        <w:t xml:space="preserve"> automobile of North India. These are the ‘reassembled cars’ of Taiwan </w:t>
      </w:r>
      <w:r w:rsidRPr="00C0053C">
        <w:fldChar w:fldCharType="begin"/>
      </w:r>
      <w:r w:rsidRPr="00C0053C">
        <w:instrText xml:space="preserve"> ADDIN EN.CITE &lt;EndNote&gt;&lt;Cite&gt;&lt;Author&gt;Lin&lt;/Author&gt;&lt;Year&gt;2009&lt;/Year&gt;&lt;RecNum&gt;7835&lt;/RecNum&gt;&lt;DisplayText&gt;(Lin, 2009)&lt;/DisplayText&gt;&lt;record&gt;&lt;rec-number&gt;7835&lt;/rec-number&gt;&lt;foreign-keys&gt;&lt;key app="EN" db-id="22aw2tvvutfztwets06v0za4zw55s0xer25t"&gt;7835&lt;/key&gt;&lt;/foreign-keys&gt;&lt;ref-type name="Journal Article"&gt;17&lt;/ref-type&gt;&lt;contributors&gt;&lt;authors&gt;&lt;author&gt;Chung-hsi Lin&lt;/author&gt;&lt;/authors&gt;&lt;/contributors&gt;&lt;titles&gt;&lt;title&gt;The Silenced Technology: The Beauty and Sorrow of Reassembled Cars&lt;/title&gt;&lt;secondary-title&gt;East Asian Science, Technology and Society: an International Journal&lt;/secondary-title&gt;&lt;/titles&gt;&lt;periodical&gt;&lt;full-title&gt;East Asian Science, Technology and Society: an International Journal&lt;/full-title&gt;&lt;/periodical&gt;&lt;pages&gt;91-131&lt;/pages&gt;&lt;volume&gt;3&lt;/volume&gt;&lt;number&gt;1&lt;/number&gt;&lt;keywords&gt;&lt;keyword&gt;jugaad, innovation, reassembled cars, taiwan&lt;/keyword&gt;&lt;/keywords&gt;&lt;dates&gt;&lt;year&gt;2009&lt;/year&gt;&lt;/dates&gt;&lt;urls&gt;&lt;/urls&gt;&lt;electronic-resource-num&gt;10.1007/s12280-009-9088-3&lt;/electronic-resource-num&gt;&lt;/record&gt;&lt;/Cite&gt;&lt;/EndNote&gt;</w:instrText>
      </w:r>
      <w:r w:rsidRPr="00C0053C">
        <w:fldChar w:fldCharType="separate"/>
      </w:r>
      <w:r w:rsidRPr="00C0053C">
        <w:rPr>
          <w:noProof/>
        </w:rPr>
        <w:t>(</w:t>
      </w:r>
      <w:hyperlink w:anchor="_ENREF_28" w:tooltip="Lin, 2009 #34" w:history="1">
        <w:r w:rsidR="00DC44AC" w:rsidRPr="00C0053C">
          <w:rPr>
            <w:noProof/>
          </w:rPr>
          <w:t>Lin, 2009</w:t>
        </w:r>
      </w:hyperlink>
      <w:r w:rsidRPr="00C0053C">
        <w:rPr>
          <w:noProof/>
        </w:rPr>
        <w:t>)</w:t>
      </w:r>
      <w:r w:rsidRPr="00C0053C">
        <w:fldChar w:fldCharType="end"/>
      </w:r>
      <w:r w:rsidRPr="00C0053C">
        <w:t xml:space="preserve"> with names such as ‘iron cattle’, ‘</w:t>
      </w:r>
      <w:proofErr w:type="spellStart"/>
      <w:r w:rsidRPr="00C0053C">
        <w:t>siqizai</w:t>
      </w:r>
      <w:proofErr w:type="spellEnd"/>
      <w:r w:rsidRPr="00C0053C">
        <w:t>’ or ‘</w:t>
      </w:r>
      <w:proofErr w:type="spellStart"/>
      <w:r w:rsidRPr="00C0053C">
        <w:t>laqizai</w:t>
      </w:r>
      <w:proofErr w:type="spellEnd"/>
      <w:r w:rsidRPr="00C0053C">
        <w:t xml:space="preserve">’ given to them by local communities: </w:t>
      </w:r>
    </w:p>
    <w:p w14:paraId="0418572E" w14:textId="37A816A7" w:rsidR="008B21AB" w:rsidRPr="00C0053C" w:rsidRDefault="008B21AB" w:rsidP="00C710A5">
      <w:pPr>
        <w:tabs>
          <w:tab w:val="left" w:pos="1293"/>
        </w:tabs>
        <w:spacing w:line="360" w:lineRule="auto"/>
        <w:ind w:left="709"/>
        <w:jc w:val="both"/>
        <w:rPr>
          <w:sz w:val="22"/>
        </w:rPr>
      </w:pPr>
      <w:r w:rsidRPr="00C0053C">
        <w:rPr>
          <w:sz w:val="22"/>
        </w:rPr>
        <w:t>“Iron cattle” refer to reassembled cars that use single-cylinder motive power such as a water pump, a cultivator prow, or a motorcycle engine. “</w:t>
      </w:r>
      <w:proofErr w:type="spellStart"/>
      <w:r w:rsidRPr="00C0053C">
        <w:rPr>
          <w:sz w:val="22"/>
        </w:rPr>
        <w:t>Siqizai</w:t>
      </w:r>
      <w:proofErr w:type="spellEnd"/>
      <w:r w:rsidRPr="00C0053C">
        <w:rPr>
          <w:sz w:val="22"/>
        </w:rPr>
        <w:t>” refers to reassembled cars that use four-cylinder engines; “</w:t>
      </w:r>
      <w:proofErr w:type="spellStart"/>
      <w:r w:rsidRPr="00C0053C">
        <w:rPr>
          <w:sz w:val="22"/>
        </w:rPr>
        <w:t>laqizai</w:t>
      </w:r>
      <w:proofErr w:type="spellEnd"/>
      <w:r w:rsidRPr="00C0053C">
        <w:rPr>
          <w:sz w:val="22"/>
        </w:rPr>
        <w:t xml:space="preserve">” refers to six-cylinder engines </w:t>
      </w:r>
      <w:r w:rsidRPr="00C0053C">
        <w:rPr>
          <w:sz w:val="22"/>
        </w:rPr>
        <w:fldChar w:fldCharType="begin"/>
      </w:r>
      <w:r w:rsidRPr="00C0053C">
        <w:rPr>
          <w:sz w:val="22"/>
        </w:rPr>
        <w:instrText xml:space="preserve"> ADDIN EN.CITE &lt;EndNote&gt;&lt;Cite ExcludeAuth="1" ExcludeYear="1"&gt;&lt;Author&gt;Lin&lt;/Author&gt;&lt;Year&gt;2009&lt;/Year&gt;&lt;RecNum&gt;34&lt;/RecNum&gt;&lt;Prefix&gt;ibid`, footnote&lt;/Prefix&gt;&lt;Suffix&gt;`, p. 93&lt;/Suffix&gt;&lt;DisplayText&gt;(ibid, footnote, p. 93)&lt;/DisplayText&gt;&lt;record&gt;&lt;rec-number&gt;34&lt;/rec-number&gt;&lt;foreign-keys&gt;&lt;key app="EN" db-id="x90fzd9psxdwt3esvzlpsv0rdsdsrd5p00v0"&gt;34&lt;/key&gt;&lt;/foreign-keys&gt;&lt;ref-type name="Journal Article"&gt;17&lt;/ref-type&gt;&lt;contributors&gt;&lt;authors&gt;&lt;author&gt;Chung-hsi Lin&lt;/author&gt;&lt;/authors&gt;&lt;/contributors&gt;&lt;titles&gt;&lt;title&gt;The Silenced Technology: The Beauty and Sorrow of Reassembled Cars&lt;/title&gt;&lt;secondary-title&gt;East Asian Science, Technology and Society: an International Journal&lt;/secondary-title&gt;&lt;/titles&gt;&lt;pages&gt;91-131&lt;/pages&gt;&lt;volume&gt;3&lt;/volume&gt;&lt;number&gt;1&lt;/number&gt;&lt;keywords&gt;&lt;keyword&gt;jugaad, innovation, reassembled cars, taiwan&lt;/keyword&gt;&lt;/keywords&gt;&lt;dates&gt;&lt;year&gt;2009&lt;/year&gt;&lt;/dates&gt;&lt;urls&gt;&lt;/urls&gt;&lt;electronic-resource-num&gt;10.1007/s12280-009-9088-3&lt;/electronic-resource-num&gt;&lt;/record&gt;&lt;/Cite&gt;&lt;/EndNote&gt;</w:instrText>
      </w:r>
      <w:r w:rsidRPr="00C0053C">
        <w:rPr>
          <w:sz w:val="22"/>
        </w:rPr>
        <w:fldChar w:fldCharType="separate"/>
      </w:r>
      <w:r w:rsidRPr="00C0053C">
        <w:rPr>
          <w:noProof/>
          <w:sz w:val="22"/>
        </w:rPr>
        <w:t>(</w:t>
      </w:r>
      <w:hyperlink w:anchor="_ENREF_28" w:tooltip="Lin, 2009 #34" w:history="1">
        <w:r w:rsidR="00DC44AC" w:rsidRPr="00C0053C">
          <w:rPr>
            <w:noProof/>
            <w:sz w:val="22"/>
          </w:rPr>
          <w:t>ibid, footnote, p. 93</w:t>
        </w:r>
      </w:hyperlink>
      <w:r w:rsidRPr="00C0053C">
        <w:rPr>
          <w:noProof/>
          <w:sz w:val="22"/>
        </w:rPr>
        <w:t>)</w:t>
      </w:r>
      <w:r w:rsidRPr="00C0053C">
        <w:rPr>
          <w:sz w:val="22"/>
        </w:rPr>
        <w:fldChar w:fldCharType="end"/>
      </w:r>
      <w:r w:rsidRPr="00C0053C">
        <w:rPr>
          <w:sz w:val="22"/>
        </w:rPr>
        <w:t>.</w:t>
      </w:r>
    </w:p>
    <w:p w14:paraId="34D5319D" w14:textId="78E49003" w:rsidR="008B21AB" w:rsidRPr="00C0053C" w:rsidRDefault="008B21AB" w:rsidP="0024209B">
      <w:pPr>
        <w:tabs>
          <w:tab w:val="left" w:pos="1293"/>
        </w:tabs>
        <w:spacing w:line="360" w:lineRule="auto"/>
        <w:jc w:val="both"/>
      </w:pPr>
      <w:r w:rsidRPr="00C0053C">
        <w:t xml:space="preserve">Like in the case of </w:t>
      </w:r>
      <w:proofErr w:type="spellStart"/>
      <w:r w:rsidRPr="00C0053C">
        <w:t>jugaad</w:t>
      </w:r>
      <w:proofErr w:type="spellEnd"/>
      <w:r w:rsidRPr="00C0053C">
        <w:t xml:space="preserve"> in India, ‘reassembled’ in Taiwan also has a negative social connotation – often meaning “unprofessional, unsafe or insecure” </w:t>
      </w:r>
      <w:r w:rsidRPr="00C0053C">
        <w:fldChar w:fldCharType="begin"/>
      </w:r>
      <w:r w:rsidRPr="00C0053C">
        <w:instrText xml:space="preserve"> ADDIN EN.CITE &lt;EndNote&gt;&lt;Cite ExcludeAuth="1" ExcludeYear="1"&gt;&lt;Author&gt;Lin&lt;/Author&gt;&lt;Year&gt;2009&lt;/Year&gt;&lt;RecNum&gt;34&lt;/RecNum&gt;&lt;Suffix&gt;ibid`, p. 92&lt;/Suffix&gt;&lt;DisplayText&gt;(ibid, p. 92)&lt;/DisplayText&gt;&lt;record&gt;&lt;rec-number&gt;34&lt;/rec-number&gt;&lt;foreign-keys&gt;&lt;key app="EN" db-id="x90fzd9psxdwt3esvzlpsv0rdsdsrd5p00v0"&gt;34&lt;/key&gt;&lt;/foreign-keys&gt;&lt;ref-type name="Journal Article"&gt;17&lt;/ref-type&gt;&lt;contributors&gt;&lt;authors&gt;&lt;author&gt;Chung-hsi Lin&lt;/author&gt;&lt;/authors&gt;&lt;/contributors&gt;&lt;titles&gt;&lt;title&gt;The Silenced Technology: The Beauty and Sorrow of Reassembled Cars&lt;/title&gt;&lt;secondary-title&gt;East Asian Science, Technology and Society: an International Journal&lt;/secondary-title&gt;&lt;/titles&gt;&lt;pages&gt;91-131&lt;/pages&gt;&lt;volume&gt;3&lt;/volume&gt;&lt;number&gt;1&lt;/number&gt;&lt;keywords&gt;&lt;keyword&gt;jugaad, innovation, reassembled cars, taiwan&lt;/keyword&gt;&lt;/keywords&gt;&lt;dates&gt;&lt;year&gt;2009&lt;/year&gt;&lt;/dates&gt;&lt;urls&gt;&lt;/urls&gt;&lt;electronic-resource-num&gt;10.1007/s12280-009-9088-3&lt;/electronic-resource-num&gt;&lt;/record&gt;&lt;/Cite&gt;&lt;/EndNote&gt;</w:instrText>
      </w:r>
      <w:r w:rsidRPr="00C0053C">
        <w:fldChar w:fldCharType="separate"/>
      </w:r>
      <w:r w:rsidRPr="00C0053C">
        <w:rPr>
          <w:noProof/>
        </w:rPr>
        <w:t>(</w:t>
      </w:r>
      <w:hyperlink w:anchor="_ENREF_28" w:tooltip="Lin, 2009 #34" w:history="1">
        <w:r w:rsidR="00DC44AC" w:rsidRPr="00C0053C">
          <w:rPr>
            <w:noProof/>
          </w:rPr>
          <w:t>ibid, p. 92</w:t>
        </w:r>
      </w:hyperlink>
      <w:r w:rsidRPr="00C0053C">
        <w:rPr>
          <w:noProof/>
        </w:rPr>
        <w:t>)</w:t>
      </w:r>
      <w:r w:rsidRPr="00C0053C">
        <w:fldChar w:fldCharType="end"/>
      </w:r>
      <w:r w:rsidRPr="00C0053C">
        <w:t xml:space="preserve"> and Lin notes that the government along with the media worked together to put in place policies and to create an environment that would allow for “tightening controls of old cars and implementing strict inspection to weed out unqualified ones” </w:t>
      </w:r>
      <w:r w:rsidRPr="00C0053C">
        <w:fldChar w:fldCharType="begin"/>
      </w:r>
      <w:r w:rsidRPr="00C0053C">
        <w:instrText xml:space="preserve"> ADDIN EN.CITE &lt;EndNote&gt;&lt;Cite ExcludeAuth="1" ExcludeYear="1"&gt;&lt;Author&gt;Lin&lt;/Author&gt;&lt;Year&gt;2009&lt;/Year&gt;&lt;RecNum&gt;34&lt;/RecNum&gt;&lt;Suffix&gt;ibid`, p. 105&lt;/Suffix&gt;&lt;DisplayText&gt;(ibid, p. 105)&lt;/DisplayText&gt;&lt;record&gt;&lt;rec-number&gt;34&lt;/rec-number&gt;&lt;foreign-keys&gt;&lt;key app="EN" db-id="x90fzd9psxdwt3esvzlpsv0rdsdsrd5p00v0"&gt;34&lt;/key&gt;&lt;/foreign-keys&gt;&lt;ref-type name="Journal Article"&gt;17&lt;/ref-type&gt;&lt;contributors&gt;&lt;authors&gt;&lt;author&gt;Chung-hsi Lin&lt;/author&gt;&lt;/authors&gt;&lt;/contributors&gt;&lt;titles&gt;&lt;title&gt;The Silenced Technology: The Beauty and Sorrow of Reassembled Cars&lt;/title&gt;&lt;secondary-title&gt;East Asian Science, Technology and Society: an International Journal&lt;/secondary-title&gt;&lt;/titles&gt;&lt;pages&gt;91-131&lt;/pages&gt;&lt;volume&gt;3&lt;/volume&gt;&lt;number&gt;1&lt;/number&gt;&lt;keywords&gt;&lt;keyword&gt;jugaad, innovation, reassembled cars, taiwan&lt;/keyword&gt;&lt;/keywords&gt;&lt;dates&gt;&lt;year&gt;2009&lt;/year&gt;&lt;/dates&gt;&lt;urls&gt;&lt;/urls&gt;&lt;electronic-resource-num&gt;10.1007/s12280-009-9088-3&lt;/electronic-resource-num&gt;&lt;/record&gt;&lt;/Cite&gt;&lt;/EndNote&gt;</w:instrText>
      </w:r>
      <w:r w:rsidRPr="00C0053C">
        <w:fldChar w:fldCharType="separate"/>
      </w:r>
      <w:r w:rsidRPr="00C0053C">
        <w:rPr>
          <w:noProof/>
        </w:rPr>
        <w:t>(</w:t>
      </w:r>
      <w:hyperlink w:anchor="_ENREF_28" w:tooltip="Lin, 2009 #34" w:history="1">
        <w:r w:rsidR="00DC44AC" w:rsidRPr="00C0053C">
          <w:rPr>
            <w:noProof/>
          </w:rPr>
          <w:t>ibid, p. 105</w:t>
        </w:r>
      </w:hyperlink>
      <w:r w:rsidRPr="00C0053C">
        <w:rPr>
          <w:noProof/>
        </w:rPr>
        <w:t>)</w:t>
      </w:r>
      <w:r w:rsidRPr="00C0053C">
        <w:fldChar w:fldCharType="end"/>
      </w:r>
      <w:r w:rsidRPr="00C0053C">
        <w:t xml:space="preserve">. </w:t>
      </w:r>
    </w:p>
    <w:p w14:paraId="71DD2CD3" w14:textId="77777777" w:rsidR="008B21AB" w:rsidRPr="00C0053C" w:rsidRDefault="008B21AB" w:rsidP="0024209B">
      <w:pPr>
        <w:tabs>
          <w:tab w:val="left" w:pos="1293"/>
        </w:tabs>
        <w:spacing w:line="360" w:lineRule="auto"/>
        <w:jc w:val="both"/>
      </w:pPr>
    </w:p>
    <w:p w14:paraId="4D0D7DDB" w14:textId="77777777" w:rsidR="008B21AB" w:rsidRPr="00C0053C" w:rsidRDefault="008B21AB" w:rsidP="0024209B">
      <w:pPr>
        <w:tabs>
          <w:tab w:val="left" w:pos="1293"/>
        </w:tabs>
        <w:spacing w:line="360" w:lineRule="auto"/>
        <w:jc w:val="both"/>
        <w:rPr>
          <w:sz w:val="22"/>
        </w:rPr>
      </w:pPr>
      <w:r w:rsidRPr="00C0053C">
        <w:t>It was part of an explicit strategy of stigmatizing and regulating ‘reassembled cars’ to allow the auto-industry a foothold in the market at a time when it was floundering in the 1950s and 60s. The negative image and repeated government clampdowns notwithstanding, the reassembled cars in Taiwan survived. In some cases they were even procured by government agencies like the police and local land offices and proved to be particularly useful in providing relief in disaster situations and also for transportation of farm produce.</w:t>
      </w:r>
    </w:p>
    <w:p w14:paraId="19A22748" w14:textId="77777777" w:rsidR="008B21AB" w:rsidRPr="00C0053C" w:rsidRDefault="008B21AB" w:rsidP="0024209B">
      <w:pPr>
        <w:tabs>
          <w:tab w:val="left" w:pos="1293"/>
        </w:tabs>
        <w:spacing w:line="360" w:lineRule="auto"/>
        <w:jc w:val="both"/>
      </w:pPr>
      <w:r w:rsidRPr="00C0053C">
        <w:tab/>
      </w:r>
    </w:p>
    <w:p w14:paraId="7CC9BE22" w14:textId="5CFC6B47" w:rsidR="008B21AB" w:rsidRPr="00C0053C" w:rsidRDefault="008B21AB" w:rsidP="0024209B">
      <w:pPr>
        <w:spacing w:line="360" w:lineRule="auto"/>
      </w:pPr>
      <w:r w:rsidRPr="00C0053C">
        <w:t xml:space="preserve">Lin notes that the ‘reassembled cars’ were, if fact, automobiles with many advantages which included among others, “their safety, low prices, and flexibility in production and use, thanks to the collaborated network consisting of salvage yards and reassembled car makers” </w:t>
      </w:r>
      <w:r w:rsidRPr="00C0053C">
        <w:fldChar w:fldCharType="begin"/>
      </w:r>
      <w:r w:rsidRPr="00C0053C">
        <w:instrText xml:space="preserve"> ADDIN EN.CITE &lt;EndNote&gt;&lt;Cite ExcludeAuth="1" ExcludeYear="1"&gt;&lt;Author&gt;Lin&lt;/Author&gt;&lt;Year&gt;2009&lt;/Year&gt;&lt;RecNum&gt;34&lt;/RecNum&gt;&lt;Suffix&gt;ibid`, p. 91&lt;/Suffix&gt;&lt;DisplayText&gt;(ibid, p. 91)&lt;/DisplayText&gt;&lt;record&gt;&lt;rec-number&gt;34&lt;/rec-number&gt;&lt;foreign-keys&gt;&lt;key app="EN" db-id="x90fzd9psxdwt3esvzlpsv0rdsdsrd5p00v0"&gt;34&lt;/key&gt;&lt;/foreign-keys&gt;&lt;ref-type name="Journal Article"&gt;17&lt;/ref-type&gt;&lt;contributors&gt;&lt;authors&gt;&lt;author&gt;Chung-hsi Lin&lt;/author&gt;&lt;/authors&gt;&lt;/contributors&gt;&lt;titles&gt;&lt;title&gt;The Silenced Technology: The Beauty and Sorrow of Reassembled Cars&lt;/title&gt;&lt;secondary-title&gt;East Asian Science, Technology and Society: an International Journal&lt;/secondary-title&gt;&lt;/titles&gt;&lt;pages&gt;91-131&lt;/pages&gt;&lt;volume&gt;3&lt;/volume&gt;&lt;number&gt;1&lt;/number&gt;&lt;keywords&gt;&lt;keyword&gt;jugaad, innovation, reassembled cars, taiwan&lt;/keyword&gt;&lt;/keywords&gt;&lt;dates&gt;&lt;year&gt;2009&lt;/year&gt;&lt;/dates&gt;&lt;urls&gt;&lt;/urls&gt;&lt;electronic-resource-num&gt;10.1007/s12280-009-9088-3&lt;/electronic-resource-num&gt;&lt;/record&gt;&lt;/Cite&gt;&lt;/EndNote&gt;</w:instrText>
      </w:r>
      <w:r w:rsidRPr="00C0053C">
        <w:fldChar w:fldCharType="separate"/>
      </w:r>
      <w:r w:rsidRPr="00C0053C">
        <w:rPr>
          <w:noProof/>
        </w:rPr>
        <w:t>(</w:t>
      </w:r>
      <w:hyperlink w:anchor="_ENREF_28" w:tooltip="Lin, 2009 #34" w:history="1">
        <w:r w:rsidR="00DC44AC" w:rsidRPr="00C0053C">
          <w:rPr>
            <w:noProof/>
          </w:rPr>
          <w:t>ibid, p. 91</w:t>
        </w:r>
      </w:hyperlink>
      <w:r w:rsidRPr="00C0053C">
        <w:rPr>
          <w:noProof/>
        </w:rPr>
        <w:t>)</w:t>
      </w:r>
      <w:r w:rsidRPr="00C0053C">
        <w:fldChar w:fldCharType="end"/>
      </w:r>
      <w:r w:rsidRPr="00C0053C">
        <w:t xml:space="preserve">. In an insightful comment on safety and quality, Lin quotes figures to show that the accident rate for reassembled cars that were considered unsafe in the general perception was, in fact, much lower than that for mass-manufactured automobiles. The latter being built for a particular system of transport with </w:t>
      </w:r>
      <w:proofErr w:type="gramStart"/>
      <w:r w:rsidRPr="00C0053C">
        <w:t>high speed</w:t>
      </w:r>
      <w:proofErr w:type="gramEnd"/>
      <w:r w:rsidRPr="00C0053C">
        <w:t xml:space="preserve"> being one of the priorities were made of thinner and lighter steel and where casualties were high when a crash did occur. These vehicles were, similarly, very unstable and unsafe when used in mountainous regions. </w:t>
      </w:r>
    </w:p>
    <w:p w14:paraId="62901B68" w14:textId="77777777" w:rsidR="008B21AB" w:rsidRPr="00C0053C" w:rsidRDefault="008B21AB" w:rsidP="0024209B">
      <w:pPr>
        <w:tabs>
          <w:tab w:val="left" w:pos="1293"/>
        </w:tabs>
        <w:spacing w:line="360" w:lineRule="auto"/>
        <w:jc w:val="both"/>
      </w:pPr>
    </w:p>
    <w:p w14:paraId="4D7844C4" w14:textId="63F1EBBA" w:rsidR="008B21AB" w:rsidRPr="00C0053C" w:rsidRDefault="008B21AB" w:rsidP="0024209B">
      <w:pPr>
        <w:tabs>
          <w:tab w:val="left" w:pos="1293"/>
        </w:tabs>
        <w:spacing w:line="360" w:lineRule="auto"/>
        <w:jc w:val="both"/>
      </w:pPr>
      <w:r w:rsidRPr="00C0053C">
        <w:t xml:space="preserve">The inference therefore is that quality parameters cannot be universalized and have to be looked at in the specific context they operate. Where </w:t>
      </w:r>
      <w:proofErr w:type="gramStart"/>
      <w:r w:rsidRPr="00C0053C">
        <w:t>are they being used, for what purpose and by whom</w:t>
      </w:r>
      <w:proofErr w:type="gramEnd"/>
      <w:r w:rsidRPr="00C0053C">
        <w:t xml:space="preserve">? Exactly the same would apply in the case of </w:t>
      </w:r>
      <w:proofErr w:type="spellStart"/>
      <w:r w:rsidRPr="00C0053C">
        <w:t>jugaad</w:t>
      </w:r>
      <w:proofErr w:type="spellEnd"/>
      <w:r w:rsidRPr="00C0053C">
        <w:t xml:space="preserve"> and the same question needs to be asked of those who make a generalized statement that </w:t>
      </w:r>
      <w:proofErr w:type="spellStart"/>
      <w:r w:rsidRPr="00C0053C">
        <w:t>jugaad</w:t>
      </w:r>
      <w:proofErr w:type="spellEnd"/>
      <w:r w:rsidRPr="00C0053C">
        <w:t xml:space="preserve"> means poor quality. For </w:t>
      </w:r>
      <w:r w:rsidRPr="00C0053C">
        <w:fldChar w:fldCharType="begin"/>
      </w:r>
      <w:r w:rsidRPr="00C0053C">
        <w:instrText xml:space="preserve"> ADDIN EN.CITE &lt;EndNote&gt;&lt;Cite AuthorYear="1"&gt;&lt;Author&gt;Prahalad&lt;/Author&gt;&lt;Year&gt;2010&lt;/Year&gt;&lt;RecNum&gt;14788&lt;/RecNum&gt;&lt;DisplayText&gt;Prahalad and Mashelkar (2010b)&lt;/DisplayText&gt;&lt;record&gt;&lt;rec-number&gt;14788&lt;/rec-number&gt;&lt;foreign-keys&gt;&lt;key app="EN" db-id="5f0xfztfx2psedezd2m5az9xvve0fvetvtv2"&gt;14788&lt;/key&gt;&lt;/foreign-keys&gt;&lt;ref-type name="Journal Article"&gt;17&lt;/ref-type&gt;&lt;contributors&gt;&lt;authors&gt;&lt;author&gt;C. K. Prahalad&lt;/author&gt;&lt;author&gt;R. A. Mashelkar&lt;/author&gt;&lt;/authors&gt;&lt;/contributors&gt;&lt;titles&gt;&lt;title&gt;Innovation&amp;apos;s Holy Grail&lt;/title&gt;&lt;secondary-title&gt;Harvard Business Review&lt;/secondary-title&gt;&lt;/titles&gt;&lt;periodical&gt;&lt;full-title&gt;Harvard Business Review&lt;/full-title&gt;&lt;/periodical&gt;&lt;pages&gt;10&lt;/pages&gt;&lt;number&gt;July-August 2010&lt;/number&gt;&lt;dates&gt;&lt;year&gt;2010&lt;/year&gt;&lt;/dates&gt;&lt;urls&gt;&lt;/urls&gt;&lt;/record&gt;&lt;/Cite&gt;&lt;/EndNote&gt;</w:instrText>
      </w:r>
      <w:r w:rsidRPr="00C0053C">
        <w:fldChar w:fldCharType="separate"/>
      </w:r>
      <w:hyperlink w:anchor="_ENREF_43" w:tooltip="Prahalad, 2010 #14788" w:history="1">
        <w:r w:rsidR="00DC44AC" w:rsidRPr="00C0053C">
          <w:rPr>
            <w:noProof/>
          </w:rPr>
          <w:t>Prahalad and Mashelkar (2010b</w:t>
        </w:r>
      </w:hyperlink>
      <w:r w:rsidRPr="00C0053C">
        <w:rPr>
          <w:noProof/>
        </w:rPr>
        <w:t>)</w:t>
      </w:r>
      <w:r w:rsidRPr="00C0053C">
        <w:fldChar w:fldCharType="end"/>
      </w:r>
      <w:r w:rsidRPr="00C0053C">
        <w:t xml:space="preserve"> </w:t>
      </w:r>
      <w:proofErr w:type="spellStart"/>
      <w:r w:rsidRPr="00C0053C">
        <w:t>jugaad</w:t>
      </w:r>
      <w:proofErr w:type="spellEnd"/>
      <w:r w:rsidRPr="00C0053C">
        <w:t xml:space="preserve"> is “compromised quality”; for </w:t>
      </w:r>
      <w:proofErr w:type="spellStart"/>
      <w:r w:rsidRPr="00C0053C">
        <w:t>Dharmadhikari</w:t>
      </w:r>
      <w:proofErr w:type="spellEnd"/>
      <w:r w:rsidRPr="00C0053C">
        <w:t xml:space="preserve"> the use of </w:t>
      </w:r>
      <w:proofErr w:type="spellStart"/>
      <w:r w:rsidRPr="00C0053C">
        <w:t>jugaad</w:t>
      </w:r>
      <w:proofErr w:type="spellEnd"/>
      <w:r w:rsidRPr="00C0053C">
        <w:t xml:space="preserve"> helped deliver outputs that were at par with some of the best in the world an acceptable in prominent peer reviewed scientific journals. This would certainly not have been if it was poor or compromised quality. This is also not to say that all </w:t>
      </w:r>
      <w:proofErr w:type="spellStart"/>
      <w:r w:rsidRPr="00C0053C">
        <w:t>jugaad</w:t>
      </w:r>
      <w:proofErr w:type="spellEnd"/>
      <w:r w:rsidRPr="00C0053C">
        <w:t xml:space="preserve"> is always of great quality (whatever that might be), but to note that something cannot be dismissed as bad quality or unsafe just because it is </w:t>
      </w:r>
      <w:proofErr w:type="spellStart"/>
      <w:r w:rsidRPr="00C0053C">
        <w:t>jugaad</w:t>
      </w:r>
      <w:proofErr w:type="spellEnd"/>
      <w:r w:rsidRPr="00C0053C">
        <w:t xml:space="preserve">. </w:t>
      </w:r>
    </w:p>
    <w:p w14:paraId="19F2E0D5" w14:textId="77777777" w:rsidR="008B21AB" w:rsidRPr="00C0053C" w:rsidRDefault="008B21AB" w:rsidP="0024209B">
      <w:pPr>
        <w:tabs>
          <w:tab w:val="left" w:pos="1293"/>
        </w:tabs>
        <w:spacing w:line="360" w:lineRule="auto"/>
        <w:jc w:val="both"/>
      </w:pPr>
    </w:p>
    <w:p w14:paraId="15A805C0" w14:textId="77777777" w:rsidR="008B21AB" w:rsidRPr="00C0053C" w:rsidRDefault="008B21AB" w:rsidP="0024209B">
      <w:pPr>
        <w:tabs>
          <w:tab w:val="left" w:pos="1293"/>
        </w:tabs>
        <w:spacing w:line="360" w:lineRule="auto"/>
        <w:jc w:val="both"/>
        <w:rPr>
          <w:b/>
          <w:u w:val="single"/>
        </w:rPr>
      </w:pPr>
      <w:proofErr w:type="spellStart"/>
      <w:r w:rsidRPr="00C0053C">
        <w:rPr>
          <w:b/>
          <w:u w:val="single"/>
        </w:rPr>
        <w:t>Bricolage</w:t>
      </w:r>
      <w:proofErr w:type="spellEnd"/>
      <w:r w:rsidRPr="00C0053C">
        <w:rPr>
          <w:b/>
          <w:u w:val="single"/>
        </w:rPr>
        <w:t xml:space="preserve"> and user-driven innovations </w:t>
      </w:r>
    </w:p>
    <w:p w14:paraId="69F15D55" w14:textId="15E6FAEA" w:rsidR="008B21AB" w:rsidRPr="00C0053C" w:rsidRDefault="008B21AB" w:rsidP="0024209B">
      <w:pPr>
        <w:tabs>
          <w:tab w:val="left" w:pos="1293"/>
        </w:tabs>
        <w:spacing w:line="360" w:lineRule="auto"/>
        <w:jc w:val="both"/>
      </w:pPr>
      <w:proofErr w:type="spellStart"/>
      <w:r w:rsidRPr="00C0053C">
        <w:t>Jugaad</w:t>
      </w:r>
      <w:proofErr w:type="spellEnd"/>
      <w:r w:rsidRPr="00C0053C">
        <w:t xml:space="preserve"> also finds resonance in the French idea of ‘</w:t>
      </w:r>
      <w:proofErr w:type="spellStart"/>
      <w:r w:rsidRPr="00C0053C">
        <w:t>bricolage</w:t>
      </w:r>
      <w:proofErr w:type="spellEnd"/>
      <w:r w:rsidRPr="00C0053C">
        <w:t xml:space="preserve">’ </w:t>
      </w:r>
      <w:r w:rsidRPr="00C0053C">
        <w:fldChar w:fldCharType="begin"/>
      </w:r>
      <w:r w:rsidRPr="00C0053C">
        <w:instrText xml:space="preserve"> ADDIN EN.CITE &lt;EndNote&gt;&lt;Cite&gt;&lt;Author&gt;Levi-Strauss&lt;/Author&gt;&lt;Year&gt;1962 -1966&lt;/Year&gt;&lt;RecNum&gt;7825&lt;/RecNum&gt;&lt;DisplayText&gt;(Levi-Strauss, 1962 (Translated 1966))&lt;/DisplayText&gt;&lt;record&gt;&lt;rec-number&gt;7825&lt;/rec-number&gt;&lt;foreign-keys&gt;&lt;key app="EN" db-id="22aw2tvvutfztwets06v0za4zw55s0xer25t"&gt;7825&lt;/key&gt;&lt;/foreign-keys&gt;&lt;ref-type name="Book"&gt;6&lt;/ref-type&gt;&lt;contributors&gt;&lt;authors&gt;&lt;author&gt;Claude Levi-Strauss&lt;/author&gt;&lt;/authors&gt;&lt;secondary-authors&gt;&lt;author&gt;Julian Pitt-Rivers&lt;/author&gt;&lt;author&gt;Ernest Gellner&lt;/author&gt;&lt;/secondary-authors&gt;&lt;subsidiary-authors&gt;&lt;author&gt;George Weidenfield and Nicholson Ltd.&lt;/author&gt;&lt;/subsidiary-authors&gt;&lt;/contributors&gt;&lt;titles&gt;&lt;title&gt;The Savage Mind&lt;/title&gt;&lt;secondary-title&gt;The Nature of Human Society&lt;/secondary-title&gt;&lt;/titles&gt;&lt;pages&gt;290&lt;/pages&gt;&lt;dates&gt;&lt;year&gt;1962 (Translated 1966)&lt;/year&gt;&lt;/dates&gt;&lt;publisher&gt;The University of Chicago Press&lt;/publisher&gt;&lt;isbn&gt;10:0-226-47484-4&lt;/isbn&gt;&lt;urls&gt;&lt;/urls&gt;&lt;/record&gt;&lt;/Cite&gt;&lt;/EndNote&gt;</w:instrText>
      </w:r>
      <w:r w:rsidRPr="00C0053C">
        <w:fldChar w:fldCharType="separate"/>
      </w:r>
      <w:r w:rsidRPr="00C0053C">
        <w:rPr>
          <w:noProof/>
        </w:rPr>
        <w:t>(</w:t>
      </w:r>
      <w:hyperlink w:anchor="_ENREF_26" w:tooltip="Levi-Strauss, 1962 (Translated 1966) #7825" w:history="1">
        <w:r w:rsidR="00DC44AC" w:rsidRPr="00C0053C">
          <w:rPr>
            <w:noProof/>
          </w:rPr>
          <w:t>Levi-Strauss, 1962 (Translated 1966)</w:t>
        </w:r>
      </w:hyperlink>
      <w:r w:rsidRPr="00C0053C">
        <w:rPr>
          <w:noProof/>
        </w:rPr>
        <w:t>)</w:t>
      </w:r>
      <w:r w:rsidRPr="00C0053C">
        <w:fldChar w:fldCharType="end"/>
      </w:r>
      <w:r w:rsidRPr="00C0053C">
        <w:t xml:space="preserve">, where the </w:t>
      </w:r>
      <w:proofErr w:type="spellStart"/>
      <w:r w:rsidRPr="00C0053C">
        <w:t>bricoleur</w:t>
      </w:r>
      <w:proofErr w:type="spellEnd"/>
      <w:r w:rsidRPr="00C0053C">
        <w:t xml:space="preserve"> “is (…) someone who works with his hands and uses devious means compared to that of the craftsman (…) is adept at performing a large number of diverse tasks”  and where the “</w:t>
      </w:r>
      <w:proofErr w:type="spellStart"/>
      <w:r w:rsidRPr="00C0053C">
        <w:t>bricoleur</w:t>
      </w:r>
      <w:proofErr w:type="spellEnd"/>
      <w:r w:rsidRPr="00C0053C">
        <w:t xml:space="preserve"> has no precise equivalent in English (…). [He] is a man who undertakes odd jobs and is a Jack of all trades”. </w:t>
      </w:r>
      <w:proofErr w:type="spellStart"/>
      <w:r w:rsidRPr="00C0053C">
        <w:t>Bricolage</w:t>
      </w:r>
      <w:proofErr w:type="spellEnd"/>
      <w:r w:rsidRPr="00C0053C">
        <w:t xml:space="preserve"> is made up of “elements [that] are collected or retained on the principle that ‘they may always come handy’” and where none of the elements has just “one definite and determinate use” </w:t>
      </w:r>
      <w:r w:rsidRPr="00C0053C">
        <w:fldChar w:fldCharType="begin"/>
      </w:r>
      <w:r w:rsidRPr="00C0053C">
        <w:instrText xml:space="preserve"> ADDIN EN.CITE &lt;EndNote&gt;&lt;Cite ExcludeAuth="1" ExcludeYear="1"&gt;&lt;Author&gt;Levi-Strauss&lt;/Author&gt;&lt;Year&gt;1966 (1962)&lt;/Year&gt;&lt;RecNum&gt;14812&lt;/RecNum&gt;&lt;Suffix&gt;ibid`, p. 16-18&lt;/Suffix&gt;&lt;DisplayText&gt;(ibid, p. 16-18)&lt;/DisplayText&gt;&lt;record&gt;&lt;rec-number&gt;14812&lt;/rec-number&gt;&lt;foreign-keys&gt;&lt;key app="EN" db-id="5f0xfztfx2psedezd2m5az9xvve0fvetvtv2"&gt;14812&lt;/key&gt;&lt;/foreign-keys&gt;&lt;ref-type name="Book"&gt;6&lt;/ref-type&gt;&lt;contributors&gt;&lt;authors&gt;&lt;author&gt;Claude Levi-Strauss&lt;/author&gt;&lt;/authors&gt;&lt;secondary-authors&gt;&lt;author&gt;Julian Pitt-Rivers and Ernest Gellner&lt;/author&gt;&lt;/secondary-authors&gt;&lt;subsidiary-authors&gt;&lt;author&gt;George Weidenfeld and Nicolson Ltd.&lt;/author&gt;&lt;/subsidiary-authors&gt;&lt;/contributors&gt;&lt;titles&gt;&lt;title&gt;The Savage Mind&lt;/title&gt;&lt;secondary-title&gt;The Nature of Human Society Series&lt;/secondary-title&gt;&lt;/titles&gt;&lt;pages&gt;xii+290&lt;/pages&gt;&lt;edition&gt;Translated from the French&lt;/edition&gt;&lt;dates&gt;&lt;year&gt;1966 (1962)&lt;/year&gt;&lt;/dates&gt;&lt;pub-location&gt;Chicago&lt;/pub-location&gt;&lt;publisher&gt;The University of Chicago Press&lt;/publisher&gt;&lt;isbn&gt;978-0-226-47484-7&lt;/isbn&gt;&lt;work-type&gt;Translation&lt;/work-type&gt;&lt;urls&gt;&lt;/urls&gt;&lt;/record&gt;&lt;/Cite&gt;&lt;/EndNote&gt;</w:instrText>
      </w:r>
      <w:r w:rsidRPr="00C0053C">
        <w:fldChar w:fldCharType="separate"/>
      </w:r>
      <w:r w:rsidRPr="00C0053C">
        <w:rPr>
          <w:noProof/>
        </w:rPr>
        <w:t>(</w:t>
      </w:r>
      <w:hyperlink w:anchor="_ENREF_27" w:tooltip="Levi-Strauss, 1966 (1962) #14812" w:history="1">
        <w:r w:rsidR="00DC44AC" w:rsidRPr="00C0053C">
          <w:rPr>
            <w:noProof/>
          </w:rPr>
          <w:t>ibid, p. 16-18</w:t>
        </w:r>
      </w:hyperlink>
      <w:r w:rsidRPr="00C0053C">
        <w:rPr>
          <w:noProof/>
        </w:rPr>
        <w:t>)</w:t>
      </w:r>
      <w:r w:rsidRPr="00C0053C">
        <w:fldChar w:fldCharType="end"/>
      </w:r>
      <w:r w:rsidRPr="00C0053C">
        <w:t xml:space="preserve">. </w:t>
      </w:r>
    </w:p>
    <w:p w14:paraId="6B9663C3" w14:textId="77777777" w:rsidR="008B21AB" w:rsidRPr="00C0053C" w:rsidRDefault="008B21AB" w:rsidP="0024209B">
      <w:pPr>
        <w:tabs>
          <w:tab w:val="left" w:pos="1293"/>
        </w:tabs>
        <w:spacing w:line="360" w:lineRule="auto"/>
        <w:jc w:val="both"/>
      </w:pPr>
    </w:p>
    <w:p w14:paraId="037E2089" w14:textId="52DB2D92" w:rsidR="008B21AB" w:rsidRPr="00C0053C" w:rsidRDefault="008B21AB" w:rsidP="0024209B">
      <w:pPr>
        <w:tabs>
          <w:tab w:val="left" w:pos="1293"/>
        </w:tabs>
        <w:spacing w:line="360" w:lineRule="auto"/>
        <w:jc w:val="both"/>
      </w:pPr>
      <w:r w:rsidRPr="00C0053C">
        <w:t xml:space="preserve">There is an uncanny likeness between </w:t>
      </w:r>
      <w:proofErr w:type="spellStart"/>
      <w:r w:rsidRPr="00C0053C">
        <w:t>bricolage</w:t>
      </w:r>
      <w:proofErr w:type="spellEnd"/>
      <w:r w:rsidRPr="00C0053C">
        <w:t xml:space="preserve"> and </w:t>
      </w:r>
      <w:proofErr w:type="spellStart"/>
      <w:r w:rsidRPr="00C0053C">
        <w:t>jugaad</w:t>
      </w:r>
      <w:proofErr w:type="spellEnd"/>
      <w:r w:rsidRPr="00C0053C">
        <w:t xml:space="preserve"> and in some cases authors have even used the words interchangeably. </w:t>
      </w:r>
      <w:proofErr w:type="spellStart"/>
      <w:r w:rsidRPr="00C0053C">
        <w:t>Birtchnell</w:t>
      </w:r>
      <w:proofErr w:type="spellEnd"/>
      <w:r w:rsidRPr="00C0053C">
        <w:t xml:space="preserve"> </w:t>
      </w:r>
      <w:r w:rsidRPr="00C0053C">
        <w:fldChar w:fldCharType="begin"/>
      </w:r>
      <w:r w:rsidRPr="00C0053C">
        <w:instrText xml:space="preserve"> ADDIN EN.CITE &lt;EndNote&gt;&lt;Cite ExcludeAuth="1"&gt;&lt;Author&gt;Birtchnell&lt;/Author&gt;&lt;Year&gt;2011&lt;/Year&gt;&lt;RecNum&gt;14784&lt;/RecNum&gt;&lt;Suffix&gt;`, p. 358&lt;/Suffix&gt;&lt;Pages&gt;358&lt;/Pages&gt;&lt;DisplayText&gt;(2011, p. 358)&lt;/DisplayText&gt;&lt;record&gt;&lt;rec-number&gt;14784&lt;/rec-number&gt;&lt;foreign-keys&gt;&lt;key app="EN" db-id="5f0xfztfx2psedezd2m5az9xvve0fvetvtv2"&gt;14784&lt;/key&gt;&lt;/foreign-keys&gt;&lt;ref-type name="Journal Article"&gt;17&lt;/ref-type&gt;&lt;contributors&gt;&lt;authors&gt;&lt;author&gt;Thomas Birtchnell&lt;/author&gt;&lt;/authors&gt;&lt;/contributors&gt;&lt;titles&gt;&lt;title&gt;&lt;style face="italic" font="default" size="100%"&gt;Jugaad&lt;/style&gt;&lt;style face="normal" font="default" size="100%"&gt; as systemic risk and disruptive innovation in India&lt;/style&gt;&lt;/title&gt;&lt;secondary-title&gt;Contemporary South Asia&lt;/secondary-title&gt;&lt;/titles&gt;&lt;periodical&gt;&lt;full-title&gt;Contemporary South Asia&lt;/full-title&gt;&lt;/periodical&gt;&lt;pages&gt;357-372&lt;/pages&gt;&lt;volume&gt;19&lt;/volume&gt;&lt;number&gt;4&lt;/number&gt;&lt;edition&gt;15 December 2011&lt;/edition&gt;&lt;dates&gt;&lt;year&gt;2011&lt;/year&gt;&lt;/dates&gt;&lt;urls&gt;&lt;/urls&gt;&lt;/record&gt;&lt;/Cite&gt;&lt;/EndNote&gt;</w:instrText>
      </w:r>
      <w:r w:rsidRPr="00C0053C">
        <w:fldChar w:fldCharType="separate"/>
      </w:r>
      <w:r w:rsidRPr="00C0053C">
        <w:rPr>
          <w:noProof/>
        </w:rPr>
        <w:t>(</w:t>
      </w:r>
      <w:hyperlink w:anchor="_ENREF_6" w:tooltip="Birtchnell, 2011 #14784" w:history="1">
        <w:r w:rsidR="00DC44AC" w:rsidRPr="00C0053C">
          <w:rPr>
            <w:noProof/>
          </w:rPr>
          <w:t>2011, p. 358</w:t>
        </w:r>
      </w:hyperlink>
      <w:r w:rsidRPr="00C0053C">
        <w:rPr>
          <w:noProof/>
        </w:rPr>
        <w:t>)</w:t>
      </w:r>
      <w:r w:rsidRPr="00C0053C">
        <w:fldChar w:fldCharType="end"/>
      </w:r>
      <w:r w:rsidRPr="00C0053C">
        <w:t xml:space="preserve"> calls the </w:t>
      </w:r>
      <w:proofErr w:type="spellStart"/>
      <w:r w:rsidRPr="00C0053C">
        <w:t>jugaad</w:t>
      </w:r>
      <w:proofErr w:type="spellEnd"/>
      <w:r w:rsidRPr="00C0053C">
        <w:t xml:space="preserve"> vehicle, “a </w:t>
      </w:r>
      <w:proofErr w:type="spellStart"/>
      <w:r w:rsidRPr="00C0053C">
        <w:t>bricolage</w:t>
      </w:r>
      <w:proofErr w:type="spellEnd"/>
      <w:r w:rsidRPr="00C0053C">
        <w:t xml:space="preserve"> vehicle”, while in the Hindi translation of the abstract of a paper on science education in a small village in rural India </w:t>
      </w:r>
      <w:r w:rsidRPr="00C0053C">
        <w:fldChar w:fldCharType="begin"/>
      </w:r>
      <w:r w:rsidRPr="00C0053C">
        <w:instrText xml:space="preserve"> ADDIN EN.CITE &lt;EndNote&gt;&lt;Cite&gt;&lt;Author&gt;Sharma&lt;/Author&gt;&lt;Year&gt;2008&lt;/Year&gt;&lt;RecNum&gt;7824&lt;/RecNum&gt;&lt;DisplayText&gt;(Sharma, 2008)&lt;/DisplayText&gt;&lt;record&gt;&lt;rec-number&gt;7824&lt;/rec-number&gt;&lt;foreign-keys&gt;&lt;key app="EN" db-id="22aw2tvvutfztwets06v0za4zw55s0xer25t"&gt;7824&lt;/key&gt;&lt;/foreign-keys&gt;&lt;ref-type name="Journal Article"&gt;17&lt;/ref-type&gt;&lt;contributors&gt;&lt;authors&gt;&lt;author&gt;Ajay Sharma&lt;/author&gt;&lt;/authors&gt;&lt;/contributors&gt;&lt;titles&gt;&lt;title&gt;Portrait of a science teacher as a bricoleur: A case study from India&lt;/title&gt;&lt;secondary-title&gt;Cultural Studies of Science Education&lt;/secondary-title&gt;&lt;/titles&gt;&lt;periodical&gt;&lt;full-title&gt;Cultural Studies of Science Education&lt;/full-title&gt;&lt;/periodical&gt;&lt;pages&gt;811-841&lt;/pages&gt;&lt;volume&gt;3&lt;/volume&gt;&lt;keywords&gt;&lt;keyword&gt;science teaching, ethnography, bricoleur, india&lt;/keyword&gt;&lt;/keywords&gt;&lt;dates&gt;&lt;year&gt;2008&lt;/year&gt;&lt;/dates&gt;&lt;urls&gt;&lt;/urls&gt;&lt;electronic-resource-num&gt;10.1007/s11422-008-9120-2&lt;/electronic-resource-num&gt;&lt;access-date&gt;May 3, 2011&lt;/access-date&gt;&lt;/record&gt;&lt;/Cite&gt;&lt;/EndNote&gt;</w:instrText>
      </w:r>
      <w:r w:rsidRPr="00C0053C">
        <w:fldChar w:fldCharType="separate"/>
      </w:r>
      <w:r w:rsidRPr="00C0053C">
        <w:rPr>
          <w:noProof/>
        </w:rPr>
        <w:t>(</w:t>
      </w:r>
      <w:hyperlink w:anchor="_ENREF_52" w:tooltip="Sharma, 2008 #7824" w:history="1">
        <w:r w:rsidR="00DC44AC" w:rsidRPr="00C0053C">
          <w:rPr>
            <w:noProof/>
          </w:rPr>
          <w:t>Sharma, 2008</w:t>
        </w:r>
      </w:hyperlink>
      <w:r w:rsidRPr="00C0053C">
        <w:rPr>
          <w:noProof/>
        </w:rPr>
        <w:t>)</w:t>
      </w:r>
      <w:r w:rsidRPr="00C0053C">
        <w:fldChar w:fldCharType="end"/>
      </w:r>
      <w:r w:rsidRPr="00C0053C">
        <w:t xml:space="preserve">, the translator who is a noted Hindi educationist himself, uses the word </w:t>
      </w:r>
      <w:proofErr w:type="spellStart"/>
      <w:r w:rsidRPr="00C0053C">
        <w:t>jugaad</w:t>
      </w:r>
      <w:proofErr w:type="spellEnd"/>
      <w:r w:rsidRPr="00C0053C">
        <w:t xml:space="preserve"> as a literal translation for </w:t>
      </w:r>
      <w:proofErr w:type="spellStart"/>
      <w:r w:rsidRPr="00C0053C">
        <w:t>bricolage</w:t>
      </w:r>
      <w:proofErr w:type="spellEnd"/>
      <w:r w:rsidRPr="00C0053C">
        <w:t xml:space="preserve"> in the original text. </w:t>
      </w:r>
    </w:p>
    <w:p w14:paraId="18B2E271" w14:textId="77777777" w:rsidR="008B21AB" w:rsidRPr="00C0053C" w:rsidRDefault="008B21AB" w:rsidP="0024209B">
      <w:pPr>
        <w:tabs>
          <w:tab w:val="left" w:pos="1293"/>
        </w:tabs>
        <w:spacing w:line="360" w:lineRule="auto"/>
        <w:jc w:val="both"/>
      </w:pPr>
    </w:p>
    <w:p w14:paraId="21A5C525" w14:textId="696297A4" w:rsidR="008B21AB" w:rsidRPr="00C0053C" w:rsidRDefault="008B21AB" w:rsidP="0024209B">
      <w:pPr>
        <w:tabs>
          <w:tab w:val="left" w:pos="1293"/>
        </w:tabs>
        <w:spacing w:line="360" w:lineRule="auto"/>
        <w:jc w:val="both"/>
      </w:pPr>
      <w:r w:rsidRPr="00C0053C">
        <w:t xml:space="preserve">The examples of technological </w:t>
      </w:r>
      <w:proofErr w:type="spellStart"/>
      <w:r w:rsidRPr="00C0053C">
        <w:t>jugaad</w:t>
      </w:r>
      <w:proofErr w:type="spellEnd"/>
      <w:r w:rsidRPr="00C0053C">
        <w:t xml:space="preserve"> that have been discussed also appear to have a prominent overlap with the now well established idea of ‘user – driven’ innovation </w:t>
      </w:r>
      <w:r w:rsidRPr="00C0053C">
        <w:fldChar w:fldCharType="begin"/>
      </w:r>
      <w:r w:rsidRPr="00C0053C">
        <w:instrText xml:space="preserve"> ADDIN EN.CITE &lt;EndNote&gt;&lt;Cite&gt;&lt;Author&gt;Hippel&lt;/Author&gt;&lt;Year&gt;2006&lt;/Year&gt;&lt;RecNum&gt;14804&lt;/RecNum&gt;&lt;DisplayText&gt;(von-Hippel, 2006, von-Hippel, 1988)&lt;/DisplayText&gt;&lt;record&gt;&lt;rec-number&gt;14804&lt;/rec-number&gt;&lt;foreign-keys&gt;&lt;key app="EN" db-id="5f0xfztfx2psedezd2m5az9xvve0fvetvtv2"&gt;14804&lt;/key&gt;&lt;/foreign-keys&gt;&lt;ref-type name="Book"&gt;6&lt;/ref-type&gt;&lt;contributors&gt;&lt;authors&gt;&lt;author&gt;Eric von-Hippel&lt;/author&gt;&lt;/authors&gt;&lt;/contributors&gt;&lt;titles&gt;&lt;title&gt;Democratizing Innovation&lt;/title&gt;&lt;/titles&gt;&lt;pages&gt;x+204&lt;/pages&gt;&lt;dates&gt;&lt;year&gt;2006&lt;/year&gt;&lt;/dates&gt;&lt;pub-location&gt;Cambridge, Massachusets&lt;/pub-location&gt;&lt;publisher&gt;The MIT Press&lt;/publisher&gt;&lt;isbn&gt;978-0-262-00274-5&lt;/isbn&gt;&lt;urls&gt;&lt;/urls&gt;&lt;/record&gt;&lt;/Cite&gt;&lt;Cite&gt;&lt;Author&gt;von-Hippel&lt;/Author&gt;&lt;Year&gt;1988&lt;/Year&gt;&lt;RecNum&gt;14805&lt;/RecNum&gt;&lt;record&gt;&lt;rec-number&gt;14805&lt;/rec-number&gt;&lt;foreign-keys&gt;&lt;key app="EN" db-id="5f0xfztfx2psedezd2m5az9xvve0fvetvtv2"&gt;14805&lt;/key&gt;&lt;/foreign-keys&gt;&lt;ref-type name="Book"&gt;6&lt;/ref-type&gt;&lt;contributors&gt;&lt;authors&gt;&lt;author&gt;Eric von-Hippel&lt;/author&gt;&lt;/authors&gt;&lt;/contributors&gt;&lt;titles&gt;&lt;title&gt;The Sources of Innovation&lt;/title&gt;&lt;/titles&gt;&lt;pages&gt;xi+218&lt;/pages&gt;&lt;dates&gt;&lt;year&gt;1988&lt;/year&gt;&lt;/dates&gt;&lt;pub-location&gt;New York&lt;/pub-location&gt;&lt;publisher&gt;Oxford University Press&lt;/publisher&gt;&lt;isbn&gt;0-19-504085-6&lt;/isbn&gt;&lt;urls&gt;&lt;/urls&gt;&lt;/record&gt;&lt;/Cite&gt;&lt;/EndNote&gt;</w:instrText>
      </w:r>
      <w:r w:rsidRPr="00C0053C">
        <w:fldChar w:fldCharType="separate"/>
      </w:r>
      <w:r w:rsidRPr="00C0053C">
        <w:rPr>
          <w:noProof/>
        </w:rPr>
        <w:t>(</w:t>
      </w:r>
      <w:hyperlink w:anchor="_ENREF_57" w:tooltip="von-Hippel, 2006 #14804" w:history="1">
        <w:r w:rsidR="00DC44AC" w:rsidRPr="00C0053C">
          <w:rPr>
            <w:noProof/>
          </w:rPr>
          <w:t>von-Hippel, 2006</w:t>
        </w:r>
      </w:hyperlink>
      <w:r w:rsidRPr="00C0053C">
        <w:rPr>
          <w:noProof/>
        </w:rPr>
        <w:t xml:space="preserve">, </w:t>
      </w:r>
      <w:hyperlink w:anchor="_ENREF_56" w:tooltip="von-Hippel, 1988 #14805" w:history="1">
        <w:r w:rsidR="00DC44AC" w:rsidRPr="00C0053C">
          <w:rPr>
            <w:noProof/>
          </w:rPr>
          <w:t>von-Hippel, 1988</w:t>
        </w:r>
      </w:hyperlink>
      <w:r w:rsidRPr="00C0053C">
        <w:rPr>
          <w:noProof/>
        </w:rPr>
        <w:t>)</w:t>
      </w:r>
      <w:r w:rsidRPr="00C0053C">
        <w:fldChar w:fldCharType="end"/>
      </w:r>
      <w:r w:rsidRPr="00C0053C">
        <w:t xml:space="preserve">. In a study of the development in the west of scientific instruments across four instrument families – the gas chromatograph, nuclear magnetic resonance spectrometer, ultraviolet spectrophotometer and the transmission electron microscope - von </w:t>
      </w:r>
      <w:proofErr w:type="spellStart"/>
      <w:r w:rsidRPr="00C0053C">
        <w:t>Hippel</w:t>
      </w:r>
      <w:proofErr w:type="spellEnd"/>
      <w:r w:rsidRPr="00C0053C">
        <w:t xml:space="preserve"> found that nearly 80% of this development had been done by the users, the scientists themselves </w:t>
      </w:r>
      <w:r w:rsidRPr="00C0053C">
        <w:fldChar w:fldCharType="begin"/>
      </w:r>
      <w:r w:rsidRPr="00C0053C">
        <w:instrText xml:space="preserve"> ADDIN EN.CITE &lt;EndNote&gt;&lt;Cite&gt;&lt;Author&gt;von-Hippel&lt;/Author&gt;&lt;Year&gt;1988&lt;/Year&gt;&lt;RecNum&gt;14805&lt;/RecNum&gt;&lt;DisplayText&gt;(von-Hippel, 1988)&lt;/DisplayText&gt;&lt;record&gt;&lt;rec-number&gt;14805&lt;/rec-number&gt;&lt;foreign-keys&gt;&lt;key app="EN" db-id="5f0xfztfx2psedezd2m5az9xvve0fvetvtv2"&gt;14805&lt;/key&gt;&lt;/foreign-keys&gt;&lt;ref-type name="Book"&gt;6&lt;/ref-type&gt;&lt;contributors&gt;&lt;authors&gt;&lt;author&gt;Eric von-Hippel&lt;/author&gt;&lt;/authors&gt;&lt;/contributors&gt;&lt;titles&gt;&lt;title&gt;The Sources of Innovation&lt;/title&gt;&lt;/titles&gt;&lt;pages&gt;xi+218&lt;/pages&gt;&lt;dates&gt;&lt;year&gt;1988&lt;/year&gt;&lt;/dates&gt;&lt;pub-location&gt;New York&lt;/pub-location&gt;&lt;publisher&gt;Oxford University Press&lt;/publisher&gt;&lt;isbn&gt;0-19-504085-6&lt;/isbn&gt;&lt;urls&gt;&lt;/urls&gt;&lt;/record&gt;&lt;/Cite&gt;&lt;/EndNote&gt;</w:instrText>
      </w:r>
      <w:r w:rsidRPr="00C0053C">
        <w:fldChar w:fldCharType="separate"/>
      </w:r>
      <w:r w:rsidRPr="00C0053C">
        <w:rPr>
          <w:noProof/>
        </w:rPr>
        <w:t>(</w:t>
      </w:r>
      <w:hyperlink w:anchor="_ENREF_56" w:tooltip="von-Hippel, 1988 #14805" w:history="1">
        <w:r w:rsidR="00DC44AC" w:rsidRPr="00C0053C">
          <w:rPr>
            <w:noProof/>
          </w:rPr>
          <w:t>von-Hippel, 1988</w:t>
        </w:r>
      </w:hyperlink>
      <w:r w:rsidRPr="00C0053C">
        <w:rPr>
          <w:noProof/>
        </w:rPr>
        <w:t>)</w:t>
      </w:r>
      <w:r w:rsidRPr="00C0053C">
        <w:fldChar w:fldCharType="end"/>
      </w:r>
      <w:r w:rsidRPr="00C0053C">
        <w:t xml:space="preserve">. The story of </w:t>
      </w:r>
      <w:proofErr w:type="spellStart"/>
      <w:r w:rsidRPr="00C0053C">
        <w:t>jugaad</w:t>
      </w:r>
      <w:proofErr w:type="spellEnd"/>
      <w:r w:rsidRPr="00C0053C">
        <w:t xml:space="preserve"> and of the development of the ‘home made’ STM in India then becomes even more interesting. The outcome (development of the instrument) may have been the same, but was the route followed similar to the one followed in the Indian case? What were the kinds of materials used in the creation of the instruments? Where were they </w:t>
      </w:r>
      <w:proofErr w:type="gramStart"/>
      <w:r w:rsidRPr="00C0053C">
        <w:t>sourced from?</w:t>
      </w:r>
      <w:proofErr w:type="gramEnd"/>
      <w:r w:rsidRPr="00C0053C">
        <w:t xml:space="preserve"> </w:t>
      </w:r>
      <w:proofErr w:type="gramStart"/>
      <w:r w:rsidRPr="00C0053C">
        <w:t>At what cost, if any?</w:t>
      </w:r>
      <w:proofErr w:type="gramEnd"/>
      <w:r w:rsidRPr="00C0053C">
        <w:t xml:space="preserve"> </w:t>
      </w:r>
    </w:p>
    <w:p w14:paraId="6F88E9D7" w14:textId="77777777" w:rsidR="008B21AB" w:rsidRPr="00C0053C" w:rsidRDefault="008B21AB" w:rsidP="0024209B">
      <w:pPr>
        <w:tabs>
          <w:tab w:val="left" w:pos="1293"/>
        </w:tabs>
        <w:spacing w:line="360" w:lineRule="auto"/>
        <w:jc w:val="both"/>
      </w:pPr>
    </w:p>
    <w:p w14:paraId="727FCF4B" w14:textId="32B470D0" w:rsidR="008B21AB" w:rsidRPr="00C0053C" w:rsidRDefault="008B21AB" w:rsidP="0024209B">
      <w:pPr>
        <w:tabs>
          <w:tab w:val="left" w:pos="1293"/>
        </w:tabs>
        <w:spacing w:line="360" w:lineRule="auto"/>
        <w:jc w:val="both"/>
      </w:pPr>
      <w:r w:rsidRPr="00C0053C">
        <w:t xml:space="preserve">Valuable insights can be gleaned in this context from Cyrus </w:t>
      </w:r>
      <w:proofErr w:type="spellStart"/>
      <w:r w:rsidRPr="00C0053C">
        <w:t>Mody’s</w:t>
      </w:r>
      <w:proofErr w:type="spellEnd"/>
      <w:r w:rsidRPr="00C0053C">
        <w:t xml:space="preserve"> engaging account of the commercialization of scanning probe microscopy (that includes both STMs and AFMs) </w:t>
      </w:r>
      <w:r w:rsidRPr="00C0053C">
        <w:fldChar w:fldCharType="begin"/>
      </w:r>
      <w:r w:rsidRPr="00C0053C">
        <w:instrText xml:space="preserve"> ADDIN EN.CITE &lt;EndNote&gt;&lt;Cite&gt;&lt;Author&gt;Mody&lt;/Author&gt;&lt;Year&gt;2006&lt;/Year&gt;&lt;RecNum&gt;14778&lt;/RecNum&gt;&lt;DisplayText&gt;(Mody, 2006)&lt;/DisplayText&gt;&lt;record&gt;&lt;rec-number&gt;14778&lt;/rec-number&gt;&lt;foreign-keys&gt;&lt;key app="EN" db-id="5f0xfztfx2psedezd2m5az9xvve0fvetvtv2"&gt;14778&lt;/key&gt;&lt;/foreign-keys&gt;&lt;ref-type name="Journal Article"&gt;17&lt;/ref-type&gt;&lt;contributors&gt;&lt;authors&gt;&lt;author&gt;Cyrus C. M. Mody&lt;/author&gt;&lt;/authors&gt;&lt;/contributors&gt;&lt;titles&gt;&lt;title&gt;Corporations, Universities and Instrumental Communities: Commercializing Probe Microscopy, 1981-1996&lt;/title&gt;&lt;secondary-title&gt;Technology &amp;amp; Culture&lt;/secondary-title&gt;&lt;/titles&gt;&lt;periodical&gt;&lt;full-title&gt;Technology &amp;amp; Culture&lt;/full-title&gt;&lt;/periodical&gt;&lt;pages&gt;56-80&lt;/pages&gt;&lt;volume&gt;47&lt;/volume&gt;&lt;dates&gt;&lt;year&gt;2006&lt;/year&gt;&lt;/dates&gt;&lt;urls&gt;&lt;/urls&gt;&lt;/record&gt;&lt;/Cite&gt;&lt;/EndNote&gt;</w:instrText>
      </w:r>
      <w:r w:rsidRPr="00C0053C">
        <w:fldChar w:fldCharType="separate"/>
      </w:r>
      <w:r w:rsidRPr="00C0053C">
        <w:rPr>
          <w:noProof/>
        </w:rPr>
        <w:t>(</w:t>
      </w:r>
      <w:hyperlink w:anchor="_ENREF_32" w:tooltip="Mody, 2006 #14778" w:history="1">
        <w:r w:rsidR="00DC44AC" w:rsidRPr="00C0053C">
          <w:rPr>
            <w:noProof/>
          </w:rPr>
          <w:t>Mody, 2006</w:t>
        </w:r>
      </w:hyperlink>
      <w:r w:rsidRPr="00C0053C">
        <w:rPr>
          <w:noProof/>
        </w:rPr>
        <w:t>)</w:t>
      </w:r>
      <w:r w:rsidRPr="00C0053C">
        <w:fldChar w:fldCharType="end"/>
      </w:r>
      <w:r w:rsidRPr="00C0053C">
        <w:t xml:space="preserve">. He notes the prominent role of commercial sources that early STM builders accessed to get components such as “vacuum chambers, piezoelectric crystals, [and] video output device” </w:t>
      </w:r>
      <w:r w:rsidRPr="00C0053C">
        <w:fldChar w:fldCharType="begin"/>
      </w:r>
      <w:r w:rsidRPr="00C0053C">
        <w:instrText xml:space="preserve"> ADDIN EN.CITE &lt;EndNote&gt;&lt;Cite ExcludeAuth="1" ExcludeYear="1"&gt;&lt;Author&gt;Mody&lt;/Author&gt;&lt;Year&gt;2006&lt;/Year&gt;&lt;RecNum&gt;14778&lt;/RecNum&gt;&lt;Suffix&gt;ibid`, pp. 62-63&lt;/Suffix&gt;&lt;DisplayText&gt;(ibid, pp. 62-63)&lt;/DisplayText&gt;&lt;record&gt;&lt;rec-number&gt;14778&lt;/rec-number&gt;&lt;foreign-keys&gt;&lt;key app="EN" db-id="5f0xfztfx2psedezd2m5az9xvve0fvetvtv2"&gt;14778&lt;/key&gt;&lt;/foreign-keys&gt;&lt;ref-type name="Journal Article"&gt;17&lt;/ref-type&gt;&lt;contributors&gt;&lt;authors&gt;&lt;author&gt;Cyrus C. M. Mody&lt;/author&gt;&lt;/authors&gt;&lt;/contributors&gt;&lt;titles&gt;&lt;title&gt;Corporations, Universities and Instrumental Communities: Commercializing Probe Microscopy, 1981-1996&lt;/title&gt;&lt;secondary-title&gt;Technology &amp;amp; Culture&lt;/secondary-title&gt;&lt;/titles&gt;&lt;periodical&gt;&lt;full-title&gt;Technology &amp;amp; Culture&lt;/full-title&gt;&lt;/periodical&gt;&lt;pages&gt;56-80&lt;/pages&gt;&lt;volume&gt;47&lt;/volume&gt;&lt;dates&gt;&lt;year&gt;2006&lt;/year&gt;&lt;/dates&gt;&lt;urls&gt;&lt;/urls&gt;&lt;/record&gt;&lt;/Cite&gt;&lt;/EndNote&gt;</w:instrText>
      </w:r>
      <w:r w:rsidRPr="00C0053C">
        <w:fldChar w:fldCharType="separate"/>
      </w:r>
      <w:r w:rsidRPr="00C0053C">
        <w:rPr>
          <w:noProof/>
        </w:rPr>
        <w:t>(</w:t>
      </w:r>
      <w:hyperlink w:anchor="_ENREF_32" w:tooltip="Mody, 2006 #14778" w:history="1">
        <w:r w:rsidR="00DC44AC" w:rsidRPr="00C0053C">
          <w:rPr>
            <w:noProof/>
          </w:rPr>
          <w:t>ibid, pp. 62-63</w:t>
        </w:r>
      </w:hyperlink>
      <w:r w:rsidRPr="00C0053C">
        <w:rPr>
          <w:noProof/>
        </w:rPr>
        <w:t>)</w:t>
      </w:r>
      <w:r w:rsidRPr="00C0053C">
        <w:fldChar w:fldCharType="end"/>
      </w:r>
      <w:r w:rsidRPr="00C0053C">
        <w:t xml:space="preserve">. He also notes that in other instances there was a “whimsicality (…) accompanied by </w:t>
      </w:r>
      <w:proofErr w:type="spellStart"/>
      <w:r w:rsidRPr="00C0053C">
        <w:t>bricolage</w:t>
      </w:r>
      <w:proofErr w:type="spellEnd"/>
      <w:r w:rsidRPr="00C0053C">
        <w:t xml:space="preserve"> in instrument building, [where STM] probes [were made] from pencil – leads [and] (…) AFM tips from hand-crushed, pawn-shop diamonds glued to tinfoil cantilevers with brushes made from their [researcher’s] own eyebrow hairs” </w:t>
      </w:r>
      <w:r w:rsidRPr="00C0053C">
        <w:fldChar w:fldCharType="begin"/>
      </w:r>
      <w:r w:rsidRPr="00C0053C">
        <w:instrText xml:space="preserve"> ADDIN EN.CITE &lt;EndNote&gt;&lt;Cite ExcludeAuth="1" ExcludeYear="1"&gt;&lt;Author&gt;Mody&lt;/Author&gt;&lt;Year&gt;2006&lt;/Year&gt;&lt;RecNum&gt;14778&lt;/RecNum&gt;&lt;Suffix&gt;ibid`, p. 66&lt;/Suffix&gt;&lt;DisplayText&gt;(ibid, p. 66)&lt;/DisplayText&gt;&lt;record&gt;&lt;rec-number&gt;14778&lt;/rec-number&gt;&lt;foreign-keys&gt;&lt;key app="EN" db-id="5f0xfztfx2psedezd2m5az9xvve0fvetvtv2"&gt;14778&lt;/key&gt;&lt;/foreign-keys&gt;&lt;ref-type name="Journal Article"&gt;17&lt;/ref-type&gt;&lt;contributors&gt;&lt;authors&gt;&lt;author&gt;Cyrus C. M. Mody&lt;/author&gt;&lt;/authors&gt;&lt;/contributors&gt;&lt;titles&gt;&lt;title&gt;Corporations, Universities and Instrumental Communities: Commercializing Probe Microscopy, 1981-1996&lt;/title&gt;&lt;secondary-title&gt;Technology &amp;amp; Culture&lt;/secondary-title&gt;&lt;/titles&gt;&lt;periodical&gt;&lt;full-title&gt;Technology &amp;amp; Culture&lt;/full-title&gt;&lt;/periodical&gt;&lt;pages&gt;56-80&lt;/pages&gt;&lt;volume&gt;47&lt;/volume&gt;&lt;dates&gt;&lt;year&gt;2006&lt;/year&gt;&lt;/dates&gt;&lt;urls&gt;&lt;/urls&gt;&lt;/record&gt;&lt;/Cite&gt;&lt;/EndNote&gt;</w:instrText>
      </w:r>
      <w:r w:rsidRPr="00C0053C">
        <w:fldChar w:fldCharType="separate"/>
      </w:r>
      <w:r w:rsidRPr="00C0053C">
        <w:rPr>
          <w:noProof/>
        </w:rPr>
        <w:t>(</w:t>
      </w:r>
      <w:hyperlink w:anchor="_ENREF_32" w:tooltip="Mody, 2006 #14778" w:history="1">
        <w:r w:rsidR="00DC44AC" w:rsidRPr="00C0053C">
          <w:rPr>
            <w:noProof/>
          </w:rPr>
          <w:t>ibid, p. 66</w:t>
        </w:r>
      </w:hyperlink>
      <w:r w:rsidRPr="00C0053C">
        <w:rPr>
          <w:noProof/>
        </w:rPr>
        <w:t>)</w:t>
      </w:r>
      <w:r w:rsidRPr="00C0053C">
        <w:fldChar w:fldCharType="end"/>
      </w:r>
      <w:r w:rsidRPr="00C0053C">
        <w:t xml:space="preserve">. It could well have been an account of what happened in </w:t>
      </w:r>
      <w:proofErr w:type="spellStart"/>
      <w:r w:rsidRPr="00C0053C">
        <w:t>Dharmadhikari’s</w:t>
      </w:r>
      <w:proofErr w:type="spellEnd"/>
      <w:r w:rsidRPr="00C0053C">
        <w:t xml:space="preserve"> </w:t>
      </w:r>
      <w:proofErr w:type="gramStart"/>
      <w:r w:rsidRPr="00C0053C">
        <w:t>lab,</w:t>
      </w:r>
      <w:proofErr w:type="gramEnd"/>
      <w:r w:rsidRPr="00C0053C">
        <w:t xml:space="preserve"> only the specific artifacts were different.</w:t>
      </w:r>
    </w:p>
    <w:p w14:paraId="301A9C59" w14:textId="77777777" w:rsidR="008B21AB" w:rsidRPr="00C0053C" w:rsidRDefault="008B21AB" w:rsidP="0024209B">
      <w:pPr>
        <w:tabs>
          <w:tab w:val="left" w:pos="1293"/>
        </w:tabs>
        <w:spacing w:line="360" w:lineRule="auto"/>
        <w:jc w:val="both"/>
      </w:pPr>
    </w:p>
    <w:p w14:paraId="07ECCEC3" w14:textId="77777777" w:rsidR="008B21AB" w:rsidRPr="00C0053C" w:rsidRDefault="008B21AB" w:rsidP="0024209B">
      <w:pPr>
        <w:tabs>
          <w:tab w:val="left" w:pos="1293"/>
        </w:tabs>
        <w:spacing w:line="360" w:lineRule="auto"/>
        <w:jc w:val="both"/>
        <w:rPr>
          <w:b/>
          <w:u w:val="single"/>
        </w:rPr>
      </w:pPr>
      <w:r w:rsidRPr="00C0053C">
        <w:rPr>
          <w:b/>
          <w:u w:val="single"/>
        </w:rPr>
        <w:t xml:space="preserve">Finding a middle space for innovation cultures </w:t>
      </w:r>
    </w:p>
    <w:p w14:paraId="22C4CCCF" w14:textId="5BE3F042" w:rsidR="008B21AB" w:rsidRPr="00C0053C" w:rsidRDefault="008B21AB" w:rsidP="0024209B">
      <w:pPr>
        <w:tabs>
          <w:tab w:val="left" w:pos="1293"/>
        </w:tabs>
        <w:spacing w:line="360" w:lineRule="auto"/>
        <w:jc w:val="both"/>
      </w:pPr>
      <w:proofErr w:type="spellStart"/>
      <w:r w:rsidRPr="00C0053C">
        <w:t>Jugaad</w:t>
      </w:r>
      <w:proofErr w:type="spellEnd"/>
      <w:r w:rsidRPr="00C0053C">
        <w:t xml:space="preserve">, </w:t>
      </w:r>
      <w:proofErr w:type="spellStart"/>
      <w:r w:rsidRPr="00C0053C">
        <w:t>siqizai</w:t>
      </w:r>
      <w:proofErr w:type="spellEnd"/>
      <w:r w:rsidRPr="00C0053C">
        <w:t xml:space="preserve">, </w:t>
      </w:r>
      <w:proofErr w:type="spellStart"/>
      <w:r w:rsidRPr="00C0053C">
        <w:t>bricolage</w:t>
      </w:r>
      <w:proofErr w:type="spellEnd"/>
      <w:r w:rsidRPr="00C0053C">
        <w:t>, user-driven innovation</w:t>
      </w:r>
      <w:proofErr w:type="gramStart"/>
      <w:r w:rsidRPr="00C0053C">
        <w:t>,</w:t>
      </w:r>
      <w:r w:rsidR="00A162F3" w:rsidRPr="00C0053C">
        <w:t>–</w:t>
      </w:r>
      <w:proofErr w:type="gramEnd"/>
      <w:r w:rsidR="00A162F3" w:rsidRPr="00C0053C">
        <w:t xml:space="preserve"> four</w:t>
      </w:r>
      <w:r w:rsidRPr="00C0053C">
        <w:t xml:space="preserve"> terms from </w:t>
      </w:r>
      <w:r w:rsidR="00DC44AC" w:rsidRPr="00C0053C">
        <w:t>for  d</w:t>
      </w:r>
      <w:r w:rsidRPr="00C0053C">
        <w:t xml:space="preserve">ifferent languages, cultures and histories that span the entire globe – yet there is something that ties them together. Problems are solved, new ideas are generated and innovation happens in all these frameworks – in that sense one is like the other. At the same time however, they happen differently - de-centered both, in space and in action – in what </w:t>
      </w:r>
      <w:r w:rsidRPr="00C0053C">
        <w:fldChar w:fldCharType="begin"/>
      </w:r>
      <w:r w:rsidRPr="00C0053C">
        <w:instrText xml:space="preserve"> ADDIN EN.CITE &lt;EndNote&gt;&lt;Cite AuthorYear="1"&gt;&lt;Author&gt;Wyatt&lt;/Author&gt;&lt;Year&gt;2007&lt;/Year&gt;&lt;RecNum&gt;7170&lt;/RecNum&gt;&lt;Suffix&gt;`, p. 622&lt;/Suffix&gt;&lt;DisplayText&gt;Wyatt and Balmer (2007, p. 622)&lt;/DisplayText&gt;&lt;record&gt;&lt;rec-number&gt;7170&lt;/rec-number&gt;&lt;foreign-keys&gt;&lt;key app="EN" db-id="5f0xfztfx2psedezd2m5az9xvve0fvetvtv2"&gt;7170&lt;/key&gt;&lt;/foreign-keys&gt;&lt;ref-type name="Journal Article"&gt;17&lt;/ref-type&gt;&lt;contributors&gt;&lt;authors&gt;&lt;author&gt;Wyatt, S.&lt;/author&gt;&lt;author&gt;Balmer, B.&lt;/author&gt;&lt;/authors&gt;&lt;/contributors&gt;&lt;titles&gt;&lt;title&gt;Middle Range Theories in Science and Technology Studies. &lt;/title&gt;&lt;secondary-title&gt;Science, Technology &amp;amp; Human Values&lt;/secondary-title&gt;&lt;/titles&gt;&lt;periodical&gt;&lt;full-title&gt;Science, Technology &amp;amp; Human Values&lt;/full-title&gt;&lt;/periodical&gt;&lt;volume&gt;32&lt;/volume&gt;&lt;dates&gt;&lt;year&gt;2007&lt;/year&gt;&lt;/dates&gt;&lt;urls&gt;&lt;/urls&gt;&lt;/record&gt;&lt;/Cite&gt;&lt;/EndNote&gt;</w:instrText>
      </w:r>
      <w:r w:rsidRPr="00C0053C">
        <w:fldChar w:fldCharType="separate"/>
      </w:r>
      <w:hyperlink w:anchor="_ENREF_58" w:tooltip="Wyatt, 2007 #7170" w:history="1">
        <w:r w:rsidR="00DC44AC" w:rsidRPr="00C0053C">
          <w:rPr>
            <w:noProof/>
          </w:rPr>
          <w:t>Wyatt and Balmer (2007, p. 622</w:t>
        </w:r>
      </w:hyperlink>
      <w:r w:rsidRPr="00C0053C">
        <w:rPr>
          <w:noProof/>
        </w:rPr>
        <w:t>)</w:t>
      </w:r>
      <w:r w:rsidRPr="00C0053C">
        <w:fldChar w:fldCharType="end"/>
      </w:r>
      <w:r w:rsidRPr="00C0053C">
        <w:t xml:space="preserve"> refer to as “the place between theories, between audiences, between levels”, as also “a way of making connections across time, discipline, community and place.” While the respective forms of innovation are de-</w:t>
      </w:r>
      <w:proofErr w:type="spellStart"/>
      <w:r w:rsidRPr="00C0053C">
        <w:t>centred</w:t>
      </w:r>
      <w:proofErr w:type="spellEnd"/>
      <w:r w:rsidRPr="00C0053C">
        <w:t xml:space="preserve">, the overarching </w:t>
      </w:r>
      <w:r w:rsidRPr="00C0053C">
        <w:rPr>
          <w:b/>
        </w:rPr>
        <w:t xml:space="preserve">culture </w:t>
      </w:r>
      <w:r w:rsidRPr="00C0053C">
        <w:t xml:space="preserve">(innovating, problem solving, finding solutions) of these ‘cultures of innovation’ can be located in the middle. </w:t>
      </w:r>
    </w:p>
    <w:p w14:paraId="72F1DCFD" w14:textId="77777777" w:rsidR="008B21AB" w:rsidRPr="00C0053C" w:rsidRDefault="008B21AB" w:rsidP="0024209B">
      <w:pPr>
        <w:tabs>
          <w:tab w:val="left" w:pos="1293"/>
        </w:tabs>
        <w:spacing w:line="360" w:lineRule="auto"/>
        <w:jc w:val="both"/>
      </w:pPr>
    </w:p>
    <w:p w14:paraId="43B7D42A" w14:textId="77777777" w:rsidR="008B21AB" w:rsidRPr="00C0053C" w:rsidRDefault="008B21AB" w:rsidP="0024209B">
      <w:pPr>
        <w:tabs>
          <w:tab w:val="left" w:pos="1293"/>
        </w:tabs>
        <w:spacing w:line="360" w:lineRule="auto"/>
        <w:jc w:val="both"/>
      </w:pPr>
      <w:r w:rsidRPr="00C0053C">
        <w:t>It is in the process of studying, analyzing and articulating these different ‘cultures of innovation’; through this mangle of an ethnographer’s practice, that a middle ground of new patterns and possibilities seems to emerge. This is what I try to make visible through the ‘Venn Diagram of the ‘De-</w:t>
      </w:r>
      <w:proofErr w:type="spellStart"/>
      <w:r w:rsidRPr="00C0053C">
        <w:t>centred</w:t>
      </w:r>
      <w:proofErr w:type="spellEnd"/>
      <w:r w:rsidRPr="00C0053C">
        <w:t xml:space="preserve"> Cultures of innovation’’ that appears below.</w:t>
      </w:r>
    </w:p>
    <w:p w14:paraId="7E532BA4" w14:textId="77777777" w:rsidR="008B21AB" w:rsidRPr="00C0053C" w:rsidRDefault="008B21AB" w:rsidP="0024209B">
      <w:pPr>
        <w:tabs>
          <w:tab w:val="left" w:pos="1293"/>
        </w:tabs>
        <w:spacing w:line="360" w:lineRule="auto"/>
        <w:jc w:val="both"/>
      </w:pPr>
    </w:p>
    <w:p w14:paraId="57BE315B" w14:textId="77777777" w:rsidR="008B21AB" w:rsidRPr="00C0053C" w:rsidRDefault="008B21AB" w:rsidP="0024209B">
      <w:pPr>
        <w:tabs>
          <w:tab w:val="left" w:pos="1293"/>
        </w:tabs>
        <w:spacing w:line="360" w:lineRule="auto"/>
        <w:jc w:val="center"/>
      </w:pPr>
      <w:r w:rsidRPr="00C0053C">
        <w:rPr>
          <w:noProof/>
        </w:rPr>
        <w:drawing>
          <wp:inline distT="0" distB="0" distL="0" distR="0" wp14:anchorId="032EB93C" wp14:editId="3284D62A">
            <wp:extent cx="3598545" cy="1591945"/>
            <wp:effectExtent l="0" t="0" r="8255" b="8255"/>
            <wp:docPr id="2" name="Picture 2" descr="Slide1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lide14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8545" cy="1591945"/>
                    </a:xfrm>
                    <a:prstGeom prst="rect">
                      <a:avLst/>
                    </a:prstGeom>
                    <a:noFill/>
                    <a:ln>
                      <a:noFill/>
                    </a:ln>
                  </pic:spPr>
                </pic:pic>
              </a:graphicData>
            </a:graphic>
          </wp:inline>
        </w:drawing>
      </w:r>
    </w:p>
    <w:p w14:paraId="367856C9" w14:textId="77777777" w:rsidR="008B21AB" w:rsidRPr="00C0053C" w:rsidRDefault="008B21AB" w:rsidP="0024209B">
      <w:pPr>
        <w:tabs>
          <w:tab w:val="left" w:pos="1293"/>
        </w:tabs>
        <w:spacing w:line="360" w:lineRule="auto"/>
        <w:jc w:val="both"/>
      </w:pPr>
      <w:r w:rsidRPr="00C0053C">
        <w:t>The diagram does many things at the same time. It provides a simultaneous view of the (possibilities of) commonalities just as it illustrates the existence of obvious differences. We realize that there are characteristics that are common to two that are either absent in the third or present only marginally. On one parameter, two of these cultures will show a complete overlap, while on another the two will have nothing in common. In other situations there might be varying levels of engagement and expression and in another, one would have such a distinctly different characteristic that there may be nothing at all in mutual with the others.</w:t>
      </w:r>
    </w:p>
    <w:p w14:paraId="41A637FC" w14:textId="77777777" w:rsidR="008B21AB" w:rsidRPr="00C0053C" w:rsidRDefault="008B21AB" w:rsidP="0024209B">
      <w:pPr>
        <w:tabs>
          <w:tab w:val="left" w:pos="1293"/>
        </w:tabs>
        <w:spacing w:line="360" w:lineRule="auto"/>
        <w:jc w:val="both"/>
      </w:pPr>
    </w:p>
    <w:p w14:paraId="20BE85A8" w14:textId="3E3345BF" w:rsidR="008B21AB" w:rsidRPr="00C0053C" w:rsidRDefault="008B21AB" w:rsidP="0024209B">
      <w:pPr>
        <w:tabs>
          <w:tab w:val="left" w:pos="1293"/>
        </w:tabs>
        <w:spacing w:line="360" w:lineRule="auto"/>
        <w:jc w:val="both"/>
      </w:pPr>
      <w:proofErr w:type="spellStart"/>
      <w:r w:rsidRPr="00C0053C">
        <w:t>Jugaad</w:t>
      </w:r>
      <w:proofErr w:type="spellEnd"/>
      <w:r w:rsidRPr="00C0053C">
        <w:t xml:space="preserve"> and </w:t>
      </w:r>
      <w:proofErr w:type="spellStart"/>
      <w:r w:rsidRPr="00C0053C">
        <w:t>bricolage</w:t>
      </w:r>
      <w:proofErr w:type="spellEnd"/>
      <w:r w:rsidRPr="00C0053C">
        <w:t xml:space="preserve">, for instance, are different in that they come from different languages, are based in different geographies and in the set of people of who use them. If use of devious means was, however, the parameter for evaluation, </w:t>
      </w:r>
      <w:proofErr w:type="spellStart"/>
      <w:r w:rsidRPr="00C0053C">
        <w:t>bricolage</w:t>
      </w:r>
      <w:proofErr w:type="spellEnd"/>
      <w:r w:rsidRPr="00C0053C">
        <w:t xml:space="preserve"> and </w:t>
      </w:r>
      <w:proofErr w:type="spellStart"/>
      <w:r w:rsidRPr="00C0053C">
        <w:t>jugaad</w:t>
      </w:r>
      <w:proofErr w:type="spellEnd"/>
      <w:r w:rsidRPr="00C0053C">
        <w:t xml:space="preserve"> (of which technological </w:t>
      </w:r>
      <w:proofErr w:type="spellStart"/>
      <w:r w:rsidRPr="00C0053C">
        <w:t>jugaad</w:t>
      </w:r>
      <w:proofErr w:type="spellEnd"/>
      <w:r w:rsidRPr="00C0053C">
        <w:t xml:space="preserve"> is a derivative) are highly sympatric. User-driven, similarly, is what a lot of technological </w:t>
      </w:r>
      <w:proofErr w:type="spellStart"/>
      <w:r w:rsidRPr="00C0053C">
        <w:t>jugaad</w:t>
      </w:r>
      <w:proofErr w:type="spellEnd"/>
      <w:r w:rsidRPr="00C0053C">
        <w:t xml:space="preserve"> is about, but those involved in technological </w:t>
      </w:r>
      <w:proofErr w:type="spellStart"/>
      <w:r w:rsidRPr="00C0053C">
        <w:t>jugaad</w:t>
      </w:r>
      <w:proofErr w:type="spellEnd"/>
      <w:r w:rsidRPr="00C0053C">
        <w:t xml:space="preserve"> are not von </w:t>
      </w:r>
      <w:proofErr w:type="spellStart"/>
      <w:r w:rsidRPr="00C0053C">
        <w:t>Hippel’s</w:t>
      </w:r>
      <w:proofErr w:type="spellEnd"/>
      <w:r w:rsidRPr="00C0053C">
        <w:t xml:space="preserve"> “lead users”, those “ahead of the rest with respect to a related and important market trend” </w:t>
      </w:r>
      <w:r w:rsidRPr="00C0053C">
        <w:fldChar w:fldCharType="begin"/>
      </w:r>
      <w:r w:rsidRPr="00C0053C">
        <w:instrText xml:space="preserve"> ADDIN EN.CITE &lt;EndNote&gt;&lt;Cite&gt;&lt;Author&gt;Hippel&lt;/Author&gt;&lt;Year&gt;2006&lt;/Year&gt;&lt;RecNum&gt;14804&lt;/RecNum&gt;&lt;Suffix&gt;`, p. 4&lt;/Suffix&gt;&lt;DisplayText&gt;(von-Hippel, 2006, p. 4)&lt;/DisplayText&gt;&lt;record&gt;&lt;rec-number&gt;14804&lt;/rec-number&gt;&lt;foreign-keys&gt;&lt;key app="EN" db-id="5f0xfztfx2psedezd2m5az9xvve0fvetvtv2"&gt;14804&lt;/key&gt;&lt;/foreign-keys&gt;&lt;ref-type name="Book"&gt;6&lt;/ref-type&gt;&lt;contributors&gt;&lt;authors&gt;&lt;author&gt;Eric von-Hippel&lt;/author&gt;&lt;/authors&gt;&lt;/contributors&gt;&lt;titles&gt;&lt;title&gt;Democratizing Innovation&lt;/title&gt;&lt;/titles&gt;&lt;pages&gt;x+204&lt;/pages&gt;&lt;dates&gt;&lt;year&gt;2006&lt;/year&gt;&lt;/dates&gt;&lt;pub-location&gt;Cambridge, Massachusets&lt;/pub-location&gt;&lt;publisher&gt;The MIT Press&lt;/publisher&gt;&lt;isbn&gt;978-0-262-00274-5&lt;/isbn&gt;&lt;urls&gt;&lt;/urls&gt;&lt;/record&gt;&lt;/Cite&gt;&lt;/EndNote&gt;</w:instrText>
      </w:r>
      <w:r w:rsidRPr="00C0053C">
        <w:fldChar w:fldCharType="separate"/>
      </w:r>
      <w:r w:rsidRPr="00C0053C">
        <w:rPr>
          <w:noProof/>
        </w:rPr>
        <w:t>(</w:t>
      </w:r>
      <w:hyperlink w:anchor="_ENREF_57" w:tooltip="von-Hippel, 2006 #14804" w:history="1">
        <w:r w:rsidR="00DC44AC" w:rsidRPr="00C0053C">
          <w:rPr>
            <w:noProof/>
          </w:rPr>
          <w:t>von-Hippel, 2006, p. 4</w:t>
        </w:r>
      </w:hyperlink>
      <w:r w:rsidRPr="00C0053C">
        <w:rPr>
          <w:noProof/>
        </w:rPr>
        <w:t>)</w:t>
      </w:r>
      <w:r w:rsidRPr="00C0053C">
        <w:fldChar w:fldCharType="end"/>
      </w:r>
      <w:r w:rsidRPr="00C0053C">
        <w:t xml:space="preserve">. Whether it is the maker of the reconfigured automobile in rural north India or the STM inside the laboratory, those doing </w:t>
      </w:r>
      <w:proofErr w:type="spellStart"/>
      <w:r w:rsidRPr="00C0053C">
        <w:t>jugaad</w:t>
      </w:r>
      <w:proofErr w:type="spellEnd"/>
      <w:r w:rsidRPr="00C0053C">
        <w:t xml:space="preserve"> are more often than not, trying only to ‘catch up’. </w:t>
      </w:r>
    </w:p>
    <w:p w14:paraId="481A3FF8" w14:textId="77777777" w:rsidR="008B21AB" w:rsidRPr="00C0053C" w:rsidRDefault="008B21AB" w:rsidP="0024209B">
      <w:pPr>
        <w:tabs>
          <w:tab w:val="left" w:pos="1293"/>
        </w:tabs>
        <w:spacing w:line="360" w:lineRule="auto"/>
        <w:jc w:val="both"/>
      </w:pPr>
    </w:p>
    <w:p w14:paraId="3214E0F1" w14:textId="77777777" w:rsidR="008B21AB" w:rsidRPr="00C0053C" w:rsidRDefault="008B21AB" w:rsidP="0024209B">
      <w:pPr>
        <w:tabs>
          <w:tab w:val="left" w:pos="1293"/>
        </w:tabs>
        <w:spacing w:line="360" w:lineRule="auto"/>
        <w:jc w:val="both"/>
      </w:pPr>
      <w:r w:rsidRPr="00C0053C">
        <w:t xml:space="preserve">While a shortage of resources might drive all three forms of innovation, technological </w:t>
      </w:r>
      <w:proofErr w:type="spellStart"/>
      <w:r w:rsidRPr="00C0053C">
        <w:t>jugaad</w:t>
      </w:r>
      <w:proofErr w:type="spellEnd"/>
      <w:r w:rsidRPr="00C0053C">
        <w:t xml:space="preserve"> would stand out for its use as a survival strategy in situations of extreme poverty and deprivation. And then there is the difference of the acceptance and use in the academic and other worlds of these terms itself. </w:t>
      </w:r>
      <w:proofErr w:type="spellStart"/>
      <w:r w:rsidRPr="00C0053C">
        <w:t>Bricolage</w:t>
      </w:r>
      <w:proofErr w:type="spellEnd"/>
      <w:r w:rsidRPr="00C0053C">
        <w:t xml:space="preserve"> and user-driven innovation are well established and accepted; </w:t>
      </w:r>
      <w:proofErr w:type="spellStart"/>
      <w:r w:rsidRPr="00C0053C">
        <w:t>jugaad</w:t>
      </w:r>
      <w:proofErr w:type="spellEnd"/>
      <w:r w:rsidRPr="00C0053C">
        <w:t xml:space="preserve"> on the other hand evokes mixed feelings and technological </w:t>
      </w:r>
      <w:proofErr w:type="spellStart"/>
      <w:r w:rsidRPr="00C0053C">
        <w:t>jugaad</w:t>
      </w:r>
      <w:proofErr w:type="spellEnd"/>
      <w:r w:rsidRPr="00C0053C">
        <w:t xml:space="preserve"> is not even part of the discussion yet. There are indeed a number of permutations and combination possible on the nature of similarities, differences and overlaps. The idea is also not to create a detailed inventory of all the combinations but just illustrate the nature of all that could be possible. </w:t>
      </w:r>
    </w:p>
    <w:p w14:paraId="66063AD7" w14:textId="77777777" w:rsidR="008B21AB" w:rsidRPr="00C0053C" w:rsidRDefault="008B21AB" w:rsidP="0024209B">
      <w:pPr>
        <w:tabs>
          <w:tab w:val="left" w:pos="1293"/>
        </w:tabs>
        <w:spacing w:line="360" w:lineRule="auto"/>
        <w:jc w:val="both"/>
      </w:pPr>
    </w:p>
    <w:p w14:paraId="180C3A47" w14:textId="6D610963" w:rsidR="008B21AB" w:rsidRPr="00C0053C" w:rsidRDefault="008B21AB" w:rsidP="0024209B">
      <w:pPr>
        <w:tabs>
          <w:tab w:val="left" w:pos="1293"/>
        </w:tabs>
        <w:spacing w:line="360" w:lineRule="auto"/>
        <w:jc w:val="both"/>
      </w:pPr>
      <w:r w:rsidRPr="00C0053C">
        <w:t xml:space="preserve">There is the one space in the diagram then that we are finally left with. This is the central triangle where the three intersect and where characteristics of all three match up. The most obvious example of this is ‘problem solving’, which all three are centrally about and which is what all innovation is about in any case. A claim can also be made that, often, re-configured materiality features in all three. We have seen that it is a central characteristic of technological </w:t>
      </w:r>
      <w:proofErr w:type="spellStart"/>
      <w:r w:rsidRPr="00C0053C">
        <w:t>jugaad</w:t>
      </w:r>
      <w:proofErr w:type="spellEnd"/>
      <w:r w:rsidRPr="00C0053C">
        <w:t xml:space="preserve"> and the overlap is visible when </w:t>
      </w:r>
      <w:proofErr w:type="spellStart"/>
      <w:r w:rsidRPr="00C0053C">
        <w:t>Mody</w:t>
      </w:r>
      <w:proofErr w:type="spellEnd"/>
      <w:r w:rsidRPr="00C0053C">
        <w:t xml:space="preserve"> </w:t>
      </w:r>
      <w:r w:rsidRPr="00C0053C">
        <w:fldChar w:fldCharType="begin"/>
      </w:r>
      <w:r w:rsidRPr="00C0053C">
        <w:instrText xml:space="preserve"> ADDIN EN.CITE &lt;EndNote&gt;&lt;Cite ExcludeAuth="1"&gt;&lt;Author&gt;Mody&lt;/Author&gt;&lt;Year&gt;2004&lt;/Year&gt;&lt;RecNum&gt;14779&lt;/RecNum&gt;&lt;DisplayText&gt;(2004)&lt;/DisplayText&gt;&lt;record&gt;&lt;rec-number&gt;14779&lt;/rec-number&gt;&lt;foreign-keys&gt;&lt;key app="EN" db-id="5f0xfztfx2psedezd2m5az9xvve0fvetvtv2"&gt;14779&lt;/key&gt;&lt;/foreign-keys&gt;&lt;ref-type name="Book Section"&gt;5&lt;/ref-type&gt;&lt;contributors&gt;&lt;authors&gt;&lt;author&gt;Cyrus C. M. Mody&lt;/author&gt;&lt;/authors&gt;&lt;secondary-authors&gt;&lt;author&gt;D. Baird&lt;/author&gt;&lt;author&gt;A. Nordmann&lt;/author&gt;&lt;author&gt;J. Schummer&lt;/author&gt;&lt;/secondary-authors&gt;&lt;/contributors&gt;&lt;titles&gt;&lt;title&gt;How Probe Microscopists Became Nanotechnologists&lt;/title&gt;&lt;secondary-title&gt;Discovering the Nanoscale&lt;/secondary-title&gt;&lt;/titles&gt;&lt;pages&gt;119-133&lt;/pages&gt;&lt;dates&gt;&lt;year&gt;2004&lt;/year&gt;&lt;/dates&gt;&lt;pub-location&gt;Amsterdam&lt;/pub-location&gt;&lt;publisher&gt;IOS Press&lt;/publisher&gt;&lt;urls&gt;&lt;/urls&gt;&lt;/record&gt;&lt;/Cite&gt;&lt;/EndNote&gt;</w:instrText>
      </w:r>
      <w:r w:rsidRPr="00C0053C">
        <w:fldChar w:fldCharType="separate"/>
      </w:r>
      <w:r w:rsidRPr="00C0053C">
        <w:rPr>
          <w:noProof/>
        </w:rPr>
        <w:t>(</w:t>
      </w:r>
      <w:hyperlink w:anchor="_ENREF_30" w:tooltip="Mody, 2004 #14779" w:history="1">
        <w:r w:rsidR="00DC44AC" w:rsidRPr="00C0053C">
          <w:rPr>
            <w:noProof/>
          </w:rPr>
          <w:t>2004</w:t>
        </w:r>
      </w:hyperlink>
      <w:r w:rsidRPr="00C0053C">
        <w:rPr>
          <w:noProof/>
        </w:rPr>
        <w:t>)</w:t>
      </w:r>
      <w:r w:rsidRPr="00C0053C">
        <w:fldChar w:fldCharType="end"/>
      </w:r>
      <w:r w:rsidRPr="00C0053C">
        <w:t xml:space="preserve"> refers to the making of probe microscopes by the users in American labs as a process of </w:t>
      </w:r>
      <w:proofErr w:type="spellStart"/>
      <w:r w:rsidRPr="00C0053C">
        <w:t>bricolage</w:t>
      </w:r>
      <w:proofErr w:type="spellEnd"/>
      <w:r w:rsidRPr="00C0053C">
        <w:t xml:space="preserve"> (discussed above). This then is the middle ground – </w:t>
      </w:r>
      <w:proofErr w:type="gramStart"/>
      <w:r w:rsidRPr="00C0053C">
        <w:t>that</w:t>
      </w:r>
      <w:proofErr w:type="gramEnd"/>
      <w:r w:rsidRPr="00C0053C">
        <w:t xml:space="preserve"> which the ethnographer’s work has brought into being. Here a new pattern emerges that illustrates, and in a paradoxical move, locates innovation in </w:t>
      </w:r>
      <w:proofErr w:type="gramStart"/>
      <w:r w:rsidRPr="00C0053C">
        <w:t>it’s</w:t>
      </w:r>
      <w:proofErr w:type="gramEnd"/>
      <w:r w:rsidRPr="00C0053C">
        <w:t xml:space="preserve"> specific context and at the same time unifies that what is de-centered.  </w:t>
      </w:r>
    </w:p>
    <w:p w14:paraId="2824660C" w14:textId="77777777" w:rsidR="008B21AB" w:rsidRPr="00C0053C" w:rsidRDefault="008B21AB" w:rsidP="0024209B">
      <w:pPr>
        <w:tabs>
          <w:tab w:val="left" w:pos="1293"/>
        </w:tabs>
        <w:spacing w:line="360" w:lineRule="auto"/>
        <w:jc w:val="both"/>
      </w:pPr>
    </w:p>
    <w:p w14:paraId="176BB34D" w14:textId="77777777" w:rsidR="008B21AB" w:rsidRPr="00C0053C" w:rsidRDefault="008B21AB" w:rsidP="0024209B">
      <w:pPr>
        <w:tabs>
          <w:tab w:val="left" w:pos="1293"/>
        </w:tabs>
        <w:spacing w:line="360" w:lineRule="auto"/>
        <w:jc w:val="both"/>
      </w:pPr>
      <w:r w:rsidRPr="00C0053C">
        <w:t>This middle space works both ways – it draws attention to what is common to the three circles by highlighting their fundamental de-centeredness; at the same time in showing that there is a common ground, it emphasizes that there is much that is different. This clears up the messiness which then which works iteratively to highlight multiplicity, diversity and locality – the very characteristics that were responsible for the creation of the messiness in the first place. What this suggests, more importantly, is that can be no central cannon of innovation, that one form of innovation is not necessarily better than another, that context decides relevance and the nature of the innovation practice.</w:t>
      </w:r>
    </w:p>
    <w:p w14:paraId="19CA5BC1" w14:textId="77777777" w:rsidR="008B21AB" w:rsidRPr="00C0053C" w:rsidRDefault="008B21AB" w:rsidP="002420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79304BBA" w14:textId="77777777" w:rsidR="00C711C8" w:rsidRPr="00C0053C" w:rsidRDefault="00C711C8" w:rsidP="0024209B">
      <w:pPr>
        <w:tabs>
          <w:tab w:val="left" w:pos="1293"/>
        </w:tabs>
        <w:spacing w:line="360" w:lineRule="auto"/>
        <w:jc w:val="both"/>
        <w:rPr>
          <w:i/>
        </w:rPr>
      </w:pPr>
    </w:p>
    <w:p w14:paraId="2FD63E45" w14:textId="77777777" w:rsidR="00E61D0E" w:rsidRPr="00C0053C" w:rsidRDefault="00E61D0E" w:rsidP="0024209B">
      <w:pPr>
        <w:tabs>
          <w:tab w:val="left" w:pos="1293"/>
        </w:tabs>
        <w:spacing w:line="360" w:lineRule="auto"/>
        <w:jc w:val="both"/>
        <w:rPr>
          <w:b/>
        </w:rPr>
      </w:pPr>
      <w:r w:rsidRPr="00C0053C">
        <w:rPr>
          <w:b/>
        </w:rPr>
        <w:t xml:space="preserve">Acknowledgments </w:t>
      </w:r>
    </w:p>
    <w:p w14:paraId="491FAD50" w14:textId="77777777" w:rsidR="00E61D0E" w:rsidRPr="00C0053C" w:rsidRDefault="00E61D0E" w:rsidP="0024209B">
      <w:pPr>
        <w:tabs>
          <w:tab w:val="left" w:pos="1293"/>
        </w:tabs>
        <w:spacing w:line="360" w:lineRule="auto"/>
        <w:jc w:val="both"/>
      </w:pPr>
      <w:r w:rsidRPr="00C0053C">
        <w:t xml:space="preserve">I have benefited immensely from discussions on </w:t>
      </w:r>
      <w:proofErr w:type="spellStart"/>
      <w:r w:rsidRPr="00C0053C">
        <w:t>jugaad</w:t>
      </w:r>
      <w:proofErr w:type="spellEnd"/>
      <w:r w:rsidRPr="00C0053C">
        <w:t xml:space="preserve"> and innovation I have had with a number of colleagues. I would like, in particular, to thank </w:t>
      </w:r>
      <w:proofErr w:type="spellStart"/>
      <w:r w:rsidRPr="00C0053C">
        <w:t>Ranjit</w:t>
      </w:r>
      <w:proofErr w:type="spellEnd"/>
      <w:r w:rsidRPr="00C0053C">
        <w:t xml:space="preserve"> Singh, Samir </w:t>
      </w:r>
      <w:proofErr w:type="spellStart"/>
      <w:r w:rsidRPr="00C0053C">
        <w:t>Passi</w:t>
      </w:r>
      <w:proofErr w:type="spellEnd"/>
      <w:r w:rsidRPr="00C0053C">
        <w:t xml:space="preserve">, </w:t>
      </w:r>
      <w:proofErr w:type="spellStart"/>
      <w:r w:rsidRPr="00C0053C">
        <w:t>Esha</w:t>
      </w:r>
      <w:proofErr w:type="spellEnd"/>
      <w:r w:rsidRPr="00C0053C">
        <w:t xml:space="preserve"> Shah, </w:t>
      </w:r>
      <w:proofErr w:type="spellStart"/>
      <w:r w:rsidRPr="00C0053C">
        <w:t>Wiebe</w:t>
      </w:r>
      <w:proofErr w:type="spellEnd"/>
      <w:r w:rsidRPr="00C0053C">
        <w:t xml:space="preserve"> </w:t>
      </w:r>
      <w:proofErr w:type="spellStart"/>
      <w:r w:rsidRPr="00C0053C">
        <w:t>Bijker</w:t>
      </w:r>
      <w:proofErr w:type="spellEnd"/>
      <w:r w:rsidRPr="00C0053C">
        <w:t xml:space="preserve">, </w:t>
      </w:r>
      <w:proofErr w:type="spellStart"/>
      <w:r w:rsidRPr="00C0053C">
        <w:t>Ragna</w:t>
      </w:r>
      <w:proofErr w:type="spellEnd"/>
      <w:r w:rsidRPr="00C0053C">
        <w:t xml:space="preserve"> Zeiss, </w:t>
      </w:r>
      <w:proofErr w:type="spellStart"/>
      <w:r w:rsidRPr="00C0053C">
        <w:t>Koen</w:t>
      </w:r>
      <w:proofErr w:type="spellEnd"/>
      <w:r w:rsidRPr="00C0053C">
        <w:t xml:space="preserve"> </w:t>
      </w:r>
      <w:proofErr w:type="spellStart"/>
      <w:r w:rsidRPr="00C0053C">
        <w:t>Beumer</w:t>
      </w:r>
      <w:proofErr w:type="spellEnd"/>
      <w:r w:rsidRPr="00C0053C">
        <w:t xml:space="preserve">, </w:t>
      </w:r>
      <w:proofErr w:type="spellStart"/>
      <w:r w:rsidRPr="00C0053C">
        <w:t>Shambu</w:t>
      </w:r>
      <w:proofErr w:type="spellEnd"/>
      <w:r w:rsidRPr="00C0053C">
        <w:t xml:space="preserve"> Prasad, Annapurna </w:t>
      </w:r>
      <w:proofErr w:type="spellStart"/>
      <w:r w:rsidRPr="00C0053C">
        <w:t>Mamidipudi</w:t>
      </w:r>
      <w:proofErr w:type="spellEnd"/>
      <w:r w:rsidRPr="00C0053C">
        <w:t xml:space="preserve">, </w:t>
      </w:r>
      <w:proofErr w:type="spellStart"/>
      <w:r w:rsidRPr="00C0053C">
        <w:t>Jyoti</w:t>
      </w:r>
      <w:proofErr w:type="spellEnd"/>
      <w:r w:rsidRPr="00C0053C">
        <w:t xml:space="preserve"> </w:t>
      </w:r>
      <w:proofErr w:type="spellStart"/>
      <w:r w:rsidRPr="00C0053C">
        <w:t>Bachani</w:t>
      </w:r>
      <w:proofErr w:type="spellEnd"/>
      <w:r w:rsidRPr="00C0053C">
        <w:t xml:space="preserve"> and </w:t>
      </w:r>
      <w:proofErr w:type="spellStart"/>
      <w:r w:rsidRPr="00C0053C">
        <w:t>Madhuvanti</w:t>
      </w:r>
      <w:proofErr w:type="spellEnd"/>
      <w:r w:rsidRPr="00C0053C">
        <w:t xml:space="preserve"> </w:t>
      </w:r>
      <w:proofErr w:type="spellStart"/>
      <w:r w:rsidRPr="00C0053C">
        <w:t>Anantharajan</w:t>
      </w:r>
      <w:proofErr w:type="spellEnd"/>
      <w:r w:rsidRPr="00C0053C">
        <w:t xml:space="preserve">. </w:t>
      </w:r>
    </w:p>
    <w:p w14:paraId="5F48C481" w14:textId="77777777" w:rsidR="00E61D0E" w:rsidRPr="00C0053C" w:rsidRDefault="00E61D0E" w:rsidP="0024209B">
      <w:pPr>
        <w:pBdr>
          <w:bottom w:val="single" w:sz="6" w:space="1" w:color="auto"/>
        </w:pBdr>
        <w:tabs>
          <w:tab w:val="left" w:pos="1293"/>
        </w:tabs>
        <w:spacing w:line="360" w:lineRule="auto"/>
        <w:jc w:val="both"/>
      </w:pPr>
    </w:p>
    <w:p w14:paraId="2F621A46" w14:textId="77777777" w:rsidR="000F03E1" w:rsidRPr="00C0053C" w:rsidRDefault="000F03E1" w:rsidP="0024209B">
      <w:pPr>
        <w:spacing w:line="360" w:lineRule="auto"/>
        <w:rPr>
          <w:sz w:val="22"/>
          <w:szCs w:val="22"/>
        </w:rPr>
      </w:pPr>
    </w:p>
    <w:p w14:paraId="7418F0FA" w14:textId="77777777" w:rsidR="00735242" w:rsidRPr="00C0053C" w:rsidRDefault="00735242" w:rsidP="0024209B">
      <w:pPr>
        <w:spacing w:line="360" w:lineRule="auto"/>
        <w:ind w:left="-567"/>
      </w:pPr>
    </w:p>
    <w:p w14:paraId="198F716A" w14:textId="52850CE9" w:rsidR="001B6A6A" w:rsidRPr="00C0053C" w:rsidRDefault="001B6A6A" w:rsidP="00972FF7">
      <w:pPr>
        <w:spacing w:line="360" w:lineRule="auto"/>
        <w:ind w:left="-567"/>
      </w:pPr>
      <w:r w:rsidRPr="00C0053C">
        <w:t>REFERENCES:</w:t>
      </w:r>
    </w:p>
    <w:p w14:paraId="3238508E" w14:textId="77777777" w:rsidR="00DC44AC" w:rsidRPr="00C0053C" w:rsidRDefault="00F55447" w:rsidP="00DC44AC">
      <w:pPr>
        <w:ind w:left="720" w:hanging="720"/>
        <w:rPr>
          <w:noProof/>
        </w:rPr>
      </w:pPr>
      <w:r w:rsidRPr="00C0053C">
        <w:fldChar w:fldCharType="begin"/>
      </w:r>
      <w:r w:rsidRPr="00C0053C">
        <w:instrText xml:space="preserve"> ADDIN EN.REFLIST </w:instrText>
      </w:r>
      <w:r w:rsidRPr="00C0053C">
        <w:fldChar w:fldCharType="separate"/>
      </w:r>
      <w:bookmarkStart w:id="2" w:name="_ENREF_1"/>
      <w:r w:rsidR="00DC44AC" w:rsidRPr="00C0053C">
        <w:rPr>
          <w:noProof/>
        </w:rPr>
        <w:t xml:space="preserve">BALARAM, P. 2012a. Innocence and Sophistication: Users and Equipment. </w:t>
      </w:r>
      <w:r w:rsidR="00DC44AC" w:rsidRPr="00C0053C">
        <w:rPr>
          <w:i/>
          <w:noProof/>
        </w:rPr>
        <w:t>Current Science,</w:t>
      </w:r>
      <w:r w:rsidR="00DC44AC" w:rsidRPr="00C0053C">
        <w:rPr>
          <w:noProof/>
        </w:rPr>
        <w:t xml:space="preserve"> 102</w:t>
      </w:r>
      <w:r w:rsidR="00DC44AC" w:rsidRPr="00C0053C">
        <w:rPr>
          <w:b/>
          <w:noProof/>
        </w:rPr>
        <w:t>,</w:t>
      </w:r>
      <w:r w:rsidR="00DC44AC" w:rsidRPr="00C0053C">
        <w:rPr>
          <w:noProof/>
        </w:rPr>
        <w:t xml:space="preserve"> 1241-1242.</w:t>
      </w:r>
      <w:bookmarkEnd w:id="2"/>
    </w:p>
    <w:p w14:paraId="343AC79D" w14:textId="77777777" w:rsidR="00DC44AC" w:rsidRPr="00C0053C" w:rsidRDefault="00DC44AC" w:rsidP="00DC44AC">
      <w:pPr>
        <w:ind w:left="720" w:hanging="720"/>
        <w:rPr>
          <w:noProof/>
        </w:rPr>
      </w:pPr>
      <w:bookmarkStart w:id="3" w:name="_ENREF_2"/>
      <w:r w:rsidRPr="00C0053C">
        <w:rPr>
          <w:noProof/>
        </w:rPr>
        <w:t xml:space="preserve">BALARAM, P. 2012b. Tools as Drivers of Science. </w:t>
      </w:r>
      <w:r w:rsidRPr="00C0053C">
        <w:rPr>
          <w:i/>
          <w:noProof/>
        </w:rPr>
        <w:t>Current Science,</w:t>
      </w:r>
      <w:r w:rsidRPr="00C0053C">
        <w:rPr>
          <w:noProof/>
        </w:rPr>
        <w:t xml:space="preserve"> 103</w:t>
      </w:r>
      <w:r w:rsidRPr="00C0053C">
        <w:rPr>
          <w:b/>
          <w:noProof/>
        </w:rPr>
        <w:t>,</w:t>
      </w:r>
      <w:r w:rsidRPr="00C0053C">
        <w:rPr>
          <w:noProof/>
        </w:rPr>
        <w:t xml:space="preserve"> 1383-84.</w:t>
      </w:r>
      <w:bookmarkEnd w:id="3"/>
    </w:p>
    <w:p w14:paraId="10388633" w14:textId="77777777" w:rsidR="00DC44AC" w:rsidRPr="00C0053C" w:rsidRDefault="00DC44AC" w:rsidP="00DC44AC">
      <w:pPr>
        <w:ind w:left="720" w:hanging="720"/>
        <w:rPr>
          <w:noProof/>
        </w:rPr>
      </w:pPr>
      <w:bookmarkStart w:id="4" w:name="_ENREF_3"/>
      <w:r w:rsidRPr="00C0053C">
        <w:rPr>
          <w:noProof/>
        </w:rPr>
        <w:t xml:space="preserve">BENDRE, S. 1987. </w:t>
      </w:r>
      <w:r w:rsidRPr="00C0053C">
        <w:rPr>
          <w:i/>
          <w:noProof/>
        </w:rPr>
        <w:t>Design of Micromanipulator for STM.</w:t>
      </w:r>
      <w:r w:rsidRPr="00C0053C">
        <w:rPr>
          <w:noProof/>
        </w:rPr>
        <w:t xml:space="preserve"> Master of Science, University of Pune.</w:t>
      </w:r>
      <w:bookmarkEnd w:id="4"/>
    </w:p>
    <w:p w14:paraId="67126E92" w14:textId="77777777" w:rsidR="00DC44AC" w:rsidRPr="00C0053C" w:rsidRDefault="00DC44AC" w:rsidP="00DC44AC">
      <w:pPr>
        <w:ind w:left="720" w:hanging="720"/>
        <w:rPr>
          <w:noProof/>
        </w:rPr>
      </w:pPr>
      <w:bookmarkStart w:id="5" w:name="_ENREF_4"/>
      <w:r w:rsidRPr="00C0053C">
        <w:rPr>
          <w:noProof/>
        </w:rPr>
        <w:t xml:space="preserve">BENDRE, S. &amp; DHARMADHIKARI, C. 1988. Design, Construction and Calibration of a PZT Micromanipulator for Scanning Tunneling Microscope (STM). </w:t>
      </w:r>
      <w:r w:rsidRPr="00C0053C">
        <w:rPr>
          <w:i/>
          <w:noProof/>
        </w:rPr>
        <w:t>Journal of Optics,</w:t>
      </w:r>
      <w:r w:rsidRPr="00C0053C">
        <w:rPr>
          <w:noProof/>
        </w:rPr>
        <w:t xml:space="preserve"> 17</w:t>
      </w:r>
      <w:r w:rsidRPr="00C0053C">
        <w:rPr>
          <w:b/>
          <w:noProof/>
        </w:rPr>
        <w:t>,</w:t>
      </w:r>
      <w:r w:rsidRPr="00C0053C">
        <w:rPr>
          <w:noProof/>
        </w:rPr>
        <w:t xml:space="preserve"> 67-70.</w:t>
      </w:r>
      <w:bookmarkEnd w:id="5"/>
    </w:p>
    <w:p w14:paraId="693D1629" w14:textId="77777777" w:rsidR="00DC44AC" w:rsidRPr="00C0053C" w:rsidRDefault="00DC44AC" w:rsidP="00DC44AC">
      <w:pPr>
        <w:ind w:left="720" w:hanging="720"/>
        <w:rPr>
          <w:i/>
          <w:noProof/>
        </w:rPr>
      </w:pPr>
      <w:bookmarkStart w:id="6" w:name="_ENREF_5"/>
      <w:r w:rsidRPr="00C0053C">
        <w:rPr>
          <w:noProof/>
        </w:rPr>
        <w:t xml:space="preserve">BINNIG, G. &amp; ROHRER, H. 1986. Scanning Tunneling Microscopy- From Birth to Adolescence. </w:t>
      </w:r>
      <w:r w:rsidRPr="00C0053C">
        <w:rPr>
          <w:i/>
          <w:noProof/>
        </w:rPr>
        <w:t>Nobel Lecture.</w:t>
      </w:r>
      <w:bookmarkEnd w:id="6"/>
    </w:p>
    <w:p w14:paraId="6778E426" w14:textId="77777777" w:rsidR="00DC44AC" w:rsidRPr="00C0053C" w:rsidRDefault="00DC44AC" w:rsidP="00DC44AC">
      <w:pPr>
        <w:ind w:left="720" w:hanging="720"/>
        <w:rPr>
          <w:noProof/>
        </w:rPr>
      </w:pPr>
      <w:bookmarkStart w:id="7" w:name="_ENREF_6"/>
      <w:r w:rsidRPr="00C0053C">
        <w:rPr>
          <w:noProof/>
        </w:rPr>
        <w:t xml:space="preserve">BIRTCHNELL, T. 2011. </w:t>
      </w:r>
      <w:r w:rsidRPr="00C0053C">
        <w:rPr>
          <w:i/>
          <w:noProof/>
        </w:rPr>
        <w:t>Jugaad</w:t>
      </w:r>
      <w:r w:rsidRPr="00C0053C">
        <w:rPr>
          <w:noProof/>
        </w:rPr>
        <w:t xml:space="preserve"> as systemic risk and disruptive innovation in India. </w:t>
      </w:r>
      <w:r w:rsidRPr="00C0053C">
        <w:rPr>
          <w:i/>
          <w:noProof/>
        </w:rPr>
        <w:t>Contemporary South Asia,</w:t>
      </w:r>
      <w:r w:rsidRPr="00C0053C">
        <w:rPr>
          <w:noProof/>
        </w:rPr>
        <w:t xml:space="preserve"> 19</w:t>
      </w:r>
      <w:r w:rsidRPr="00C0053C">
        <w:rPr>
          <w:b/>
          <w:noProof/>
        </w:rPr>
        <w:t>,</w:t>
      </w:r>
      <w:r w:rsidRPr="00C0053C">
        <w:rPr>
          <w:noProof/>
        </w:rPr>
        <w:t xml:space="preserve"> 357-372.</w:t>
      </w:r>
      <w:bookmarkEnd w:id="7"/>
    </w:p>
    <w:p w14:paraId="1CCF23CA" w14:textId="77777777" w:rsidR="00DC44AC" w:rsidRPr="00C0053C" w:rsidRDefault="00DC44AC" w:rsidP="00DC44AC">
      <w:pPr>
        <w:ind w:left="720" w:hanging="720"/>
        <w:rPr>
          <w:noProof/>
        </w:rPr>
      </w:pPr>
      <w:bookmarkStart w:id="8" w:name="_ENREF_7"/>
      <w:r w:rsidRPr="00C0053C">
        <w:rPr>
          <w:noProof/>
        </w:rPr>
        <w:t xml:space="preserve">CHAKI, N. K., SINGH, P., DHARMADHIKARI, C. V. &amp; VIJAYAMOHANAN, K. P. 2004. Single-Electron Charging Features of Larger, Dodecanethiol-Protected Gold Nanoclusters: Electrochemical and Scanning Tunneling Microscopy Studies. </w:t>
      </w:r>
      <w:r w:rsidRPr="00C0053C">
        <w:rPr>
          <w:i/>
          <w:noProof/>
        </w:rPr>
        <w:t>Langmuir,</w:t>
      </w:r>
      <w:r w:rsidRPr="00C0053C">
        <w:rPr>
          <w:noProof/>
        </w:rPr>
        <w:t xml:space="preserve"> 20</w:t>
      </w:r>
      <w:r w:rsidRPr="00C0053C">
        <w:rPr>
          <w:b/>
          <w:noProof/>
        </w:rPr>
        <w:t>,</w:t>
      </w:r>
      <w:r w:rsidRPr="00C0053C">
        <w:rPr>
          <w:noProof/>
        </w:rPr>
        <w:t xml:space="preserve"> 10208-10217.</w:t>
      </w:r>
      <w:bookmarkEnd w:id="8"/>
    </w:p>
    <w:p w14:paraId="7AD7525D" w14:textId="77777777" w:rsidR="00DC44AC" w:rsidRPr="00C0053C" w:rsidRDefault="00DC44AC" w:rsidP="00DC44AC">
      <w:pPr>
        <w:ind w:left="720" w:hanging="720"/>
        <w:rPr>
          <w:noProof/>
        </w:rPr>
      </w:pPr>
      <w:bookmarkStart w:id="9" w:name="_ENREF_8"/>
      <w:r w:rsidRPr="00C0053C">
        <w:rPr>
          <w:noProof/>
        </w:rPr>
        <w:t xml:space="preserve">CHAUDHARY, M. 2002. </w:t>
      </w:r>
      <w:r w:rsidRPr="00C0053C">
        <w:rPr>
          <w:i/>
          <w:noProof/>
        </w:rPr>
        <w:t>Development of dynamic Michelson Interferometry for the callibration of intertial translator.</w:t>
      </w:r>
      <w:r w:rsidRPr="00C0053C">
        <w:rPr>
          <w:noProof/>
        </w:rPr>
        <w:t xml:space="preserve"> M Phil, University of Pune.</w:t>
      </w:r>
      <w:bookmarkEnd w:id="9"/>
    </w:p>
    <w:p w14:paraId="0C4B4DDF" w14:textId="77777777" w:rsidR="00DC44AC" w:rsidRPr="00C0053C" w:rsidRDefault="00DC44AC" w:rsidP="00DC44AC">
      <w:pPr>
        <w:ind w:left="720" w:hanging="720"/>
        <w:rPr>
          <w:noProof/>
        </w:rPr>
      </w:pPr>
      <w:bookmarkStart w:id="10" w:name="_ENREF_9"/>
      <w:r w:rsidRPr="00C0053C">
        <w:rPr>
          <w:noProof/>
        </w:rPr>
        <w:t xml:space="preserve">CHAUDHARY, M. V. 2011. </w:t>
      </w:r>
      <w:r w:rsidRPr="00C0053C">
        <w:rPr>
          <w:i/>
          <w:noProof/>
        </w:rPr>
        <w:t>Scanning Probe Microscopic investigations of metallic nanostructures: Electron transport, charge storage and related processes.</w:t>
      </w:r>
      <w:r w:rsidRPr="00C0053C">
        <w:rPr>
          <w:noProof/>
        </w:rPr>
        <w:t xml:space="preserve"> Doctor of Philosophy, University of Pune.</w:t>
      </w:r>
      <w:bookmarkEnd w:id="10"/>
    </w:p>
    <w:p w14:paraId="6EC19BFF" w14:textId="77777777" w:rsidR="00DC44AC" w:rsidRPr="00C0053C" w:rsidRDefault="00DC44AC" w:rsidP="00DC44AC">
      <w:pPr>
        <w:ind w:left="720" w:hanging="720"/>
        <w:rPr>
          <w:noProof/>
        </w:rPr>
      </w:pPr>
      <w:bookmarkStart w:id="11" w:name="_ENREF_10"/>
      <w:r w:rsidRPr="00C0053C">
        <w:rPr>
          <w:noProof/>
        </w:rPr>
        <w:t xml:space="preserve">DAMBE, A. T. 1995. </w:t>
      </w:r>
      <w:r w:rsidRPr="00C0053C">
        <w:rPr>
          <w:i/>
          <w:noProof/>
        </w:rPr>
        <w:t>Development and Application of Electronic System for Scanning Tunneling Microscopy.</w:t>
      </w:r>
      <w:r w:rsidRPr="00C0053C">
        <w:rPr>
          <w:noProof/>
        </w:rPr>
        <w:t xml:space="preserve"> Master of Philosophy, University of Pune.</w:t>
      </w:r>
      <w:bookmarkEnd w:id="11"/>
    </w:p>
    <w:p w14:paraId="7F9B9169" w14:textId="77777777" w:rsidR="00DC44AC" w:rsidRPr="00C0053C" w:rsidRDefault="00DC44AC" w:rsidP="00DC44AC">
      <w:pPr>
        <w:ind w:left="720" w:hanging="720"/>
        <w:rPr>
          <w:noProof/>
        </w:rPr>
      </w:pPr>
      <w:bookmarkStart w:id="12" w:name="_ENREF_11"/>
      <w:r w:rsidRPr="00C0053C">
        <w:rPr>
          <w:noProof/>
        </w:rPr>
        <w:t xml:space="preserve">DATAR, S. 2004. </w:t>
      </w:r>
      <w:r w:rsidRPr="00C0053C">
        <w:rPr>
          <w:i/>
          <w:noProof/>
        </w:rPr>
        <w:t>Some Aspects of Investigation of Nanostructures using Scanning Tunneling Microscopy (STM) / Atomic Force Microscopy (AFM) and Related Techniques.</w:t>
      </w:r>
      <w:r w:rsidRPr="00C0053C">
        <w:rPr>
          <w:noProof/>
        </w:rPr>
        <w:t xml:space="preserve"> Doctor of Philosophy, University of Pune.</w:t>
      </w:r>
      <w:bookmarkEnd w:id="12"/>
    </w:p>
    <w:p w14:paraId="6EA3BEF9" w14:textId="77777777" w:rsidR="00DC44AC" w:rsidRPr="00C0053C" w:rsidRDefault="00DC44AC" w:rsidP="00DC44AC">
      <w:pPr>
        <w:ind w:left="720" w:hanging="720"/>
        <w:rPr>
          <w:noProof/>
        </w:rPr>
      </w:pPr>
      <w:bookmarkStart w:id="13" w:name="_ENREF_12"/>
      <w:r w:rsidRPr="00C0053C">
        <w:rPr>
          <w:noProof/>
        </w:rPr>
        <w:t xml:space="preserve">DATAR, S., PATIL, S., IYYER, S. &amp; DHARMADHIKARI, C. 2004. Scanning force microscopy and amplitude versus distance measurements on single-crystal oxide surfaces. </w:t>
      </w:r>
      <w:r w:rsidRPr="00C0053C">
        <w:rPr>
          <w:i/>
          <w:noProof/>
        </w:rPr>
        <w:t>Surface and Interface Analysis,</w:t>
      </w:r>
      <w:r w:rsidRPr="00C0053C">
        <w:rPr>
          <w:noProof/>
        </w:rPr>
        <w:t xml:space="preserve"> 36</w:t>
      </w:r>
      <w:r w:rsidRPr="00C0053C">
        <w:rPr>
          <w:b/>
          <w:noProof/>
        </w:rPr>
        <w:t>,</w:t>
      </w:r>
      <w:r w:rsidRPr="00C0053C">
        <w:rPr>
          <w:noProof/>
        </w:rPr>
        <w:t xml:space="preserve"> 213-219.</w:t>
      </w:r>
      <w:bookmarkEnd w:id="13"/>
    </w:p>
    <w:p w14:paraId="756602B2" w14:textId="77777777" w:rsidR="00DC44AC" w:rsidRPr="00C0053C" w:rsidRDefault="00DC44AC" w:rsidP="00DC44AC">
      <w:pPr>
        <w:ind w:left="720" w:hanging="720"/>
        <w:rPr>
          <w:noProof/>
        </w:rPr>
      </w:pPr>
      <w:bookmarkStart w:id="14" w:name="_ENREF_13"/>
      <w:r w:rsidRPr="00C0053C">
        <w:rPr>
          <w:noProof/>
        </w:rPr>
        <w:t xml:space="preserve">DATTA, P. (ed.) 2010. </w:t>
      </w:r>
      <w:r w:rsidRPr="00C0053C">
        <w:rPr>
          <w:i/>
          <w:noProof/>
        </w:rPr>
        <w:t xml:space="preserve">A Case Study Special on Innovation - Making Aspirations Count, </w:t>
      </w:r>
      <w:r w:rsidRPr="00C0053C">
        <w:rPr>
          <w:noProof/>
        </w:rPr>
        <w:t>New Delhi: Businessworld.</w:t>
      </w:r>
      <w:bookmarkEnd w:id="14"/>
    </w:p>
    <w:p w14:paraId="579FD794" w14:textId="77777777" w:rsidR="00DC44AC" w:rsidRPr="00C0053C" w:rsidRDefault="00DC44AC" w:rsidP="00DC44AC">
      <w:pPr>
        <w:ind w:left="720" w:hanging="720"/>
        <w:rPr>
          <w:noProof/>
        </w:rPr>
      </w:pPr>
      <w:bookmarkStart w:id="15" w:name="_ENREF_14"/>
      <w:r w:rsidRPr="00C0053C">
        <w:rPr>
          <w:noProof/>
        </w:rPr>
        <w:t xml:space="preserve">DEY, S. 2010. </w:t>
      </w:r>
      <w:r w:rsidRPr="00C0053C">
        <w:rPr>
          <w:i/>
          <w:noProof/>
        </w:rPr>
        <w:t>Design and development of Photon Emitting STM to study the optical properties of individual nanostructures.</w:t>
      </w:r>
      <w:r w:rsidRPr="00C0053C">
        <w:rPr>
          <w:noProof/>
        </w:rPr>
        <w:t xml:space="preserve"> Doctor of Philosophy, University of Pune.</w:t>
      </w:r>
      <w:bookmarkEnd w:id="15"/>
    </w:p>
    <w:p w14:paraId="635B8C5F" w14:textId="77777777" w:rsidR="00DC44AC" w:rsidRPr="00C0053C" w:rsidRDefault="00DC44AC" w:rsidP="00DC44AC">
      <w:pPr>
        <w:ind w:left="720" w:hanging="720"/>
        <w:rPr>
          <w:noProof/>
        </w:rPr>
      </w:pPr>
      <w:bookmarkStart w:id="16" w:name="_ENREF_15"/>
      <w:r w:rsidRPr="00C0053C">
        <w:rPr>
          <w:noProof/>
        </w:rPr>
        <w:t xml:space="preserve">GIRIDHARADAS, A. 2010. A Winning Formula for Hard Economic Times. </w:t>
      </w:r>
      <w:r w:rsidRPr="00C0053C">
        <w:rPr>
          <w:i/>
          <w:noProof/>
        </w:rPr>
        <w:t>The New York Times</w:t>
      </w:r>
      <w:r w:rsidRPr="00C0053C">
        <w:rPr>
          <w:noProof/>
        </w:rPr>
        <w:t>, 23 July 2010.</w:t>
      </w:r>
      <w:bookmarkEnd w:id="16"/>
    </w:p>
    <w:p w14:paraId="6C217F4D" w14:textId="77777777" w:rsidR="00DC44AC" w:rsidRPr="00C0053C" w:rsidRDefault="00DC44AC" w:rsidP="00DC44AC">
      <w:pPr>
        <w:ind w:left="720" w:hanging="720"/>
        <w:rPr>
          <w:noProof/>
        </w:rPr>
      </w:pPr>
      <w:bookmarkStart w:id="17" w:name="_ENREF_16"/>
      <w:r w:rsidRPr="00C0053C">
        <w:rPr>
          <w:noProof/>
        </w:rPr>
        <w:t xml:space="preserve">GODBOLE, V. P., SUMANT, A. V., KSHIRSAGAR, R. B. &amp; DHARMADHIKARI, C. V. 1997. Evidence for layered growth of (100) textured diamond films. </w:t>
      </w:r>
      <w:r w:rsidRPr="00C0053C">
        <w:rPr>
          <w:i/>
          <w:noProof/>
        </w:rPr>
        <w:t>Applied Physics Letters,</w:t>
      </w:r>
      <w:r w:rsidRPr="00C0053C">
        <w:rPr>
          <w:noProof/>
        </w:rPr>
        <w:t xml:space="preserve"> 71</w:t>
      </w:r>
      <w:r w:rsidRPr="00C0053C">
        <w:rPr>
          <w:b/>
          <w:noProof/>
        </w:rPr>
        <w:t>,</w:t>
      </w:r>
      <w:r w:rsidRPr="00C0053C">
        <w:rPr>
          <w:noProof/>
        </w:rPr>
        <w:t xml:space="preserve"> 2626-2628.</w:t>
      </w:r>
      <w:bookmarkEnd w:id="17"/>
    </w:p>
    <w:p w14:paraId="7575F7F6" w14:textId="77777777" w:rsidR="00DC44AC" w:rsidRPr="00C0053C" w:rsidRDefault="00DC44AC" w:rsidP="00DC44AC">
      <w:pPr>
        <w:ind w:left="720" w:hanging="720"/>
        <w:rPr>
          <w:noProof/>
        </w:rPr>
      </w:pPr>
      <w:bookmarkStart w:id="18" w:name="_ENREF_17"/>
      <w:r w:rsidRPr="00C0053C">
        <w:rPr>
          <w:noProof/>
        </w:rPr>
        <w:t xml:space="preserve">GREGSON, N. &amp; CRANG, M. 2010. Materiality and waste: inorganic vitality in a networked world. </w:t>
      </w:r>
      <w:r w:rsidRPr="00C0053C">
        <w:rPr>
          <w:i/>
          <w:noProof/>
        </w:rPr>
        <w:t>Environment and Planning,</w:t>
      </w:r>
      <w:r w:rsidRPr="00C0053C">
        <w:rPr>
          <w:noProof/>
        </w:rPr>
        <w:t xml:space="preserve"> 42</w:t>
      </w:r>
      <w:r w:rsidRPr="00C0053C">
        <w:rPr>
          <w:b/>
          <w:noProof/>
        </w:rPr>
        <w:t>,</w:t>
      </w:r>
      <w:r w:rsidRPr="00C0053C">
        <w:rPr>
          <w:noProof/>
        </w:rPr>
        <w:t xml:space="preserve"> 1026-1032.</w:t>
      </w:r>
      <w:bookmarkEnd w:id="18"/>
    </w:p>
    <w:p w14:paraId="5350283B" w14:textId="77777777" w:rsidR="00DC44AC" w:rsidRPr="00C0053C" w:rsidRDefault="00DC44AC" w:rsidP="00DC44AC">
      <w:pPr>
        <w:ind w:left="720" w:hanging="720"/>
        <w:rPr>
          <w:noProof/>
        </w:rPr>
      </w:pPr>
      <w:bookmarkStart w:id="19" w:name="_ENREF_18"/>
      <w:r w:rsidRPr="00C0053C">
        <w:rPr>
          <w:noProof/>
        </w:rPr>
        <w:t xml:space="preserve">GTZ. 2001. Ecosan- Closing the loop in wastewater management and sanitation. </w:t>
      </w:r>
      <w:r w:rsidRPr="00C0053C">
        <w:rPr>
          <w:i/>
          <w:noProof/>
        </w:rPr>
        <w:t xml:space="preserve">In: </w:t>
      </w:r>
      <w:r w:rsidRPr="00C0053C">
        <w:rPr>
          <w:noProof/>
        </w:rPr>
        <w:t>WERNER, C., SCHLICK, J., WITTE, G. &amp; HILDERBRANDT, A., eds. Ecosan- Closing the loop in wastewater management and sanitation, 2000 Bonn, Germany. Eschborn: GTZ GmbH, 327.</w:t>
      </w:r>
      <w:bookmarkEnd w:id="19"/>
    </w:p>
    <w:p w14:paraId="56E49487" w14:textId="77777777" w:rsidR="00DC44AC" w:rsidRPr="00C0053C" w:rsidRDefault="00DC44AC" w:rsidP="00DC44AC">
      <w:pPr>
        <w:ind w:left="720" w:hanging="720"/>
        <w:rPr>
          <w:noProof/>
        </w:rPr>
      </w:pPr>
      <w:bookmarkStart w:id="20" w:name="_ENREF_19"/>
      <w:r w:rsidRPr="00C0053C">
        <w:rPr>
          <w:noProof/>
        </w:rPr>
        <w:t xml:space="preserve">IYYER, S. B. 1994. </w:t>
      </w:r>
      <w:r w:rsidRPr="00C0053C">
        <w:rPr>
          <w:i/>
          <w:noProof/>
        </w:rPr>
        <w:t>Development and Application of Electronic Control System for Scanning Tunneling Microscope.</w:t>
      </w:r>
      <w:r w:rsidRPr="00C0053C">
        <w:rPr>
          <w:noProof/>
        </w:rPr>
        <w:t xml:space="preserve"> Master of Philosophy, University of Pune.</w:t>
      </w:r>
      <w:bookmarkEnd w:id="20"/>
    </w:p>
    <w:p w14:paraId="5F05B3B9" w14:textId="77777777" w:rsidR="00DC44AC" w:rsidRPr="00C0053C" w:rsidRDefault="00DC44AC" w:rsidP="00DC44AC">
      <w:pPr>
        <w:ind w:left="720" w:hanging="720"/>
        <w:rPr>
          <w:noProof/>
        </w:rPr>
      </w:pPr>
      <w:bookmarkStart w:id="21" w:name="_ENREF_20"/>
      <w:r w:rsidRPr="00C0053C">
        <w:rPr>
          <w:noProof/>
        </w:rPr>
        <w:t xml:space="preserve">IYYER, S. B. 2006. </w:t>
      </w:r>
      <w:r w:rsidRPr="00C0053C">
        <w:rPr>
          <w:i/>
          <w:noProof/>
        </w:rPr>
        <w:t>Design, Development and Application of Scanning Tunneling Microscopy (STM) Techniques for Nanolithography and Nanofabrication.</w:t>
      </w:r>
      <w:r w:rsidRPr="00C0053C">
        <w:rPr>
          <w:noProof/>
        </w:rPr>
        <w:t xml:space="preserve"> Doctor of Philosophy, University of Pune.</w:t>
      </w:r>
      <w:bookmarkEnd w:id="21"/>
    </w:p>
    <w:p w14:paraId="5D134676" w14:textId="2CC336E8" w:rsidR="00DC44AC" w:rsidRPr="00C0053C" w:rsidRDefault="00DC44AC" w:rsidP="00DC44AC">
      <w:pPr>
        <w:ind w:left="720" w:hanging="720"/>
        <w:rPr>
          <w:noProof/>
        </w:rPr>
      </w:pPr>
      <w:bookmarkStart w:id="22" w:name="_ENREF_21"/>
      <w:r w:rsidRPr="00C0053C">
        <w:rPr>
          <w:noProof/>
        </w:rPr>
        <w:t xml:space="preserve">JOLLY, M. 2009. </w:t>
      </w:r>
      <w:r w:rsidRPr="00C0053C">
        <w:rPr>
          <w:i/>
          <w:noProof/>
        </w:rPr>
        <w:t xml:space="preserve">The Jugaad Country </w:t>
      </w:r>
      <w:r w:rsidRPr="00C0053C">
        <w:rPr>
          <w:noProof/>
        </w:rPr>
        <w:t xml:space="preserve">[Online]. Available: </w:t>
      </w:r>
      <w:hyperlink r:id="rId9" w:history="1">
        <w:r w:rsidRPr="00C0053C">
          <w:rPr>
            <w:rStyle w:val="Hyperlink"/>
            <w:noProof/>
          </w:rPr>
          <w:t>http://www.vccircle.com/columns/the-jugaad-country</w:t>
        </w:r>
      </w:hyperlink>
      <w:r w:rsidRPr="00C0053C">
        <w:rPr>
          <w:noProof/>
        </w:rPr>
        <w:t xml:space="preserve"> [Accessed 19th September 2010].</w:t>
      </w:r>
      <w:bookmarkEnd w:id="22"/>
    </w:p>
    <w:p w14:paraId="635727CC" w14:textId="77777777" w:rsidR="00DC44AC" w:rsidRPr="00C0053C" w:rsidRDefault="00DC44AC" w:rsidP="00DC44AC">
      <w:pPr>
        <w:ind w:left="720" w:hanging="720"/>
        <w:rPr>
          <w:noProof/>
        </w:rPr>
      </w:pPr>
      <w:bookmarkStart w:id="23" w:name="_ENREF_22"/>
      <w:r w:rsidRPr="00C0053C">
        <w:rPr>
          <w:noProof/>
        </w:rPr>
        <w:t xml:space="preserve">KAISER, D. (ed.) 2005. </w:t>
      </w:r>
      <w:r w:rsidRPr="00C0053C">
        <w:rPr>
          <w:i/>
          <w:noProof/>
        </w:rPr>
        <w:t xml:space="preserve">Pedagogy and the Practice of Science, </w:t>
      </w:r>
      <w:r w:rsidRPr="00C0053C">
        <w:rPr>
          <w:noProof/>
        </w:rPr>
        <w:t>Cambridge, Massachusets: The MIT Press.</w:t>
      </w:r>
      <w:bookmarkEnd w:id="23"/>
    </w:p>
    <w:p w14:paraId="61335ED8" w14:textId="77777777" w:rsidR="00DC44AC" w:rsidRPr="00C0053C" w:rsidRDefault="00DC44AC" w:rsidP="00DC44AC">
      <w:pPr>
        <w:ind w:left="720" w:hanging="720"/>
        <w:rPr>
          <w:noProof/>
        </w:rPr>
      </w:pPr>
      <w:bookmarkStart w:id="24" w:name="_ENREF_23"/>
      <w:r w:rsidRPr="00C0053C">
        <w:rPr>
          <w:noProof/>
        </w:rPr>
        <w:t xml:space="preserve">KAPILA, U. 2010. Assessment of the Growth Experience: Poverty, Unemployment and Inflation. </w:t>
      </w:r>
      <w:r w:rsidRPr="00C0053C">
        <w:rPr>
          <w:i/>
          <w:noProof/>
        </w:rPr>
        <w:t>In:</w:t>
      </w:r>
      <w:r w:rsidRPr="00C0053C">
        <w:rPr>
          <w:noProof/>
        </w:rPr>
        <w:t xml:space="preserve"> KAPILA, U. (ed.) </w:t>
      </w:r>
      <w:r w:rsidRPr="00C0053C">
        <w:rPr>
          <w:i/>
          <w:noProof/>
        </w:rPr>
        <w:t xml:space="preserve">Indian Economy since Independance. </w:t>
      </w:r>
      <w:r w:rsidRPr="00C0053C">
        <w:rPr>
          <w:noProof/>
        </w:rPr>
        <w:t>21st ed. New Delhi: Academic Foundation.</w:t>
      </w:r>
      <w:bookmarkEnd w:id="24"/>
    </w:p>
    <w:p w14:paraId="5689C7B7" w14:textId="77777777" w:rsidR="00DC44AC" w:rsidRPr="00C0053C" w:rsidRDefault="00DC44AC" w:rsidP="00DC44AC">
      <w:pPr>
        <w:ind w:left="720" w:hanging="720"/>
        <w:rPr>
          <w:noProof/>
        </w:rPr>
      </w:pPr>
      <w:bookmarkStart w:id="25" w:name="_ENREF_24"/>
      <w:r w:rsidRPr="00C0053C">
        <w:rPr>
          <w:noProof/>
        </w:rPr>
        <w:t xml:space="preserve">KRISHNAN, R. T. 2010. </w:t>
      </w:r>
      <w:r w:rsidRPr="00C0053C">
        <w:rPr>
          <w:i/>
          <w:noProof/>
        </w:rPr>
        <w:t>From Jugaad to Systematic Innovation: The Challenge for India</w:t>
      </w:r>
      <w:r w:rsidRPr="00C0053C">
        <w:rPr>
          <w:noProof/>
        </w:rPr>
        <w:t>, The Utpreraka Foundation.</w:t>
      </w:r>
      <w:bookmarkEnd w:id="25"/>
    </w:p>
    <w:p w14:paraId="70033E58" w14:textId="77777777" w:rsidR="00DC44AC" w:rsidRPr="00C0053C" w:rsidRDefault="00DC44AC" w:rsidP="00DC44AC">
      <w:pPr>
        <w:ind w:left="720" w:hanging="720"/>
        <w:rPr>
          <w:noProof/>
        </w:rPr>
      </w:pPr>
      <w:bookmarkStart w:id="26" w:name="_ENREF_25"/>
      <w:r w:rsidRPr="00C0053C">
        <w:rPr>
          <w:noProof/>
        </w:rPr>
        <w:t xml:space="preserve">KUMAR, A., PATTARKINE, M., BHADBHADE, M., MANDALE, A. B., GANESH, K. M., DATAR, S. S., DHARMADHIKARI, C. V. &amp; SASTRY, M. 2001. Linear Superclusters of Colloidal Gold Particles by Electrostatic Assembly on DNA Templates. </w:t>
      </w:r>
      <w:r w:rsidRPr="00C0053C">
        <w:rPr>
          <w:i/>
          <w:noProof/>
        </w:rPr>
        <w:t>Advanced Materials,</w:t>
      </w:r>
      <w:r w:rsidRPr="00C0053C">
        <w:rPr>
          <w:noProof/>
        </w:rPr>
        <w:t xml:space="preserve"> 13</w:t>
      </w:r>
      <w:r w:rsidRPr="00C0053C">
        <w:rPr>
          <w:b/>
          <w:noProof/>
        </w:rPr>
        <w:t>,</w:t>
      </w:r>
      <w:r w:rsidRPr="00C0053C">
        <w:rPr>
          <w:noProof/>
        </w:rPr>
        <w:t xml:space="preserve"> 341-344.</w:t>
      </w:r>
      <w:bookmarkEnd w:id="26"/>
    </w:p>
    <w:p w14:paraId="6FCC2A85" w14:textId="77777777" w:rsidR="00DC44AC" w:rsidRPr="00C0053C" w:rsidRDefault="00DC44AC" w:rsidP="00DC44AC">
      <w:pPr>
        <w:ind w:left="720" w:hanging="720"/>
        <w:rPr>
          <w:noProof/>
        </w:rPr>
      </w:pPr>
      <w:bookmarkStart w:id="27" w:name="_ENREF_26"/>
      <w:r w:rsidRPr="00C0053C">
        <w:rPr>
          <w:noProof/>
        </w:rPr>
        <w:t xml:space="preserve">LEVI-STRAUSS, C. 1962 (Translated 1966). </w:t>
      </w:r>
      <w:r w:rsidRPr="00C0053C">
        <w:rPr>
          <w:i/>
          <w:noProof/>
        </w:rPr>
        <w:t>The Savage Mind</w:t>
      </w:r>
      <w:r w:rsidRPr="00C0053C">
        <w:rPr>
          <w:noProof/>
        </w:rPr>
        <w:t>, The University of Chicago Press.</w:t>
      </w:r>
      <w:bookmarkEnd w:id="27"/>
    </w:p>
    <w:p w14:paraId="2F786A22" w14:textId="77777777" w:rsidR="00DC44AC" w:rsidRPr="00C0053C" w:rsidRDefault="00DC44AC" w:rsidP="00DC44AC">
      <w:pPr>
        <w:ind w:left="720" w:hanging="720"/>
        <w:rPr>
          <w:noProof/>
        </w:rPr>
      </w:pPr>
      <w:bookmarkStart w:id="28" w:name="_ENREF_27"/>
      <w:r w:rsidRPr="00C0053C">
        <w:rPr>
          <w:noProof/>
        </w:rPr>
        <w:t xml:space="preserve">LEVI-STRAUSS, C. 1966 (1962). </w:t>
      </w:r>
      <w:r w:rsidRPr="00C0053C">
        <w:rPr>
          <w:i/>
          <w:noProof/>
        </w:rPr>
        <w:t xml:space="preserve">The Savage Mind, </w:t>
      </w:r>
      <w:r w:rsidRPr="00C0053C">
        <w:rPr>
          <w:noProof/>
        </w:rPr>
        <w:t>Chicago, The University of Chicago Press.</w:t>
      </w:r>
      <w:bookmarkEnd w:id="28"/>
    </w:p>
    <w:p w14:paraId="5E78F584" w14:textId="77777777" w:rsidR="00DC44AC" w:rsidRPr="00C0053C" w:rsidRDefault="00DC44AC" w:rsidP="00DC44AC">
      <w:pPr>
        <w:ind w:left="720" w:hanging="720"/>
        <w:rPr>
          <w:noProof/>
        </w:rPr>
      </w:pPr>
      <w:bookmarkStart w:id="29" w:name="_ENREF_28"/>
      <w:r w:rsidRPr="00C0053C">
        <w:rPr>
          <w:noProof/>
        </w:rPr>
        <w:t xml:space="preserve">LIN, C.-H. 2009. The Silenced Technology: The Beauty and Sorrow of Reassembled Cars. </w:t>
      </w:r>
      <w:r w:rsidRPr="00C0053C">
        <w:rPr>
          <w:i/>
          <w:noProof/>
        </w:rPr>
        <w:t>East Asian Science, Technology and Society: an International Journal,</w:t>
      </w:r>
      <w:r w:rsidRPr="00C0053C">
        <w:rPr>
          <w:noProof/>
        </w:rPr>
        <w:t xml:space="preserve"> 3</w:t>
      </w:r>
      <w:r w:rsidRPr="00C0053C">
        <w:rPr>
          <w:b/>
          <w:noProof/>
        </w:rPr>
        <w:t>,</w:t>
      </w:r>
      <w:r w:rsidRPr="00C0053C">
        <w:rPr>
          <w:noProof/>
        </w:rPr>
        <w:t xml:space="preserve"> 91-131.</w:t>
      </w:r>
      <w:bookmarkEnd w:id="29"/>
    </w:p>
    <w:p w14:paraId="15267C01" w14:textId="77777777" w:rsidR="00DC44AC" w:rsidRPr="00C0053C" w:rsidRDefault="00DC44AC" w:rsidP="00DC44AC">
      <w:pPr>
        <w:ind w:left="720" w:hanging="720"/>
        <w:rPr>
          <w:noProof/>
        </w:rPr>
      </w:pPr>
      <w:bookmarkStart w:id="30" w:name="_ENREF_29"/>
      <w:r w:rsidRPr="00C0053C">
        <w:rPr>
          <w:noProof/>
        </w:rPr>
        <w:t xml:space="preserve">MASHELKAR, R. 2011. </w:t>
      </w:r>
      <w:r w:rsidRPr="00C0053C">
        <w:rPr>
          <w:i/>
          <w:noProof/>
        </w:rPr>
        <w:t xml:space="preserve">Reinventing India, </w:t>
      </w:r>
      <w:r w:rsidRPr="00C0053C">
        <w:rPr>
          <w:noProof/>
        </w:rPr>
        <w:t>Pune, Sahyadri Prakashan.</w:t>
      </w:r>
      <w:bookmarkEnd w:id="30"/>
    </w:p>
    <w:p w14:paraId="5B0A3DA8" w14:textId="77777777" w:rsidR="00DC44AC" w:rsidRPr="00C0053C" w:rsidRDefault="00DC44AC" w:rsidP="00DC44AC">
      <w:pPr>
        <w:ind w:left="720" w:hanging="720"/>
        <w:rPr>
          <w:noProof/>
        </w:rPr>
      </w:pPr>
      <w:bookmarkStart w:id="31" w:name="_ENREF_30"/>
      <w:r w:rsidRPr="00C0053C">
        <w:rPr>
          <w:noProof/>
        </w:rPr>
        <w:t xml:space="preserve">MODY, C. C. M. 2004. How Probe Microscopists Became Nanotechnologists. </w:t>
      </w:r>
      <w:r w:rsidRPr="00C0053C">
        <w:rPr>
          <w:i/>
          <w:noProof/>
        </w:rPr>
        <w:t>In:</w:t>
      </w:r>
      <w:r w:rsidRPr="00C0053C">
        <w:rPr>
          <w:noProof/>
        </w:rPr>
        <w:t xml:space="preserve"> BAIRD, D., NORDMANN, A. &amp; SCHUMMER, J. (eds.) </w:t>
      </w:r>
      <w:r w:rsidRPr="00C0053C">
        <w:rPr>
          <w:i/>
          <w:noProof/>
        </w:rPr>
        <w:t>Discovering the Nanoscale.</w:t>
      </w:r>
      <w:r w:rsidRPr="00C0053C">
        <w:rPr>
          <w:noProof/>
        </w:rPr>
        <w:t xml:space="preserve"> Amsterdam: IOS Press.</w:t>
      </w:r>
      <w:bookmarkEnd w:id="31"/>
    </w:p>
    <w:p w14:paraId="44E5AA07" w14:textId="77777777" w:rsidR="00DC44AC" w:rsidRPr="00C0053C" w:rsidRDefault="00DC44AC" w:rsidP="00DC44AC">
      <w:pPr>
        <w:ind w:left="720" w:hanging="720"/>
        <w:rPr>
          <w:noProof/>
        </w:rPr>
      </w:pPr>
      <w:bookmarkStart w:id="32" w:name="_ENREF_31"/>
      <w:r w:rsidRPr="00C0053C">
        <w:rPr>
          <w:noProof/>
        </w:rPr>
        <w:t xml:space="preserve">MODY, C. C. M. 2005. Instruments in Training: The Growth of American Probe Microscopy in the 1980s. </w:t>
      </w:r>
      <w:r w:rsidRPr="00C0053C">
        <w:rPr>
          <w:i/>
          <w:noProof/>
        </w:rPr>
        <w:t>In:</w:t>
      </w:r>
      <w:r w:rsidRPr="00C0053C">
        <w:rPr>
          <w:noProof/>
        </w:rPr>
        <w:t xml:space="preserve"> KAISER, D. (ed.) </w:t>
      </w:r>
      <w:r w:rsidRPr="00C0053C">
        <w:rPr>
          <w:i/>
          <w:noProof/>
        </w:rPr>
        <w:t>Pedagogy and the Practice of Science: Historical and Contemporary Perspectives.</w:t>
      </w:r>
      <w:r w:rsidRPr="00C0053C">
        <w:rPr>
          <w:noProof/>
        </w:rPr>
        <w:t xml:space="preserve"> Cambridge, Massachusets: The MIT Press.</w:t>
      </w:r>
      <w:bookmarkEnd w:id="32"/>
    </w:p>
    <w:p w14:paraId="4C1F7316" w14:textId="77777777" w:rsidR="00DC44AC" w:rsidRPr="00C0053C" w:rsidRDefault="00DC44AC" w:rsidP="00DC44AC">
      <w:pPr>
        <w:ind w:left="720" w:hanging="720"/>
        <w:rPr>
          <w:noProof/>
        </w:rPr>
      </w:pPr>
      <w:bookmarkStart w:id="33" w:name="_ENREF_32"/>
      <w:r w:rsidRPr="00C0053C">
        <w:rPr>
          <w:noProof/>
        </w:rPr>
        <w:t xml:space="preserve">MODY, C. C. M. 2006. Corporations, Universities and Instrumental Communities: Commercializing Probe Microscopy, 1981-1996. </w:t>
      </w:r>
      <w:r w:rsidRPr="00C0053C">
        <w:rPr>
          <w:i/>
          <w:noProof/>
        </w:rPr>
        <w:t>Technology &amp; Culture,</w:t>
      </w:r>
      <w:r w:rsidRPr="00C0053C">
        <w:rPr>
          <w:noProof/>
        </w:rPr>
        <w:t xml:space="preserve"> 47</w:t>
      </w:r>
      <w:r w:rsidRPr="00C0053C">
        <w:rPr>
          <w:b/>
          <w:noProof/>
        </w:rPr>
        <w:t>,</w:t>
      </w:r>
      <w:r w:rsidRPr="00C0053C">
        <w:rPr>
          <w:noProof/>
        </w:rPr>
        <w:t xml:space="preserve"> 56-80.</w:t>
      </w:r>
      <w:bookmarkEnd w:id="33"/>
    </w:p>
    <w:p w14:paraId="1ECFFCAD" w14:textId="77777777" w:rsidR="00DC44AC" w:rsidRPr="00C0053C" w:rsidRDefault="00DC44AC" w:rsidP="00DC44AC">
      <w:pPr>
        <w:ind w:left="720" w:hanging="720"/>
        <w:rPr>
          <w:noProof/>
        </w:rPr>
      </w:pPr>
      <w:bookmarkStart w:id="34" w:name="_ENREF_33"/>
      <w:r w:rsidRPr="00C0053C">
        <w:rPr>
          <w:noProof/>
        </w:rPr>
        <w:t xml:space="preserve">MODY, C. C. M. 2011a. </w:t>
      </w:r>
      <w:r w:rsidRPr="00C0053C">
        <w:rPr>
          <w:i/>
          <w:noProof/>
        </w:rPr>
        <w:t xml:space="preserve">Instrumental Community, </w:t>
      </w:r>
      <w:r w:rsidRPr="00C0053C">
        <w:rPr>
          <w:noProof/>
        </w:rPr>
        <w:t>Cambridge, Massachusets, The MIT Press.</w:t>
      </w:r>
      <w:bookmarkEnd w:id="34"/>
    </w:p>
    <w:p w14:paraId="763A3DD2" w14:textId="77777777" w:rsidR="00DC44AC" w:rsidRPr="00C0053C" w:rsidRDefault="00DC44AC" w:rsidP="00DC44AC">
      <w:pPr>
        <w:ind w:left="720" w:hanging="720"/>
        <w:rPr>
          <w:noProof/>
        </w:rPr>
      </w:pPr>
      <w:bookmarkStart w:id="35" w:name="_ENREF_34"/>
      <w:r w:rsidRPr="00C0053C">
        <w:rPr>
          <w:noProof/>
        </w:rPr>
        <w:t xml:space="preserve">MODY, C. C. M. 2011b. </w:t>
      </w:r>
      <w:r w:rsidRPr="00C0053C">
        <w:rPr>
          <w:i/>
          <w:noProof/>
        </w:rPr>
        <w:t xml:space="preserve">Instrumental Community, </w:t>
      </w:r>
      <w:r w:rsidRPr="00C0053C">
        <w:rPr>
          <w:noProof/>
        </w:rPr>
        <w:t>Cambridge, Massachusets, The MIT Press.</w:t>
      </w:r>
      <w:bookmarkEnd w:id="35"/>
    </w:p>
    <w:p w14:paraId="5CDDC354" w14:textId="77777777" w:rsidR="00DC44AC" w:rsidRPr="00C0053C" w:rsidRDefault="00DC44AC" w:rsidP="00DC44AC">
      <w:pPr>
        <w:ind w:left="720" w:hanging="720"/>
        <w:rPr>
          <w:noProof/>
        </w:rPr>
      </w:pPr>
      <w:bookmarkStart w:id="36" w:name="_ENREF_35"/>
      <w:r w:rsidRPr="00C0053C">
        <w:rPr>
          <w:noProof/>
        </w:rPr>
        <w:t xml:space="preserve">MORE, R. 1990. </w:t>
      </w:r>
      <w:r w:rsidRPr="00C0053C">
        <w:rPr>
          <w:i/>
          <w:noProof/>
        </w:rPr>
        <w:t>A Study of Scanning Tunneling Microscope and Development of a Simple Electronic Control System for the same.</w:t>
      </w:r>
      <w:r w:rsidRPr="00C0053C">
        <w:rPr>
          <w:noProof/>
        </w:rPr>
        <w:t xml:space="preserve"> Master of Philosophy, University of Pune.</w:t>
      </w:r>
      <w:bookmarkEnd w:id="36"/>
    </w:p>
    <w:p w14:paraId="5D1B1C8D" w14:textId="77777777" w:rsidR="00DC44AC" w:rsidRPr="00C0053C" w:rsidRDefault="00DC44AC" w:rsidP="00DC44AC">
      <w:pPr>
        <w:ind w:left="720" w:hanging="720"/>
        <w:rPr>
          <w:noProof/>
        </w:rPr>
      </w:pPr>
      <w:bookmarkStart w:id="37" w:name="_ENREF_36"/>
      <w:r w:rsidRPr="00C0053C">
        <w:rPr>
          <w:noProof/>
        </w:rPr>
        <w:t xml:space="preserve">MUNSHI, P. 2009. </w:t>
      </w:r>
      <w:r w:rsidRPr="00C0053C">
        <w:rPr>
          <w:i/>
          <w:noProof/>
        </w:rPr>
        <w:t xml:space="preserve">Making Breakthrough Innovation Happen, </w:t>
      </w:r>
      <w:r w:rsidRPr="00C0053C">
        <w:rPr>
          <w:noProof/>
        </w:rPr>
        <w:t>NOIDA, Uttar Pradesh, HarperCollins.</w:t>
      </w:r>
      <w:bookmarkEnd w:id="37"/>
    </w:p>
    <w:p w14:paraId="2694015C" w14:textId="77777777" w:rsidR="00DC44AC" w:rsidRPr="00C0053C" w:rsidRDefault="00DC44AC" w:rsidP="00DC44AC">
      <w:pPr>
        <w:ind w:left="720" w:hanging="720"/>
        <w:rPr>
          <w:noProof/>
        </w:rPr>
      </w:pPr>
      <w:bookmarkStart w:id="38" w:name="_ENREF_37"/>
      <w:r w:rsidRPr="00C0053C">
        <w:rPr>
          <w:noProof/>
        </w:rPr>
        <w:t xml:space="preserve">PATIL, S. 1994. </w:t>
      </w:r>
      <w:r w:rsidRPr="00C0053C">
        <w:rPr>
          <w:i/>
          <w:noProof/>
        </w:rPr>
        <w:t>Development and Applications of Probes for Scanning Tunneling Microscopy.</w:t>
      </w:r>
      <w:r w:rsidRPr="00C0053C">
        <w:rPr>
          <w:noProof/>
        </w:rPr>
        <w:t xml:space="preserve"> Master of Philosophy, University of Pune.</w:t>
      </w:r>
      <w:bookmarkEnd w:id="38"/>
    </w:p>
    <w:p w14:paraId="334A1A25" w14:textId="77777777" w:rsidR="00DC44AC" w:rsidRPr="00C0053C" w:rsidRDefault="00DC44AC" w:rsidP="00DC44AC">
      <w:pPr>
        <w:ind w:left="720" w:hanging="720"/>
        <w:rPr>
          <w:noProof/>
        </w:rPr>
      </w:pPr>
      <w:bookmarkStart w:id="39" w:name="_ENREF_38"/>
      <w:r w:rsidRPr="00C0053C">
        <w:rPr>
          <w:noProof/>
        </w:rPr>
        <w:t xml:space="preserve">PATIL, S. &amp; DHARMADHIKARI, C. 2002. Investigation of the electrostatic forces in scanning probe microscopy at low bias voltages. </w:t>
      </w:r>
      <w:r w:rsidRPr="00C0053C">
        <w:rPr>
          <w:i/>
          <w:noProof/>
        </w:rPr>
        <w:t>Surface and Interface Analysis,</w:t>
      </w:r>
      <w:r w:rsidRPr="00C0053C">
        <w:rPr>
          <w:noProof/>
        </w:rPr>
        <w:t xml:space="preserve"> 33</w:t>
      </w:r>
      <w:r w:rsidRPr="00C0053C">
        <w:rPr>
          <w:b/>
          <w:noProof/>
        </w:rPr>
        <w:t>,</w:t>
      </w:r>
      <w:r w:rsidRPr="00C0053C">
        <w:rPr>
          <w:noProof/>
        </w:rPr>
        <w:t xml:space="preserve"> 155-158.</w:t>
      </w:r>
      <w:bookmarkEnd w:id="39"/>
    </w:p>
    <w:p w14:paraId="5800756B" w14:textId="77777777" w:rsidR="00DC44AC" w:rsidRPr="00C0053C" w:rsidRDefault="00DC44AC" w:rsidP="00DC44AC">
      <w:pPr>
        <w:ind w:left="720" w:hanging="720"/>
        <w:rPr>
          <w:noProof/>
        </w:rPr>
      </w:pPr>
      <w:bookmarkStart w:id="40" w:name="_ENREF_39"/>
      <w:r w:rsidRPr="00C0053C">
        <w:rPr>
          <w:noProof/>
        </w:rPr>
        <w:t xml:space="preserve">PATIL, S. V. 2002. </w:t>
      </w:r>
      <w:r w:rsidRPr="00C0053C">
        <w:rPr>
          <w:i/>
          <w:noProof/>
        </w:rPr>
        <w:t>Design and Development of Scanning Force Microscopic Techniques for Surface Characterisation.</w:t>
      </w:r>
      <w:r w:rsidRPr="00C0053C">
        <w:rPr>
          <w:noProof/>
        </w:rPr>
        <w:t xml:space="preserve"> PhD, University of Pune.</w:t>
      </w:r>
      <w:bookmarkEnd w:id="40"/>
    </w:p>
    <w:p w14:paraId="53A97CD1" w14:textId="77777777" w:rsidR="00DC44AC" w:rsidRPr="00C0053C" w:rsidRDefault="00DC44AC" w:rsidP="00DC44AC">
      <w:pPr>
        <w:ind w:left="720" w:hanging="720"/>
        <w:rPr>
          <w:noProof/>
        </w:rPr>
      </w:pPr>
      <w:bookmarkStart w:id="41" w:name="_ENREF_40"/>
      <w:r w:rsidRPr="00C0053C">
        <w:rPr>
          <w:noProof/>
        </w:rPr>
        <w:t xml:space="preserve">PHILIP, K., IRANI, L. &amp; DOURISH, P. 2012. Post Colonial Computing: A Tactical Survey. </w:t>
      </w:r>
      <w:r w:rsidRPr="00C0053C">
        <w:rPr>
          <w:i/>
          <w:noProof/>
        </w:rPr>
        <w:t>Science, Technology, and Human Values,</w:t>
      </w:r>
      <w:r w:rsidRPr="00C0053C">
        <w:rPr>
          <w:noProof/>
        </w:rPr>
        <w:t xml:space="preserve"> 37</w:t>
      </w:r>
      <w:r w:rsidRPr="00C0053C">
        <w:rPr>
          <w:b/>
          <w:noProof/>
        </w:rPr>
        <w:t>,</w:t>
      </w:r>
      <w:r w:rsidRPr="00C0053C">
        <w:rPr>
          <w:noProof/>
        </w:rPr>
        <w:t xml:space="preserve"> 3-29.</w:t>
      </w:r>
      <w:bookmarkEnd w:id="41"/>
    </w:p>
    <w:p w14:paraId="60CE027D" w14:textId="77777777" w:rsidR="00DC44AC" w:rsidRPr="00C0053C" w:rsidRDefault="00DC44AC" w:rsidP="00DC44AC">
      <w:pPr>
        <w:ind w:left="720" w:hanging="720"/>
        <w:rPr>
          <w:noProof/>
        </w:rPr>
      </w:pPr>
      <w:bookmarkStart w:id="42" w:name="_ENREF_41"/>
      <w:r w:rsidRPr="00C0053C">
        <w:rPr>
          <w:noProof/>
        </w:rPr>
        <w:t xml:space="preserve">PISTON, D. W. 2012. Understand how it works. </w:t>
      </w:r>
      <w:r w:rsidRPr="00C0053C">
        <w:rPr>
          <w:i/>
          <w:noProof/>
        </w:rPr>
        <w:t>Nature,</w:t>
      </w:r>
      <w:r w:rsidRPr="00C0053C">
        <w:rPr>
          <w:noProof/>
        </w:rPr>
        <w:t xml:space="preserve"> 484</w:t>
      </w:r>
      <w:r w:rsidRPr="00C0053C">
        <w:rPr>
          <w:b/>
          <w:noProof/>
        </w:rPr>
        <w:t>,</w:t>
      </w:r>
      <w:r w:rsidRPr="00C0053C">
        <w:rPr>
          <w:noProof/>
        </w:rPr>
        <w:t xml:space="preserve"> 440-441.</w:t>
      </w:r>
      <w:bookmarkEnd w:id="42"/>
    </w:p>
    <w:p w14:paraId="406DB350" w14:textId="77777777" w:rsidR="00DC44AC" w:rsidRPr="00C0053C" w:rsidRDefault="00DC44AC" w:rsidP="00DC44AC">
      <w:pPr>
        <w:ind w:left="720" w:hanging="720"/>
        <w:rPr>
          <w:noProof/>
        </w:rPr>
      </w:pPr>
      <w:bookmarkStart w:id="43" w:name="_ENREF_42"/>
      <w:r w:rsidRPr="00C0053C">
        <w:rPr>
          <w:noProof/>
        </w:rPr>
        <w:t xml:space="preserve">PRAHALAD, C. &amp; MASHELKAR, R. 2010a. Innovation's Holy Grail. </w:t>
      </w:r>
      <w:r w:rsidRPr="00C0053C">
        <w:rPr>
          <w:i/>
          <w:noProof/>
        </w:rPr>
        <w:t>Harvard Business Review</w:t>
      </w:r>
      <w:r w:rsidRPr="00C0053C">
        <w:rPr>
          <w:noProof/>
        </w:rPr>
        <w:t>.</w:t>
      </w:r>
      <w:bookmarkEnd w:id="43"/>
    </w:p>
    <w:p w14:paraId="44BD2785" w14:textId="77777777" w:rsidR="00DC44AC" w:rsidRPr="00C0053C" w:rsidRDefault="00DC44AC" w:rsidP="00DC44AC">
      <w:pPr>
        <w:ind w:left="720" w:hanging="720"/>
        <w:rPr>
          <w:noProof/>
        </w:rPr>
      </w:pPr>
      <w:bookmarkStart w:id="44" w:name="_ENREF_43"/>
      <w:r w:rsidRPr="00C0053C">
        <w:rPr>
          <w:noProof/>
        </w:rPr>
        <w:t xml:space="preserve">PRAHALAD, C. K. &amp; MASHELKAR, R. A. 2010b. Innovation's Holy Grail. </w:t>
      </w:r>
      <w:r w:rsidRPr="00C0053C">
        <w:rPr>
          <w:i/>
          <w:noProof/>
        </w:rPr>
        <w:t>Harvard Business Review</w:t>
      </w:r>
      <w:r w:rsidRPr="00C0053C">
        <w:rPr>
          <w:b/>
          <w:noProof/>
        </w:rPr>
        <w:t>,</w:t>
      </w:r>
      <w:r w:rsidRPr="00C0053C">
        <w:rPr>
          <w:noProof/>
        </w:rPr>
        <w:t xml:space="preserve"> 10.</w:t>
      </w:r>
      <w:bookmarkEnd w:id="44"/>
    </w:p>
    <w:p w14:paraId="00647600" w14:textId="77777777" w:rsidR="00DC44AC" w:rsidRPr="00C0053C" w:rsidRDefault="00DC44AC" w:rsidP="00DC44AC">
      <w:pPr>
        <w:ind w:left="720" w:hanging="720"/>
        <w:rPr>
          <w:noProof/>
        </w:rPr>
      </w:pPr>
      <w:bookmarkStart w:id="45" w:name="_ENREF_44"/>
      <w:r w:rsidRPr="00C0053C">
        <w:rPr>
          <w:noProof/>
        </w:rPr>
        <w:t xml:space="preserve">PURIE, A. 2010a. Editorial. </w:t>
      </w:r>
      <w:r w:rsidRPr="00C0053C">
        <w:rPr>
          <w:i/>
          <w:noProof/>
        </w:rPr>
        <w:t>India Today.</w:t>
      </w:r>
      <w:r w:rsidRPr="00C0053C">
        <w:rPr>
          <w:noProof/>
        </w:rPr>
        <w:t xml:space="preserve"> New Delhi: Living Media India Ltd. .</w:t>
      </w:r>
      <w:bookmarkEnd w:id="45"/>
    </w:p>
    <w:p w14:paraId="53CE7831" w14:textId="77777777" w:rsidR="00DC44AC" w:rsidRPr="00C0053C" w:rsidRDefault="00DC44AC" w:rsidP="00DC44AC">
      <w:pPr>
        <w:ind w:left="720" w:hanging="720"/>
        <w:rPr>
          <w:noProof/>
        </w:rPr>
      </w:pPr>
      <w:bookmarkStart w:id="46" w:name="_ENREF_45"/>
      <w:r w:rsidRPr="00C0053C">
        <w:rPr>
          <w:noProof/>
        </w:rPr>
        <w:t xml:space="preserve">PURIE, A. 2010b. Editorial. </w:t>
      </w:r>
      <w:r w:rsidRPr="00C0053C">
        <w:rPr>
          <w:i/>
          <w:noProof/>
        </w:rPr>
        <w:t>India Today.</w:t>
      </w:r>
      <w:r w:rsidRPr="00C0053C">
        <w:rPr>
          <w:noProof/>
        </w:rPr>
        <w:t xml:space="preserve"> New Delhi.</w:t>
      </w:r>
      <w:bookmarkEnd w:id="46"/>
    </w:p>
    <w:p w14:paraId="0911B03C" w14:textId="77777777" w:rsidR="00DC44AC" w:rsidRPr="00C0053C" w:rsidRDefault="00DC44AC" w:rsidP="00DC44AC">
      <w:pPr>
        <w:ind w:left="720" w:hanging="720"/>
        <w:rPr>
          <w:noProof/>
        </w:rPr>
      </w:pPr>
      <w:bookmarkStart w:id="47" w:name="_ENREF_46"/>
      <w:r w:rsidRPr="00C0053C">
        <w:rPr>
          <w:noProof/>
        </w:rPr>
        <w:t xml:space="preserve">RADJOU, N., PRABHU, J. &amp; AHUJA, S. 2012. </w:t>
      </w:r>
      <w:r w:rsidRPr="00C0053C">
        <w:rPr>
          <w:i/>
          <w:noProof/>
        </w:rPr>
        <w:t xml:space="preserve">Jugaad Innovation - Think Frugal, Be Flexible, Generate Breakthrough Growth, </w:t>
      </w:r>
      <w:r w:rsidRPr="00C0053C">
        <w:rPr>
          <w:noProof/>
        </w:rPr>
        <w:t>San Francisco, Jossey-Bass.</w:t>
      </w:r>
      <w:bookmarkEnd w:id="47"/>
    </w:p>
    <w:p w14:paraId="27C70F77" w14:textId="77777777" w:rsidR="00DC44AC" w:rsidRPr="00C0053C" w:rsidRDefault="00DC44AC" w:rsidP="00DC44AC">
      <w:pPr>
        <w:ind w:left="720" w:hanging="720"/>
        <w:rPr>
          <w:noProof/>
        </w:rPr>
      </w:pPr>
      <w:bookmarkStart w:id="48" w:name="_ENREF_47"/>
      <w:r w:rsidRPr="00C0053C">
        <w:rPr>
          <w:noProof/>
        </w:rPr>
        <w:t xml:space="preserve">RANGASWAMY, N. &amp; SAMBASIVAN, N. 2011. </w:t>
      </w:r>
      <w:r w:rsidRPr="00C0053C">
        <w:rPr>
          <w:i/>
          <w:noProof/>
        </w:rPr>
        <w:t>Cutting Chai, Jugaad, and Here Pheri</w:t>
      </w:r>
      <w:r w:rsidRPr="00C0053C">
        <w:rPr>
          <w:noProof/>
        </w:rPr>
        <w:t xml:space="preserve">: towards UbiComp for a global community. </w:t>
      </w:r>
      <w:r w:rsidRPr="00C0053C">
        <w:rPr>
          <w:i/>
          <w:noProof/>
        </w:rPr>
        <w:t>Personal and Ubiquitous Computing,</w:t>
      </w:r>
      <w:r w:rsidRPr="00C0053C">
        <w:rPr>
          <w:noProof/>
        </w:rPr>
        <w:t xml:space="preserve"> 15</w:t>
      </w:r>
      <w:r w:rsidRPr="00C0053C">
        <w:rPr>
          <w:b/>
          <w:noProof/>
        </w:rPr>
        <w:t>,</w:t>
      </w:r>
      <w:r w:rsidRPr="00C0053C">
        <w:rPr>
          <w:noProof/>
        </w:rPr>
        <w:t xml:space="preserve"> 553-564.</w:t>
      </w:r>
      <w:bookmarkEnd w:id="48"/>
    </w:p>
    <w:p w14:paraId="29674341" w14:textId="77777777" w:rsidR="00DC44AC" w:rsidRPr="00C0053C" w:rsidRDefault="00DC44AC" w:rsidP="00DC44AC">
      <w:pPr>
        <w:ind w:left="720" w:hanging="720"/>
        <w:rPr>
          <w:noProof/>
        </w:rPr>
      </w:pPr>
      <w:bookmarkStart w:id="49" w:name="_ENREF_48"/>
      <w:r w:rsidRPr="00C0053C">
        <w:rPr>
          <w:noProof/>
        </w:rPr>
        <w:t xml:space="preserve">RASMUSSEN, N. 1997. </w:t>
      </w:r>
      <w:r w:rsidRPr="00C0053C">
        <w:rPr>
          <w:i/>
          <w:noProof/>
        </w:rPr>
        <w:t xml:space="preserve">Picture Control: The Electron Microscope and the Transformation of Biology in America, 1940-1960, </w:t>
      </w:r>
      <w:r w:rsidRPr="00C0053C">
        <w:rPr>
          <w:noProof/>
        </w:rPr>
        <w:t>Stanford, California, Stanford University Press.</w:t>
      </w:r>
      <w:bookmarkEnd w:id="49"/>
    </w:p>
    <w:p w14:paraId="4E747239" w14:textId="77777777" w:rsidR="00DC44AC" w:rsidRPr="00C0053C" w:rsidRDefault="00DC44AC" w:rsidP="00DC44AC">
      <w:pPr>
        <w:ind w:left="720" w:hanging="720"/>
        <w:rPr>
          <w:noProof/>
        </w:rPr>
      </w:pPr>
      <w:bookmarkStart w:id="50" w:name="_ENREF_49"/>
      <w:r w:rsidRPr="00C0053C">
        <w:rPr>
          <w:noProof/>
        </w:rPr>
        <w:t xml:space="preserve">SASTRY, M., KUMAR, A., DATAR, S., DHARMADHIKARI, C. &amp; GANESH, K. M. 2001. DNA-mediated electrostatic assembly of gold nanoparticles inot linear arrays by a simple drop-coating procedure. </w:t>
      </w:r>
      <w:r w:rsidRPr="00C0053C">
        <w:rPr>
          <w:i/>
          <w:noProof/>
        </w:rPr>
        <w:t>Applied Physics Letters,</w:t>
      </w:r>
      <w:r w:rsidRPr="00C0053C">
        <w:rPr>
          <w:noProof/>
        </w:rPr>
        <w:t xml:space="preserve"> 78</w:t>
      </w:r>
      <w:r w:rsidRPr="00C0053C">
        <w:rPr>
          <w:b/>
          <w:noProof/>
        </w:rPr>
        <w:t>,</w:t>
      </w:r>
      <w:r w:rsidRPr="00C0053C">
        <w:rPr>
          <w:noProof/>
        </w:rPr>
        <w:t xml:space="preserve"> 2943-2945.</w:t>
      </w:r>
      <w:bookmarkEnd w:id="50"/>
    </w:p>
    <w:p w14:paraId="3DBE4963" w14:textId="77777777" w:rsidR="00DC44AC" w:rsidRPr="00C0053C" w:rsidRDefault="00DC44AC" w:rsidP="00DC44AC">
      <w:pPr>
        <w:ind w:left="720" w:hanging="720"/>
        <w:rPr>
          <w:noProof/>
        </w:rPr>
      </w:pPr>
      <w:bookmarkStart w:id="51" w:name="_ENREF_50"/>
      <w:r w:rsidRPr="00C0053C">
        <w:rPr>
          <w:noProof/>
        </w:rPr>
        <w:t xml:space="preserve">SAWANT, S. S. 1994. </w:t>
      </w:r>
      <w:r w:rsidRPr="00C0053C">
        <w:rPr>
          <w:i/>
          <w:noProof/>
        </w:rPr>
        <w:t>Interfrometric techniques for static and dynamic characterization of piezoelectric actuators: Design, Development and Application.</w:t>
      </w:r>
      <w:r w:rsidRPr="00C0053C">
        <w:rPr>
          <w:noProof/>
        </w:rPr>
        <w:t xml:space="preserve"> M Phil, University of Pune.</w:t>
      </w:r>
      <w:bookmarkEnd w:id="51"/>
    </w:p>
    <w:p w14:paraId="11F8AC71" w14:textId="77777777" w:rsidR="00DC44AC" w:rsidRPr="00C0053C" w:rsidRDefault="00DC44AC" w:rsidP="00DC44AC">
      <w:pPr>
        <w:ind w:left="720" w:hanging="720"/>
        <w:rPr>
          <w:noProof/>
        </w:rPr>
      </w:pPr>
      <w:bookmarkStart w:id="52" w:name="_ENREF_51"/>
      <w:r w:rsidRPr="00C0053C">
        <w:rPr>
          <w:noProof/>
        </w:rPr>
        <w:t xml:space="preserve">SCHUMPETER, J. A. 2012 (1983, 1934). </w:t>
      </w:r>
      <w:r w:rsidRPr="00C0053C">
        <w:rPr>
          <w:i/>
          <w:noProof/>
        </w:rPr>
        <w:t xml:space="preserve">The Theory of Economic Development: An Inquiry into Profits, Capital, Credit, Interest, and the Business Cycle, </w:t>
      </w:r>
      <w:r w:rsidRPr="00C0053C">
        <w:rPr>
          <w:noProof/>
        </w:rPr>
        <w:t>New Brunswick (USA), Transaction Publishers.</w:t>
      </w:r>
      <w:bookmarkEnd w:id="52"/>
    </w:p>
    <w:p w14:paraId="6A7259BF" w14:textId="77777777" w:rsidR="00DC44AC" w:rsidRPr="00C0053C" w:rsidRDefault="00DC44AC" w:rsidP="00DC44AC">
      <w:pPr>
        <w:ind w:left="720" w:hanging="720"/>
        <w:rPr>
          <w:noProof/>
        </w:rPr>
      </w:pPr>
      <w:bookmarkStart w:id="53" w:name="_ENREF_52"/>
      <w:r w:rsidRPr="00C0053C">
        <w:rPr>
          <w:noProof/>
        </w:rPr>
        <w:t xml:space="preserve">SHARMA, A. 2008. Portrait of a science teacher as a bricoleur: A case study from India. </w:t>
      </w:r>
      <w:r w:rsidRPr="00C0053C">
        <w:rPr>
          <w:i/>
          <w:noProof/>
        </w:rPr>
        <w:t>Cultural Studies of Science Education,</w:t>
      </w:r>
      <w:r w:rsidRPr="00C0053C">
        <w:rPr>
          <w:noProof/>
        </w:rPr>
        <w:t xml:space="preserve"> 3</w:t>
      </w:r>
      <w:r w:rsidRPr="00C0053C">
        <w:rPr>
          <w:b/>
          <w:noProof/>
        </w:rPr>
        <w:t>,</w:t>
      </w:r>
      <w:r w:rsidRPr="00C0053C">
        <w:rPr>
          <w:noProof/>
        </w:rPr>
        <w:t xml:space="preserve"> 811-841.</w:t>
      </w:r>
      <w:bookmarkEnd w:id="53"/>
    </w:p>
    <w:p w14:paraId="0900A895" w14:textId="075BF414" w:rsidR="00DC44AC" w:rsidRPr="00C0053C" w:rsidRDefault="00DC44AC" w:rsidP="00DC44AC">
      <w:pPr>
        <w:ind w:left="720" w:hanging="720"/>
        <w:rPr>
          <w:noProof/>
        </w:rPr>
      </w:pPr>
      <w:bookmarkStart w:id="54" w:name="_ENREF_53"/>
      <w:r w:rsidRPr="00C0053C">
        <w:rPr>
          <w:noProof/>
        </w:rPr>
        <w:t xml:space="preserve">TRSAS. 1986. </w:t>
      </w:r>
      <w:r w:rsidRPr="00C0053C">
        <w:rPr>
          <w:i/>
          <w:noProof/>
        </w:rPr>
        <w:t xml:space="preserve">Press Release </w:t>
      </w:r>
      <w:r w:rsidRPr="00C0053C">
        <w:rPr>
          <w:noProof/>
        </w:rPr>
        <w:t xml:space="preserve">[Online]. The Royal Swedish Academy of Science. Available: </w:t>
      </w:r>
      <w:hyperlink r:id="rId10" w:history="1">
        <w:r w:rsidRPr="00C0053C">
          <w:rPr>
            <w:rStyle w:val="Hyperlink"/>
            <w:noProof/>
          </w:rPr>
          <w:t>http://www.nobelprize.org/nobel_prizes/physics/laureates/1986/press.html</w:t>
        </w:r>
      </w:hyperlink>
      <w:r w:rsidRPr="00C0053C">
        <w:rPr>
          <w:noProof/>
        </w:rPr>
        <w:t xml:space="preserve"> [Accessed 10 May 2012].</w:t>
      </w:r>
      <w:bookmarkEnd w:id="54"/>
    </w:p>
    <w:p w14:paraId="70F82B3F" w14:textId="77777777" w:rsidR="00DC44AC" w:rsidRPr="00C0053C" w:rsidRDefault="00DC44AC" w:rsidP="00DC44AC">
      <w:pPr>
        <w:ind w:left="720" w:hanging="720"/>
        <w:rPr>
          <w:noProof/>
        </w:rPr>
      </w:pPr>
      <w:bookmarkStart w:id="55" w:name="_ENREF_54"/>
      <w:r w:rsidRPr="00C0053C">
        <w:rPr>
          <w:noProof/>
        </w:rPr>
        <w:t xml:space="preserve">VARMA, P. 2004. </w:t>
      </w:r>
      <w:r w:rsidRPr="00C0053C">
        <w:rPr>
          <w:i/>
          <w:noProof/>
        </w:rPr>
        <w:t xml:space="preserve">Being Indian, </w:t>
      </w:r>
      <w:r w:rsidRPr="00C0053C">
        <w:rPr>
          <w:noProof/>
        </w:rPr>
        <w:t>New Delhi, Penguin Books.</w:t>
      </w:r>
      <w:bookmarkEnd w:id="55"/>
    </w:p>
    <w:p w14:paraId="44C1891C" w14:textId="77777777" w:rsidR="00DC44AC" w:rsidRPr="00C0053C" w:rsidRDefault="00DC44AC" w:rsidP="00DC44AC">
      <w:pPr>
        <w:ind w:left="720" w:hanging="720"/>
        <w:rPr>
          <w:noProof/>
        </w:rPr>
      </w:pPr>
      <w:bookmarkStart w:id="56" w:name="_ENREF_55"/>
      <w:r w:rsidRPr="00C0053C">
        <w:rPr>
          <w:noProof/>
        </w:rPr>
        <w:t xml:space="preserve">VENKATESWARAN, S. 1994. Managing Waste: Ecological, Economic and Social Dimensions. </w:t>
      </w:r>
      <w:r w:rsidRPr="00C0053C">
        <w:rPr>
          <w:i/>
          <w:noProof/>
        </w:rPr>
        <w:t>Economic and Political Weekly</w:t>
      </w:r>
      <w:r w:rsidRPr="00C0053C">
        <w:rPr>
          <w:b/>
          <w:noProof/>
        </w:rPr>
        <w:t>,</w:t>
      </w:r>
      <w:r w:rsidRPr="00C0053C">
        <w:rPr>
          <w:noProof/>
        </w:rPr>
        <w:t xml:space="preserve"> 2907-2911.</w:t>
      </w:r>
      <w:bookmarkEnd w:id="56"/>
    </w:p>
    <w:p w14:paraId="60B7FB38" w14:textId="77777777" w:rsidR="00DC44AC" w:rsidRPr="00C0053C" w:rsidRDefault="00DC44AC" w:rsidP="00DC44AC">
      <w:pPr>
        <w:ind w:left="720" w:hanging="720"/>
        <w:rPr>
          <w:noProof/>
        </w:rPr>
      </w:pPr>
      <w:bookmarkStart w:id="57" w:name="_ENREF_56"/>
      <w:r w:rsidRPr="00C0053C">
        <w:rPr>
          <w:noProof/>
        </w:rPr>
        <w:t xml:space="preserve">VON-HIPPEL, E. 1988. </w:t>
      </w:r>
      <w:r w:rsidRPr="00C0053C">
        <w:rPr>
          <w:i/>
          <w:noProof/>
        </w:rPr>
        <w:t xml:space="preserve">The Sources of Innovation, </w:t>
      </w:r>
      <w:r w:rsidRPr="00C0053C">
        <w:rPr>
          <w:noProof/>
        </w:rPr>
        <w:t>New York, Oxford University Press.</w:t>
      </w:r>
      <w:bookmarkEnd w:id="57"/>
    </w:p>
    <w:p w14:paraId="23E4C8B0" w14:textId="77777777" w:rsidR="00DC44AC" w:rsidRPr="00C0053C" w:rsidRDefault="00DC44AC" w:rsidP="00DC44AC">
      <w:pPr>
        <w:ind w:left="720" w:hanging="720"/>
        <w:rPr>
          <w:noProof/>
        </w:rPr>
      </w:pPr>
      <w:bookmarkStart w:id="58" w:name="_ENREF_57"/>
      <w:r w:rsidRPr="00C0053C">
        <w:rPr>
          <w:noProof/>
        </w:rPr>
        <w:t xml:space="preserve">VON-HIPPEL, E. 2006. </w:t>
      </w:r>
      <w:r w:rsidRPr="00C0053C">
        <w:rPr>
          <w:i/>
          <w:noProof/>
        </w:rPr>
        <w:t xml:space="preserve">Democratizing Innovation, </w:t>
      </w:r>
      <w:r w:rsidRPr="00C0053C">
        <w:rPr>
          <w:noProof/>
        </w:rPr>
        <w:t>Cambridge, Massachusets, The MIT Press.</w:t>
      </w:r>
      <w:bookmarkEnd w:id="58"/>
    </w:p>
    <w:p w14:paraId="1435BA00" w14:textId="77777777" w:rsidR="00DC44AC" w:rsidRPr="00C0053C" w:rsidRDefault="00DC44AC" w:rsidP="00DC44AC">
      <w:pPr>
        <w:ind w:left="720" w:hanging="720"/>
        <w:rPr>
          <w:noProof/>
        </w:rPr>
      </w:pPr>
      <w:bookmarkStart w:id="59" w:name="_ENREF_58"/>
      <w:r w:rsidRPr="00C0053C">
        <w:rPr>
          <w:noProof/>
        </w:rPr>
        <w:t xml:space="preserve">WYATT, S. &amp; BALMER, B. 2007. Middle Range Theories in Science and Technology Studies. . </w:t>
      </w:r>
      <w:r w:rsidRPr="00C0053C">
        <w:rPr>
          <w:i/>
          <w:noProof/>
        </w:rPr>
        <w:t>Science, Technology &amp; Human Values,</w:t>
      </w:r>
      <w:r w:rsidRPr="00C0053C">
        <w:rPr>
          <w:noProof/>
        </w:rPr>
        <w:t xml:space="preserve"> 32.</w:t>
      </w:r>
      <w:bookmarkEnd w:id="59"/>
    </w:p>
    <w:p w14:paraId="1A93B183" w14:textId="77777777" w:rsidR="00DC44AC" w:rsidRPr="00C0053C" w:rsidRDefault="00DC44AC" w:rsidP="00DC44AC">
      <w:pPr>
        <w:ind w:left="720" w:hanging="720"/>
        <w:rPr>
          <w:noProof/>
        </w:rPr>
      </w:pPr>
      <w:bookmarkStart w:id="60" w:name="_ENREF_59"/>
      <w:r w:rsidRPr="00C0053C">
        <w:rPr>
          <w:noProof/>
        </w:rPr>
        <w:t xml:space="preserve">YEHIA, A. O. A. 1999. </w:t>
      </w:r>
      <w:r w:rsidRPr="00C0053C">
        <w:rPr>
          <w:i/>
          <w:noProof/>
        </w:rPr>
        <w:t>A Study of Nucleation and Growth of Thin Films Using Scanning Tunneling Microscopy and Related Techniques.</w:t>
      </w:r>
      <w:r w:rsidRPr="00C0053C">
        <w:rPr>
          <w:noProof/>
        </w:rPr>
        <w:t xml:space="preserve"> Doctor of Philosophy, University of Pune.</w:t>
      </w:r>
      <w:bookmarkEnd w:id="60"/>
    </w:p>
    <w:p w14:paraId="371C2B79" w14:textId="21E2F312" w:rsidR="00DC44AC" w:rsidRPr="00C0053C" w:rsidRDefault="00DC44AC" w:rsidP="00DC44AC">
      <w:pPr>
        <w:rPr>
          <w:noProof/>
        </w:rPr>
      </w:pPr>
    </w:p>
    <w:p w14:paraId="2F940565" w14:textId="6375BE8E" w:rsidR="00CF3436" w:rsidRPr="00C0053C" w:rsidRDefault="00F55447" w:rsidP="0024209B">
      <w:pPr>
        <w:spacing w:line="360" w:lineRule="auto"/>
        <w:ind w:left="-567"/>
      </w:pPr>
      <w:r w:rsidRPr="00C0053C">
        <w:fldChar w:fldCharType="end"/>
      </w:r>
    </w:p>
    <w:p w14:paraId="769A4EBC" w14:textId="103C761D" w:rsidR="00933FFC" w:rsidRPr="00C0053C" w:rsidRDefault="00933FFC" w:rsidP="0024209B">
      <w:pPr>
        <w:spacing w:line="360" w:lineRule="auto"/>
        <w:ind w:left="-567"/>
      </w:pPr>
    </w:p>
    <w:sectPr w:rsidR="00933FFC" w:rsidRPr="00C0053C" w:rsidSect="001368B8">
      <w:headerReference w:type="default" r:id="rId11"/>
      <w:footerReference w:type="even" r:id="rId12"/>
      <w:footerReference w:type="default" r:id="rId13"/>
      <w:pgSz w:w="12240" w:h="15840"/>
      <w:pgMar w:top="1440" w:right="1467"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B0D18A" w14:textId="77777777" w:rsidR="00DC44AC" w:rsidRDefault="00DC44AC">
      <w:r>
        <w:separator/>
      </w:r>
    </w:p>
  </w:endnote>
  <w:endnote w:type="continuationSeparator" w:id="0">
    <w:p w14:paraId="7E0120D3" w14:textId="77777777" w:rsidR="00DC44AC" w:rsidRDefault="00DC44AC">
      <w:r>
        <w:continuationSeparator/>
      </w:r>
    </w:p>
  </w:endnote>
  <w:endnote w:id="1">
    <w:p w14:paraId="7B46271A" w14:textId="77777777" w:rsidR="00DC44AC" w:rsidRPr="006F555A" w:rsidRDefault="00DC44AC" w:rsidP="00E61D0E">
      <w:pPr>
        <w:tabs>
          <w:tab w:val="left" w:pos="1293"/>
        </w:tabs>
      </w:pPr>
    </w:p>
    <w:p w14:paraId="4D570735" w14:textId="77777777" w:rsidR="00DC44AC" w:rsidRDefault="00DC44AC" w:rsidP="00E61D0E">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MS Mincho">
    <w:charset w:val="00"/>
    <w:family w:val="auto"/>
    <w:pitch w:val="variable"/>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81A678" w14:textId="77777777" w:rsidR="00DC44AC" w:rsidRDefault="00DC44AC" w:rsidP="007501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DC2B4D" w14:textId="77777777" w:rsidR="00DC44AC" w:rsidRDefault="00DC44AC" w:rsidP="007501B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7C08B" w14:textId="77777777" w:rsidR="00DC44AC" w:rsidRDefault="00DC44AC" w:rsidP="007501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053C">
      <w:rPr>
        <w:rStyle w:val="PageNumber"/>
        <w:noProof/>
      </w:rPr>
      <w:t>14</w:t>
    </w:r>
    <w:r>
      <w:rPr>
        <w:rStyle w:val="PageNumber"/>
      </w:rPr>
      <w:fldChar w:fldCharType="end"/>
    </w:r>
  </w:p>
  <w:p w14:paraId="2DF28A0F" w14:textId="77777777" w:rsidR="00DC44AC" w:rsidRDefault="00DC44AC" w:rsidP="007501B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1288FD" w14:textId="77777777" w:rsidR="00DC44AC" w:rsidRDefault="00DC44AC">
      <w:r>
        <w:separator/>
      </w:r>
    </w:p>
  </w:footnote>
  <w:footnote w:type="continuationSeparator" w:id="0">
    <w:p w14:paraId="55E57AE0" w14:textId="77777777" w:rsidR="00DC44AC" w:rsidRDefault="00DC44AC">
      <w:r>
        <w:continuationSeparator/>
      </w:r>
    </w:p>
  </w:footnote>
  <w:footnote w:id="1">
    <w:p w14:paraId="32C5D860" w14:textId="133D20BF" w:rsidR="00DC44AC" w:rsidRPr="0024209B" w:rsidRDefault="00DC44AC" w:rsidP="00905CBD">
      <w:pPr>
        <w:pStyle w:val="FootnoteText"/>
        <w:rPr>
          <w:sz w:val="22"/>
          <w:szCs w:val="22"/>
        </w:rPr>
      </w:pPr>
      <w:r>
        <w:rPr>
          <w:rStyle w:val="FootnoteReference"/>
        </w:rPr>
        <w:footnoteRef/>
      </w:r>
      <w:r>
        <w:t xml:space="preserve"> </w:t>
      </w:r>
      <w:r>
        <w:rPr>
          <w:sz w:val="22"/>
          <w:szCs w:val="22"/>
        </w:rPr>
        <w:t xml:space="preserve">This article is a substantially extended and worked upon version of </w:t>
      </w:r>
      <w:proofErr w:type="spellStart"/>
      <w:r>
        <w:rPr>
          <w:sz w:val="22"/>
          <w:szCs w:val="22"/>
        </w:rPr>
        <w:t>Sekhsaria</w:t>
      </w:r>
      <w:proofErr w:type="spellEnd"/>
      <w:r>
        <w:rPr>
          <w:sz w:val="22"/>
          <w:szCs w:val="22"/>
        </w:rPr>
        <w:t xml:space="preserve"> (2013</w:t>
      </w:r>
      <w:proofErr w:type="gramStart"/>
      <w:r>
        <w:rPr>
          <w:sz w:val="22"/>
          <w:szCs w:val="22"/>
        </w:rPr>
        <w:t>) ?</w:t>
      </w:r>
      <w:proofErr w:type="gramEnd"/>
      <w:r>
        <w:rPr>
          <w:sz w:val="22"/>
          <w:szCs w:val="22"/>
        </w:rPr>
        <w:t>??</w:t>
      </w:r>
    </w:p>
  </w:footnote>
  <w:footnote w:id="2">
    <w:p w14:paraId="32F7EA75" w14:textId="6BEA6C48" w:rsidR="00DC44AC" w:rsidRDefault="00DC44AC" w:rsidP="00905CBD">
      <w:pPr>
        <w:pStyle w:val="EndnoteText"/>
        <w:jc w:val="both"/>
      </w:pPr>
      <w:r>
        <w:rPr>
          <w:rStyle w:val="FootnoteReference"/>
        </w:rPr>
        <w:footnoteRef/>
      </w:r>
      <w:r>
        <w:t xml:space="preserve"> </w:t>
      </w:r>
      <w:r w:rsidRPr="002527BC">
        <w:rPr>
          <w:sz w:val="22"/>
        </w:rPr>
        <w:t>The other half of the prize was awarded to Professor Ernst Ruska for his fundamental work in electron optics, and for the design of the first electron microscope</w:t>
      </w:r>
    </w:p>
    <w:p w14:paraId="40F294C7" w14:textId="519DD0F8" w:rsidR="00DC44AC" w:rsidRDefault="00DC44AC">
      <w:pPr>
        <w:pStyle w:val="FootnoteText"/>
      </w:pPr>
    </w:p>
  </w:footnote>
  <w:footnote w:id="3">
    <w:p w14:paraId="72710D76" w14:textId="3E9C6491" w:rsidR="00DC44AC" w:rsidRDefault="00DC44AC">
      <w:pPr>
        <w:pStyle w:val="FootnoteText"/>
      </w:pPr>
      <w:r>
        <w:rPr>
          <w:rStyle w:val="FootnoteReference"/>
        </w:rPr>
        <w:footnoteRef/>
      </w:r>
      <w:r>
        <w:t xml:space="preserve"> </w:t>
      </w:r>
      <w:r w:rsidRPr="00C55E4A">
        <w:rPr>
          <w:sz w:val="22"/>
        </w:rPr>
        <w:t>He is presently visiting faculty at the Indian Institute Scientific Education and Research (IISER), Pune</w:t>
      </w:r>
    </w:p>
  </w:footnote>
  <w:footnote w:id="4">
    <w:p w14:paraId="0E9034B7" w14:textId="4D42FAF7" w:rsidR="00DC44AC" w:rsidRPr="00A37AB6" w:rsidRDefault="00DC44AC" w:rsidP="00A37AB6">
      <w:pPr>
        <w:pStyle w:val="EndnoteText"/>
        <w:jc w:val="both"/>
        <w:rPr>
          <w:sz w:val="22"/>
          <w:szCs w:val="22"/>
        </w:rPr>
      </w:pPr>
      <w:r>
        <w:rPr>
          <w:rStyle w:val="FootnoteReference"/>
        </w:rPr>
        <w:footnoteRef/>
      </w:r>
      <w:r>
        <w:t xml:space="preserve"> </w:t>
      </w:r>
      <w:r w:rsidRPr="00A37AB6">
        <w:rPr>
          <w:sz w:val="22"/>
          <w:szCs w:val="22"/>
        </w:rPr>
        <w:t xml:space="preserve">I would like to thank </w:t>
      </w:r>
      <w:proofErr w:type="spellStart"/>
      <w:r w:rsidRPr="00A37AB6">
        <w:rPr>
          <w:sz w:val="22"/>
          <w:szCs w:val="22"/>
        </w:rPr>
        <w:t>Rishikesha</w:t>
      </w:r>
      <w:proofErr w:type="spellEnd"/>
      <w:r w:rsidRPr="00A37AB6">
        <w:rPr>
          <w:sz w:val="22"/>
          <w:szCs w:val="22"/>
        </w:rPr>
        <w:t xml:space="preserve"> Krishnan to draw my attention to this work by </w:t>
      </w:r>
      <w:proofErr w:type="spellStart"/>
      <w:r w:rsidRPr="00A37AB6">
        <w:rPr>
          <w:sz w:val="22"/>
          <w:szCs w:val="22"/>
        </w:rPr>
        <w:t>Pavan</w:t>
      </w:r>
      <w:proofErr w:type="spellEnd"/>
      <w:r w:rsidRPr="00A37AB6">
        <w:rPr>
          <w:sz w:val="22"/>
          <w:szCs w:val="22"/>
        </w:rPr>
        <w:t xml:space="preserve"> </w:t>
      </w:r>
      <w:proofErr w:type="spellStart"/>
      <w:r w:rsidRPr="00A37AB6">
        <w:rPr>
          <w:sz w:val="22"/>
          <w:szCs w:val="22"/>
        </w:rPr>
        <w:t>Verma</w:t>
      </w:r>
      <w:proofErr w:type="spellEnd"/>
      <w:r w:rsidRPr="00A37AB6">
        <w:rPr>
          <w:sz w:val="22"/>
          <w:szCs w:val="22"/>
        </w:rPr>
        <w:t xml:space="preserve">. It is striking to note that </w:t>
      </w:r>
      <w:proofErr w:type="spellStart"/>
      <w:r w:rsidRPr="00A37AB6">
        <w:rPr>
          <w:sz w:val="22"/>
          <w:szCs w:val="22"/>
        </w:rPr>
        <w:t>Varma’s</w:t>
      </w:r>
      <w:proofErr w:type="spellEnd"/>
      <w:r w:rsidRPr="00A37AB6">
        <w:rPr>
          <w:sz w:val="22"/>
          <w:szCs w:val="22"/>
        </w:rPr>
        <w:t xml:space="preserve"> exposition of </w:t>
      </w:r>
      <w:proofErr w:type="spellStart"/>
      <w:r w:rsidRPr="00A37AB6">
        <w:rPr>
          <w:sz w:val="22"/>
          <w:szCs w:val="22"/>
        </w:rPr>
        <w:t>jugaad</w:t>
      </w:r>
      <w:proofErr w:type="spellEnd"/>
      <w:r w:rsidRPr="00A37AB6">
        <w:rPr>
          <w:sz w:val="22"/>
          <w:szCs w:val="22"/>
        </w:rPr>
        <w:t xml:space="preserve"> appears not in the ‘Technology’ chapter in his book, but the chapter titled ‘Wealth’. The ‘Technology’ chapter deals only with India’s </w:t>
      </w:r>
      <w:proofErr w:type="gramStart"/>
      <w:r w:rsidRPr="00A37AB6">
        <w:rPr>
          <w:sz w:val="22"/>
          <w:szCs w:val="22"/>
        </w:rPr>
        <w:t>much discussed</w:t>
      </w:r>
      <w:proofErr w:type="gramEnd"/>
      <w:r w:rsidRPr="00A37AB6">
        <w:rPr>
          <w:sz w:val="22"/>
          <w:szCs w:val="22"/>
        </w:rPr>
        <w:t xml:space="preserve"> Information Technology (IT) sector.</w:t>
      </w:r>
    </w:p>
    <w:p w14:paraId="4B567589" w14:textId="3157A78F" w:rsidR="00DC44AC" w:rsidRDefault="00DC44AC">
      <w:pPr>
        <w:pStyle w:val="FootnoteText"/>
      </w:pPr>
    </w:p>
  </w:footnote>
  <w:footnote w:id="5">
    <w:p w14:paraId="37A5863D" w14:textId="77777777" w:rsidR="00DC44AC" w:rsidRPr="00224CD6" w:rsidRDefault="00DC44AC" w:rsidP="00C711C8">
      <w:pPr>
        <w:pStyle w:val="FootnoteText"/>
        <w:rPr>
          <w:sz w:val="22"/>
          <w:szCs w:val="22"/>
        </w:rPr>
      </w:pPr>
      <w:r>
        <w:rPr>
          <w:rStyle w:val="FootnoteReference"/>
        </w:rPr>
        <w:footnoteRef/>
      </w:r>
      <w:r>
        <w:t xml:space="preserve"> </w:t>
      </w:r>
      <w:r>
        <w:rPr>
          <w:sz w:val="22"/>
          <w:szCs w:val="22"/>
        </w:rPr>
        <w:t xml:space="preserve">For Schumpeter innovation was “the carrying out of new combinations” broadly understood: “(1) </w:t>
      </w:r>
      <w:proofErr w:type="gramStart"/>
      <w:r>
        <w:rPr>
          <w:sz w:val="22"/>
          <w:szCs w:val="22"/>
        </w:rPr>
        <w:t>The</w:t>
      </w:r>
      <w:proofErr w:type="gramEnd"/>
      <w:r>
        <w:rPr>
          <w:sz w:val="22"/>
          <w:szCs w:val="22"/>
        </w:rPr>
        <w:t xml:space="preserve"> introduction of a new good-that is one with consumers are not yet familiar – or of a new quality of a god. (2) The introduction of a new method of production, that one not yet tested by experience in the branch of manufacture concerned, which need by no means be founded upon a discovery scientifically new, and can also exist in a new way of handling a commodity commercially, (3) The opening of a new market, that is a market into which the particular branch of manufacture of the country in question has not previously entered, whether or not this market has existed before. (4) The conquest of a new source of supply of raw materials or half-manufactured goods, again irrespective of whether this source already exists or whether it has first to be created. (5) The carrying out of the new organization of any industry, like the creation of a monopoly position (for example through </w:t>
      </w:r>
      <w:proofErr w:type="spellStart"/>
      <w:r>
        <w:rPr>
          <w:sz w:val="22"/>
          <w:szCs w:val="22"/>
        </w:rPr>
        <w:t>trustification</w:t>
      </w:r>
      <w:proofErr w:type="spellEnd"/>
      <w:r>
        <w:rPr>
          <w:sz w:val="22"/>
          <w:szCs w:val="22"/>
        </w:rPr>
        <w:t xml:space="preserve">) or the breaking up of a monopoly position. </w:t>
      </w:r>
      <w:proofErr w:type="gramStart"/>
      <w:r>
        <w:rPr>
          <w:sz w:val="22"/>
          <w:szCs w:val="22"/>
        </w:rPr>
        <w:t>(Schumpeter, 2012 (1983, 1934), p. 6).</w:t>
      </w:r>
      <w:proofErr w:type="gramEnd"/>
      <w:r>
        <w:rPr>
          <w:sz w:val="22"/>
          <w:szCs w:val="22"/>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89099" w14:textId="618396C9" w:rsidR="00DC44AC" w:rsidRDefault="00DC44AC">
    <w:pPr>
      <w:pStyle w:val="Header"/>
      <w:rPr>
        <w:sz w:val="18"/>
      </w:rPr>
    </w:pPr>
    <w:r>
      <w:rPr>
        <w:sz w:val="18"/>
      </w:rPr>
      <w:t>May 30, 2013 / Draft</w:t>
    </w:r>
    <w:r w:rsidR="008973E5">
      <w:rPr>
        <w:sz w:val="18"/>
      </w:rPr>
      <w:t>/ 7200 words + abstract (150 words) + references</w:t>
    </w:r>
  </w:p>
  <w:p w14:paraId="7D3090BC" w14:textId="05D08489" w:rsidR="00DC44AC" w:rsidRPr="00DD447D" w:rsidRDefault="00DC44AC">
    <w:pPr>
      <w:pStyle w:val="Header"/>
      <w:rPr>
        <w:sz w:val="18"/>
      </w:rPr>
    </w:pPr>
    <w:r>
      <w:rPr>
        <w:sz w:val="18"/>
      </w:rPr>
      <w:t xml:space="preserve">Pankaj </w:t>
    </w:r>
    <w:proofErr w:type="spellStart"/>
    <w:r>
      <w:rPr>
        <w:sz w:val="18"/>
      </w:rPr>
      <w:t>Sekhsaria</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83BA0"/>
    <w:multiLevelType w:val="hybridMultilevel"/>
    <w:tmpl w:val="EB967BCE"/>
    <w:lvl w:ilvl="0" w:tplc="0011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
    <w:nsid w:val="0DA40EF5"/>
    <w:multiLevelType w:val="singleLevel"/>
    <w:tmpl w:val="04090011"/>
    <w:lvl w:ilvl="0">
      <w:start w:val="1"/>
      <w:numFmt w:val="decimal"/>
      <w:lvlText w:val="%1)"/>
      <w:lvlJc w:val="left"/>
      <w:pPr>
        <w:tabs>
          <w:tab w:val="num" w:pos="360"/>
        </w:tabs>
        <w:ind w:left="360" w:hanging="360"/>
      </w:pPr>
      <w:rPr>
        <w:rFonts w:hint="default"/>
      </w:rPr>
    </w:lvl>
  </w:abstractNum>
  <w:abstractNum w:abstractNumId="2">
    <w:nsid w:val="0E6D2964"/>
    <w:multiLevelType w:val="hybridMultilevel"/>
    <w:tmpl w:val="F498EF0A"/>
    <w:lvl w:ilvl="0" w:tplc="6652B478">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BF1869"/>
    <w:multiLevelType w:val="hybridMultilevel"/>
    <w:tmpl w:val="D2E66EAC"/>
    <w:lvl w:ilvl="0" w:tplc="0011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nsid w:val="14386F22"/>
    <w:multiLevelType w:val="hybridMultilevel"/>
    <w:tmpl w:val="8264DF5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
    <w:nsid w:val="1B610C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1445355"/>
    <w:multiLevelType w:val="hybridMultilevel"/>
    <w:tmpl w:val="9E8E417C"/>
    <w:lvl w:ilvl="0" w:tplc="EEEC795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22055D81"/>
    <w:multiLevelType w:val="hybridMultilevel"/>
    <w:tmpl w:val="13B44EB2"/>
    <w:lvl w:ilvl="0" w:tplc="D098F498">
      <w:start w:val="1"/>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
    <w:nsid w:val="25770A50"/>
    <w:multiLevelType w:val="hybridMultilevel"/>
    <w:tmpl w:val="B4BADD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A0B35D2"/>
    <w:multiLevelType w:val="hybridMultilevel"/>
    <w:tmpl w:val="62DE40DE"/>
    <w:lvl w:ilvl="0" w:tplc="00170409">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nsid w:val="2CB30B6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E40139D"/>
    <w:multiLevelType w:val="hybridMultilevel"/>
    <w:tmpl w:val="006A3448"/>
    <w:lvl w:ilvl="0" w:tplc="0011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nsid w:val="327E4F5E"/>
    <w:multiLevelType w:val="hybridMultilevel"/>
    <w:tmpl w:val="FA4E05E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3">
    <w:nsid w:val="35B06DC4"/>
    <w:multiLevelType w:val="hybridMultilevel"/>
    <w:tmpl w:val="AD121FC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4">
    <w:nsid w:val="364A6A8F"/>
    <w:multiLevelType w:val="hybridMultilevel"/>
    <w:tmpl w:val="DB6EC4E2"/>
    <w:lvl w:ilvl="0" w:tplc="00170409">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5">
    <w:nsid w:val="378F1EF7"/>
    <w:multiLevelType w:val="hybridMultilevel"/>
    <w:tmpl w:val="34ECA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DB657B"/>
    <w:multiLevelType w:val="hybridMultilevel"/>
    <w:tmpl w:val="B888DB86"/>
    <w:lvl w:ilvl="0" w:tplc="ED2C5934">
      <w:start w:val="1"/>
      <w:numFmt w:val="decimal"/>
      <w:lvlText w:val="%1)"/>
      <w:lvlJc w:val="left"/>
      <w:pPr>
        <w:tabs>
          <w:tab w:val="num" w:pos="1080"/>
        </w:tabs>
        <w:ind w:left="1080" w:hanging="360"/>
      </w:pPr>
      <w:rPr>
        <w:rFonts w:hint="default"/>
        <w:sz w:val="24"/>
        <w:szCs w:val="24"/>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7">
    <w:nsid w:val="42184875"/>
    <w:multiLevelType w:val="hybridMultilevel"/>
    <w:tmpl w:val="0A28EBB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8">
    <w:nsid w:val="44430928"/>
    <w:multiLevelType w:val="hybridMultilevel"/>
    <w:tmpl w:val="E168CEFE"/>
    <w:lvl w:ilvl="0" w:tplc="4CBC2D1C">
      <w:start w:val="1"/>
      <w:numFmt w:val="decimal"/>
      <w:lvlText w:val="%1."/>
      <w:lvlJc w:val="left"/>
      <w:pPr>
        <w:ind w:left="1080" w:hanging="720"/>
      </w:pPr>
      <w:rPr>
        <w:rFonts w:hint="default"/>
        <w:color w:val="0000FF"/>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7B069C"/>
    <w:multiLevelType w:val="hybridMultilevel"/>
    <w:tmpl w:val="9FEA6AF6"/>
    <w:lvl w:ilvl="0" w:tplc="00010409">
      <w:start w:val="1"/>
      <w:numFmt w:val="bullet"/>
      <w:lvlText w:val=""/>
      <w:lvlJc w:val="left"/>
      <w:pPr>
        <w:tabs>
          <w:tab w:val="num" w:pos="720"/>
        </w:tabs>
        <w:ind w:left="720" w:hanging="360"/>
      </w:pPr>
      <w:rPr>
        <w:rFonts w:ascii="Symbol" w:hAnsi="Symbol" w:hint="default"/>
      </w:rPr>
    </w:lvl>
    <w:lvl w:ilvl="1" w:tplc="69061BBC">
      <w:start w:val="1"/>
      <w:numFmt w:val="bullet"/>
      <w:lvlText w:val="-"/>
      <w:lvlJc w:val="left"/>
      <w:pPr>
        <w:tabs>
          <w:tab w:val="num" w:pos="1440"/>
        </w:tabs>
        <w:ind w:left="1440" w:hanging="360"/>
      </w:pPr>
      <w:rPr>
        <w:rFonts w:ascii="Times New Roman" w:eastAsia="Times New Roman" w:hAnsi="Times New Roman" w:hint="default"/>
      </w:rPr>
    </w:lvl>
    <w:lvl w:ilvl="2" w:tplc="00010409">
      <w:start w:val="1"/>
      <w:numFmt w:val="bullet"/>
      <w:lvlText w:val=""/>
      <w:lvlJc w:val="left"/>
      <w:pPr>
        <w:tabs>
          <w:tab w:val="num" w:pos="2160"/>
        </w:tabs>
        <w:ind w:left="2160" w:hanging="360"/>
      </w:pPr>
      <w:rPr>
        <w:rFonts w:ascii="Symbol" w:hAnsi="Symbol"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0">
    <w:nsid w:val="51993361"/>
    <w:multiLevelType w:val="hybridMultilevel"/>
    <w:tmpl w:val="CAA81F14"/>
    <w:lvl w:ilvl="0" w:tplc="D9F895FE">
      <w:start w:val="1"/>
      <w:numFmt w:val="decimal"/>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
    <w:nsid w:val="52474234"/>
    <w:multiLevelType w:val="hybridMultilevel"/>
    <w:tmpl w:val="A7607810"/>
    <w:lvl w:ilvl="0" w:tplc="2668EE5A">
      <w:start w:val="1"/>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2">
    <w:nsid w:val="54D82EAD"/>
    <w:multiLevelType w:val="hybridMultilevel"/>
    <w:tmpl w:val="21C29010"/>
    <w:lvl w:ilvl="0" w:tplc="3E7C77AA">
      <w:start w:val="1"/>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3">
    <w:nsid w:val="56C4542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7BA4599"/>
    <w:multiLevelType w:val="hybridMultilevel"/>
    <w:tmpl w:val="A0F0C23C"/>
    <w:lvl w:ilvl="0" w:tplc="00170409">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5">
    <w:nsid w:val="5A7864E1"/>
    <w:multiLevelType w:val="hybridMultilevel"/>
    <w:tmpl w:val="C52A7732"/>
    <w:lvl w:ilvl="0" w:tplc="078C03BC">
      <w:start w:val="32"/>
      <w:numFmt w:val="bullet"/>
      <w:lvlText w:val="-"/>
      <w:lvlJc w:val="left"/>
      <w:pPr>
        <w:tabs>
          <w:tab w:val="num" w:pos="2520"/>
        </w:tabs>
        <w:ind w:left="2520" w:hanging="360"/>
      </w:pPr>
      <w:rPr>
        <w:rFonts w:ascii="Times New Roman" w:eastAsia="Times New Roman" w:hAnsi="Times New Roman" w:hint="default"/>
      </w:rPr>
    </w:lvl>
    <w:lvl w:ilvl="1" w:tplc="04090003">
      <w:start w:val="1"/>
      <w:numFmt w:val="bullet"/>
      <w:lvlText w:val="o"/>
      <w:lvlJc w:val="left"/>
      <w:pPr>
        <w:tabs>
          <w:tab w:val="num" w:pos="3240"/>
        </w:tabs>
        <w:ind w:left="3240" w:hanging="360"/>
      </w:pPr>
      <w:rPr>
        <w:rFonts w:ascii="Courier New" w:hAnsi="Courier New" w:cs="Wingdings" w:hint="default"/>
      </w:rPr>
    </w:lvl>
    <w:lvl w:ilvl="2" w:tplc="04090005">
      <w:start w:val="1"/>
      <w:numFmt w:val="bullet"/>
      <w:lvlText w:val=""/>
      <w:lvlJc w:val="left"/>
      <w:pPr>
        <w:tabs>
          <w:tab w:val="num" w:pos="3960"/>
        </w:tabs>
        <w:ind w:left="3960" w:hanging="360"/>
      </w:pPr>
      <w:rPr>
        <w:rFonts w:ascii="Wingdings" w:hAnsi="Wingdings" w:cs="Times New Roman" w:hint="default"/>
      </w:rPr>
    </w:lvl>
    <w:lvl w:ilvl="3" w:tplc="04090001">
      <w:start w:val="1"/>
      <w:numFmt w:val="bullet"/>
      <w:lvlText w:val=""/>
      <w:lvlJc w:val="left"/>
      <w:pPr>
        <w:tabs>
          <w:tab w:val="num" w:pos="4680"/>
        </w:tabs>
        <w:ind w:left="4680" w:hanging="360"/>
      </w:pPr>
      <w:rPr>
        <w:rFonts w:ascii="Symbol" w:hAnsi="Symbol" w:cs="Times New Roman" w:hint="default"/>
      </w:rPr>
    </w:lvl>
    <w:lvl w:ilvl="4" w:tplc="04090003">
      <w:start w:val="1"/>
      <w:numFmt w:val="bullet"/>
      <w:lvlText w:val="o"/>
      <w:lvlJc w:val="left"/>
      <w:pPr>
        <w:tabs>
          <w:tab w:val="num" w:pos="5400"/>
        </w:tabs>
        <w:ind w:left="5400" w:hanging="360"/>
      </w:pPr>
      <w:rPr>
        <w:rFonts w:ascii="Courier New" w:hAnsi="Courier New" w:cs="Wingdings" w:hint="default"/>
      </w:rPr>
    </w:lvl>
    <w:lvl w:ilvl="5" w:tplc="04090005">
      <w:start w:val="1"/>
      <w:numFmt w:val="bullet"/>
      <w:lvlText w:val=""/>
      <w:lvlJc w:val="left"/>
      <w:pPr>
        <w:tabs>
          <w:tab w:val="num" w:pos="6120"/>
        </w:tabs>
        <w:ind w:left="6120" w:hanging="360"/>
      </w:pPr>
      <w:rPr>
        <w:rFonts w:ascii="Wingdings" w:hAnsi="Wingdings" w:cs="Times New Roman" w:hint="default"/>
      </w:rPr>
    </w:lvl>
    <w:lvl w:ilvl="6" w:tplc="04090001">
      <w:start w:val="1"/>
      <w:numFmt w:val="bullet"/>
      <w:lvlText w:val=""/>
      <w:lvlJc w:val="left"/>
      <w:pPr>
        <w:tabs>
          <w:tab w:val="num" w:pos="6840"/>
        </w:tabs>
        <w:ind w:left="6840" w:hanging="360"/>
      </w:pPr>
      <w:rPr>
        <w:rFonts w:ascii="Symbol" w:hAnsi="Symbol" w:cs="Times New Roman" w:hint="default"/>
      </w:rPr>
    </w:lvl>
    <w:lvl w:ilvl="7" w:tplc="04090003">
      <w:start w:val="1"/>
      <w:numFmt w:val="bullet"/>
      <w:lvlText w:val="o"/>
      <w:lvlJc w:val="left"/>
      <w:pPr>
        <w:tabs>
          <w:tab w:val="num" w:pos="7560"/>
        </w:tabs>
        <w:ind w:left="7560" w:hanging="360"/>
      </w:pPr>
      <w:rPr>
        <w:rFonts w:ascii="Courier New" w:hAnsi="Courier New" w:cs="Wingdings" w:hint="default"/>
      </w:rPr>
    </w:lvl>
    <w:lvl w:ilvl="8" w:tplc="04090005">
      <w:start w:val="1"/>
      <w:numFmt w:val="bullet"/>
      <w:lvlText w:val=""/>
      <w:lvlJc w:val="left"/>
      <w:pPr>
        <w:tabs>
          <w:tab w:val="num" w:pos="8280"/>
        </w:tabs>
        <w:ind w:left="8280" w:hanging="360"/>
      </w:pPr>
      <w:rPr>
        <w:rFonts w:ascii="Wingdings" w:hAnsi="Wingdings" w:cs="Times New Roman" w:hint="default"/>
      </w:rPr>
    </w:lvl>
  </w:abstractNum>
  <w:abstractNum w:abstractNumId="26">
    <w:nsid w:val="5ED677C3"/>
    <w:multiLevelType w:val="hybridMultilevel"/>
    <w:tmpl w:val="5BAC2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B62B0D"/>
    <w:multiLevelType w:val="hybridMultilevel"/>
    <w:tmpl w:val="90860DE4"/>
    <w:lvl w:ilvl="0" w:tplc="F83CD90C">
      <w:start w:val="1"/>
      <w:numFmt w:val="bullet"/>
      <w:lvlText w:val="-"/>
      <w:lvlJc w:val="left"/>
      <w:pPr>
        <w:ind w:left="720" w:hanging="360"/>
      </w:pPr>
      <w:rPr>
        <w:rFonts w:ascii="Times New Roman" w:eastAsia="Times New Roman" w:hAnsi="Times New Roman" w:cs="Times New Roman" w:hint="default"/>
        <w:color w:val="0000FF"/>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4820F4E"/>
    <w:multiLevelType w:val="hybridMultilevel"/>
    <w:tmpl w:val="4F92EB6E"/>
    <w:lvl w:ilvl="0" w:tplc="E7A44C6A">
      <w:start w:val="1"/>
      <w:numFmt w:val="upp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9">
    <w:nsid w:val="657E6DC9"/>
    <w:multiLevelType w:val="hybridMultilevel"/>
    <w:tmpl w:val="935E26D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0">
    <w:nsid w:val="6D965054"/>
    <w:multiLevelType w:val="hybridMultilevel"/>
    <w:tmpl w:val="ED92BCEC"/>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1">
    <w:nsid w:val="70442636"/>
    <w:multiLevelType w:val="hybridMultilevel"/>
    <w:tmpl w:val="614C3328"/>
    <w:lvl w:ilvl="0" w:tplc="F83CD90C">
      <w:start w:val="1"/>
      <w:numFmt w:val="bullet"/>
      <w:lvlText w:val="-"/>
      <w:lvlJc w:val="left"/>
      <w:pPr>
        <w:ind w:left="720" w:hanging="360"/>
      </w:pPr>
      <w:rPr>
        <w:rFonts w:ascii="Times New Roman" w:eastAsia="Times New Roman" w:hAnsi="Times New Roman" w:cs="Times New Roman" w:hint="default"/>
        <w:color w:val="0000FF"/>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07221BA"/>
    <w:multiLevelType w:val="hybridMultilevel"/>
    <w:tmpl w:val="7C1E1ACA"/>
    <w:lvl w:ilvl="0" w:tplc="0234BD3E">
      <w:start w:val="1"/>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3">
    <w:nsid w:val="72AD25B0"/>
    <w:multiLevelType w:val="hybridMultilevel"/>
    <w:tmpl w:val="0756E87A"/>
    <w:lvl w:ilvl="0" w:tplc="7422BFF0">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200586"/>
    <w:multiLevelType w:val="hybridMultilevel"/>
    <w:tmpl w:val="74D8278E"/>
    <w:lvl w:ilvl="0" w:tplc="D0446FE8">
      <w:start w:val="1"/>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5">
    <w:nsid w:val="7FD328CA"/>
    <w:multiLevelType w:val="hybridMultilevel"/>
    <w:tmpl w:val="0736EF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6"/>
  </w:num>
  <w:num w:numId="3">
    <w:abstractNumId w:val="6"/>
  </w:num>
  <w:num w:numId="4">
    <w:abstractNumId w:val="20"/>
  </w:num>
  <w:num w:numId="5">
    <w:abstractNumId w:val="0"/>
  </w:num>
  <w:num w:numId="6">
    <w:abstractNumId w:val="11"/>
  </w:num>
  <w:num w:numId="7">
    <w:abstractNumId w:val="1"/>
  </w:num>
  <w:num w:numId="8">
    <w:abstractNumId w:val="13"/>
  </w:num>
  <w:num w:numId="9">
    <w:abstractNumId w:val="17"/>
  </w:num>
  <w:num w:numId="10">
    <w:abstractNumId w:val="4"/>
  </w:num>
  <w:num w:numId="11">
    <w:abstractNumId w:val="29"/>
  </w:num>
  <w:num w:numId="12">
    <w:abstractNumId w:val="19"/>
  </w:num>
  <w:num w:numId="13">
    <w:abstractNumId w:val="24"/>
  </w:num>
  <w:num w:numId="14">
    <w:abstractNumId w:val="30"/>
  </w:num>
  <w:num w:numId="15">
    <w:abstractNumId w:val="12"/>
  </w:num>
  <w:num w:numId="16">
    <w:abstractNumId w:val="9"/>
  </w:num>
  <w:num w:numId="17">
    <w:abstractNumId w:val="35"/>
  </w:num>
  <w:num w:numId="18">
    <w:abstractNumId w:val="14"/>
  </w:num>
  <w:num w:numId="19">
    <w:abstractNumId w:val="23"/>
  </w:num>
  <w:num w:numId="20">
    <w:abstractNumId w:val="5"/>
  </w:num>
  <w:num w:numId="21">
    <w:abstractNumId w:val="10"/>
  </w:num>
  <w:num w:numId="22">
    <w:abstractNumId w:val="18"/>
  </w:num>
  <w:num w:numId="23">
    <w:abstractNumId w:val="31"/>
  </w:num>
  <w:num w:numId="24">
    <w:abstractNumId w:val="15"/>
  </w:num>
  <w:num w:numId="25">
    <w:abstractNumId w:val="27"/>
  </w:num>
  <w:num w:numId="26">
    <w:abstractNumId w:val="26"/>
  </w:num>
  <w:num w:numId="27">
    <w:abstractNumId w:val="7"/>
  </w:num>
  <w:num w:numId="28">
    <w:abstractNumId w:val="32"/>
  </w:num>
  <w:num w:numId="29">
    <w:abstractNumId w:val="21"/>
  </w:num>
  <w:num w:numId="30">
    <w:abstractNumId w:val="22"/>
  </w:num>
  <w:num w:numId="31">
    <w:abstractNumId w:val="34"/>
  </w:num>
  <w:num w:numId="32">
    <w:abstractNumId w:val="2"/>
  </w:num>
  <w:num w:numId="33">
    <w:abstractNumId w:val="33"/>
  </w:num>
  <w:num w:numId="34">
    <w:abstractNumId w:val="28"/>
  </w:num>
  <w:num w:numId="35">
    <w:abstractNumId w:val="8"/>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0xfztfx2psedezd2m5az9xvve0fvetvtv2&quot;&gt;STS wiebe ALL&lt;record-ids&gt;&lt;item&gt;7170&lt;/item&gt;&lt;item&gt;14761&lt;/item&gt;&lt;item&gt;14763&lt;/item&gt;&lt;item&gt;14773&lt;/item&gt;&lt;item&gt;14775&lt;/item&gt;&lt;item&gt;14777&lt;/item&gt;&lt;item&gt;14778&lt;/item&gt;&lt;item&gt;14779&lt;/item&gt;&lt;item&gt;14784&lt;/item&gt;&lt;item&gt;14788&lt;/item&gt;&lt;item&gt;14804&lt;/item&gt;&lt;item&gt;14805&lt;/item&gt;&lt;item&gt;14812&lt;/item&gt;&lt;item&gt;14827&lt;/item&gt;&lt;item&gt;14836&lt;/item&gt;&lt;item&gt;14842&lt;/item&gt;&lt;item&gt;14843&lt;/item&gt;&lt;item&gt;14844&lt;/item&gt;&lt;item&gt;14850&lt;/item&gt;&lt;item&gt;14936&lt;/item&gt;&lt;item&gt;15034&lt;/item&gt;&lt;item&gt;15046&lt;/item&gt;&lt;item&gt;15047&lt;/item&gt;&lt;item&gt;15048&lt;/item&gt;&lt;/record-ids&gt;&lt;/item&gt;&lt;/Libraries&gt;"/>
  </w:docVars>
  <w:rsids>
    <w:rsidRoot w:val="00BB67BA"/>
    <w:rsid w:val="000008C6"/>
    <w:rsid w:val="00000D52"/>
    <w:rsid w:val="00000D9D"/>
    <w:rsid w:val="00001F7C"/>
    <w:rsid w:val="00004DC4"/>
    <w:rsid w:val="00006FE3"/>
    <w:rsid w:val="000116F5"/>
    <w:rsid w:val="0001190E"/>
    <w:rsid w:val="0001245F"/>
    <w:rsid w:val="000134D4"/>
    <w:rsid w:val="0001579B"/>
    <w:rsid w:val="0001595C"/>
    <w:rsid w:val="00017DBE"/>
    <w:rsid w:val="000201AE"/>
    <w:rsid w:val="000215C7"/>
    <w:rsid w:val="000220B9"/>
    <w:rsid w:val="00023B06"/>
    <w:rsid w:val="00027345"/>
    <w:rsid w:val="00027477"/>
    <w:rsid w:val="00033817"/>
    <w:rsid w:val="0003676C"/>
    <w:rsid w:val="00036CC4"/>
    <w:rsid w:val="0003779F"/>
    <w:rsid w:val="0004328E"/>
    <w:rsid w:val="0004351E"/>
    <w:rsid w:val="00043D44"/>
    <w:rsid w:val="000449BD"/>
    <w:rsid w:val="00045C19"/>
    <w:rsid w:val="00047557"/>
    <w:rsid w:val="00050EC4"/>
    <w:rsid w:val="00052B13"/>
    <w:rsid w:val="00053E22"/>
    <w:rsid w:val="00053FFF"/>
    <w:rsid w:val="00054451"/>
    <w:rsid w:val="0005452A"/>
    <w:rsid w:val="00054BE0"/>
    <w:rsid w:val="00055F22"/>
    <w:rsid w:val="0005686D"/>
    <w:rsid w:val="000575BF"/>
    <w:rsid w:val="000639FC"/>
    <w:rsid w:val="00063BCD"/>
    <w:rsid w:val="0006592E"/>
    <w:rsid w:val="0006640C"/>
    <w:rsid w:val="00067273"/>
    <w:rsid w:val="00070CDF"/>
    <w:rsid w:val="00071030"/>
    <w:rsid w:val="00072E95"/>
    <w:rsid w:val="00077A6E"/>
    <w:rsid w:val="00077B95"/>
    <w:rsid w:val="00077C5D"/>
    <w:rsid w:val="00081066"/>
    <w:rsid w:val="00081B40"/>
    <w:rsid w:val="000828DD"/>
    <w:rsid w:val="000857B9"/>
    <w:rsid w:val="000864B9"/>
    <w:rsid w:val="00086C7B"/>
    <w:rsid w:val="000873B8"/>
    <w:rsid w:val="00092588"/>
    <w:rsid w:val="00092696"/>
    <w:rsid w:val="00092BF0"/>
    <w:rsid w:val="00093B3C"/>
    <w:rsid w:val="000945C9"/>
    <w:rsid w:val="00095777"/>
    <w:rsid w:val="000963BD"/>
    <w:rsid w:val="00097D47"/>
    <w:rsid w:val="00097FA1"/>
    <w:rsid w:val="000A09B8"/>
    <w:rsid w:val="000A2DBA"/>
    <w:rsid w:val="000A3E4E"/>
    <w:rsid w:val="000A4F93"/>
    <w:rsid w:val="000A7EFC"/>
    <w:rsid w:val="000B0197"/>
    <w:rsid w:val="000B1F8B"/>
    <w:rsid w:val="000C31D9"/>
    <w:rsid w:val="000C543C"/>
    <w:rsid w:val="000C5B87"/>
    <w:rsid w:val="000C6DE5"/>
    <w:rsid w:val="000D08C0"/>
    <w:rsid w:val="000D2538"/>
    <w:rsid w:val="000D5C35"/>
    <w:rsid w:val="000D62AB"/>
    <w:rsid w:val="000D7B56"/>
    <w:rsid w:val="000E210E"/>
    <w:rsid w:val="000E2638"/>
    <w:rsid w:val="000E3510"/>
    <w:rsid w:val="000E4577"/>
    <w:rsid w:val="000E4AB2"/>
    <w:rsid w:val="000E5868"/>
    <w:rsid w:val="000E647C"/>
    <w:rsid w:val="000E6676"/>
    <w:rsid w:val="000F03E1"/>
    <w:rsid w:val="000F075C"/>
    <w:rsid w:val="000F14FC"/>
    <w:rsid w:val="000F2A8E"/>
    <w:rsid w:val="000F36AD"/>
    <w:rsid w:val="000F3DAC"/>
    <w:rsid w:val="000F4EF1"/>
    <w:rsid w:val="000F5648"/>
    <w:rsid w:val="000F61EC"/>
    <w:rsid w:val="000F746F"/>
    <w:rsid w:val="001013E8"/>
    <w:rsid w:val="00104AA3"/>
    <w:rsid w:val="00105057"/>
    <w:rsid w:val="001064DB"/>
    <w:rsid w:val="00106A81"/>
    <w:rsid w:val="0010739A"/>
    <w:rsid w:val="0011089B"/>
    <w:rsid w:val="00111196"/>
    <w:rsid w:val="00111A8A"/>
    <w:rsid w:val="00112A3B"/>
    <w:rsid w:val="001133D5"/>
    <w:rsid w:val="001148C3"/>
    <w:rsid w:val="00114D89"/>
    <w:rsid w:val="00115C0D"/>
    <w:rsid w:val="0011766E"/>
    <w:rsid w:val="001179AC"/>
    <w:rsid w:val="00125167"/>
    <w:rsid w:val="00125CDA"/>
    <w:rsid w:val="00125F96"/>
    <w:rsid w:val="00127400"/>
    <w:rsid w:val="00131B3F"/>
    <w:rsid w:val="0013243F"/>
    <w:rsid w:val="00132738"/>
    <w:rsid w:val="00132F46"/>
    <w:rsid w:val="00133738"/>
    <w:rsid w:val="0013524F"/>
    <w:rsid w:val="0013566A"/>
    <w:rsid w:val="001368B8"/>
    <w:rsid w:val="00140AAE"/>
    <w:rsid w:val="001433EB"/>
    <w:rsid w:val="00143583"/>
    <w:rsid w:val="00144773"/>
    <w:rsid w:val="00144EDD"/>
    <w:rsid w:val="00145201"/>
    <w:rsid w:val="001505F5"/>
    <w:rsid w:val="001507A7"/>
    <w:rsid w:val="00151AA6"/>
    <w:rsid w:val="00152E87"/>
    <w:rsid w:val="0015475B"/>
    <w:rsid w:val="00156873"/>
    <w:rsid w:val="00157FCC"/>
    <w:rsid w:val="00161ADF"/>
    <w:rsid w:val="00163437"/>
    <w:rsid w:val="00164048"/>
    <w:rsid w:val="00164359"/>
    <w:rsid w:val="001648E5"/>
    <w:rsid w:val="00170F95"/>
    <w:rsid w:val="001722C4"/>
    <w:rsid w:val="0017251D"/>
    <w:rsid w:val="00172EDC"/>
    <w:rsid w:val="00174C89"/>
    <w:rsid w:val="001776AF"/>
    <w:rsid w:val="0018020D"/>
    <w:rsid w:val="001805AC"/>
    <w:rsid w:val="0018169D"/>
    <w:rsid w:val="001828C4"/>
    <w:rsid w:val="00183F7A"/>
    <w:rsid w:val="00184035"/>
    <w:rsid w:val="00184564"/>
    <w:rsid w:val="00185993"/>
    <w:rsid w:val="00185A82"/>
    <w:rsid w:val="00187B4A"/>
    <w:rsid w:val="00187E7B"/>
    <w:rsid w:val="001903AC"/>
    <w:rsid w:val="001904E2"/>
    <w:rsid w:val="00191880"/>
    <w:rsid w:val="00191F2D"/>
    <w:rsid w:val="00192AD8"/>
    <w:rsid w:val="00192D63"/>
    <w:rsid w:val="0019468D"/>
    <w:rsid w:val="00195166"/>
    <w:rsid w:val="001A00A1"/>
    <w:rsid w:val="001A152A"/>
    <w:rsid w:val="001A1B4C"/>
    <w:rsid w:val="001A28EC"/>
    <w:rsid w:val="001B00B2"/>
    <w:rsid w:val="001B0618"/>
    <w:rsid w:val="001B1409"/>
    <w:rsid w:val="001B28CE"/>
    <w:rsid w:val="001B2997"/>
    <w:rsid w:val="001B2F88"/>
    <w:rsid w:val="001B4478"/>
    <w:rsid w:val="001B483E"/>
    <w:rsid w:val="001B49AB"/>
    <w:rsid w:val="001B4A56"/>
    <w:rsid w:val="001B529B"/>
    <w:rsid w:val="001B5ED0"/>
    <w:rsid w:val="001B68C2"/>
    <w:rsid w:val="001B6A6A"/>
    <w:rsid w:val="001C064D"/>
    <w:rsid w:val="001C1261"/>
    <w:rsid w:val="001C1E2C"/>
    <w:rsid w:val="001C2825"/>
    <w:rsid w:val="001C5648"/>
    <w:rsid w:val="001C7DED"/>
    <w:rsid w:val="001D044A"/>
    <w:rsid w:val="001D09F6"/>
    <w:rsid w:val="001D6C60"/>
    <w:rsid w:val="001E00C0"/>
    <w:rsid w:val="001E121C"/>
    <w:rsid w:val="001E2F43"/>
    <w:rsid w:val="001E6903"/>
    <w:rsid w:val="001E76E4"/>
    <w:rsid w:val="001F02C8"/>
    <w:rsid w:val="001F2BD1"/>
    <w:rsid w:val="001F2ED3"/>
    <w:rsid w:val="001F3652"/>
    <w:rsid w:val="001F52AF"/>
    <w:rsid w:val="001F561D"/>
    <w:rsid w:val="001F68F6"/>
    <w:rsid w:val="00200E46"/>
    <w:rsid w:val="00200F4A"/>
    <w:rsid w:val="0020129F"/>
    <w:rsid w:val="00201DC2"/>
    <w:rsid w:val="00201E3A"/>
    <w:rsid w:val="00204757"/>
    <w:rsid w:val="00204BDF"/>
    <w:rsid w:val="00204EC8"/>
    <w:rsid w:val="00206412"/>
    <w:rsid w:val="00206EBC"/>
    <w:rsid w:val="00207D20"/>
    <w:rsid w:val="00211AC6"/>
    <w:rsid w:val="00212329"/>
    <w:rsid w:val="00213F83"/>
    <w:rsid w:val="00214258"/>
    <w:rsid w:val="00215179"/>
    <w:rsid w:val="002151A0"/>
    <w:rsid w:val="00215ED0"/>
    <w:rsid w:val="002167BB"/>
    <w:rsid w:val="00216861"/>
    <w:rsid w:val="00217924"/>
    <w:rsid w:val="00220032"/>
    <w:rsid w:val="002204C0"/>
    <w:rsid w:val="002220D7"/>
    <w:rsid w:val="00223322"/>
    <w:rsid w:val="00224CD6"/>
    <w:rsid w:val="00225EE5"/>
    <w:rsid w:val="00230082"/>
    <w:rsid w:val="00231734"/>
    <w:rsid w:val="002318CF"/>
    <w:rsid w:val="00231D90"/>
    <w:rsid w:val="00232BB1"/>
    <w:rsid w:val="00232CB7"/>
    <w:rsid w:val="0023395E"/>
    <w:rsid w:val="0023485F"/>
    <w:rsid w:val="00235880"/>
    <w:rsid w:val="00235F47"/>
    <w:rsid w:val="00236B1E"/>
    <w:rsid w:val="00237E7E"/>
    <w:rsid w:val="00240904"/>
    <w:rsid w:val="0024209B"/>
    <w:rsid w:val="00244056"/>
    <w:rsid w:val="002457B7"/>
    <w:rsid w:val="00246277"/>
    <w:rsid w:val="0024652F"/>
    <w:rsid w:val="00247E69"/>
    <w:rsid w:val="0025077D"/>
    <w:rsid w:val="0025263F"/>
    <w:rsid w:val="00252A04"/>
    <w:rsid w:val="00252B85"/>
    <w:rsid w:val="00253208"/>
    <w:rsid w:val="00253386"/>
    <w:rsid w:val="0025473D"/>
    <w:rsid w:val="00254D26"/>
    <w:rsid w:val="00256EFA"/>
    <w:rsid w:val="002609F4"/>
    <w:rsid w:val="002624D1"/>
    <w:rsid w:val="002627DD"/>
    <w:rsid w:val="002636B1"/>
    <w:rsid w:val="002637A7"/>
    <w:rsid w:val="00266246"/>
    <w:rsid w:val="002670A7"/>
    <w:rsid w:val="002734F2"/>
    <w:rsid w:val="00273DA5"/>
    <w:rsid w:val="00273E80"/>
    <w:rsid w:val="002743BA"/>
    <w:rsid w:val="002779A6"/>
    <w:rsid w:val="00277C9A"/>
    <w:rsid w:val="00280893"/>
    <w:rsid w:val="00280E06"/>
    <w:rsid w:val="00281FFA"/>
    <w:rsid w:val="002833B7"/>
    <w:rsid w:val="00283BF4"/>
    <w:rsid w:val="00284842"/>
    <w:rsid w:val="00286ADC"/>
    <w:rsid w:val="002873F5"/>
    <w:rsid w:val="002875F0"/>
    <w:rsid w:val="0029148D"/>
    <w:rsid w:val="00292B40"/>
    <w:rsid w:val="00295F20"/>
    <w:rsid w:val="00297EF1"/>
    <w:rsid w:val="002A1BF2"/>
    <w:rsid w:val="002A2E33"/>
    <w:rsid w:val="002A385B"/>
    <w:rsid w:val="002A40EE"/>
    <w:rsid w:val="002A4FE0"/>
    <w:rsid w:val="002A7680"/>
    <w:rsid w:val="002A7A94"/>
    <w:rsid w:val="002B0B3E"/>
    <w:rsid w:val="002B167D"/>
    <w:rsid w:val="002B2784"/>
    <w:rsid w:val="002B34BF"/>
    <w:rsid w:val="002B3894"/>
    <w:rsid w:val="002B3C4C"/>
    <w:rsid w:val="002B3E4D"/>
    <w:rsid w:val="002B630D"/>
    <w:rsid w:val="002B65D8"/>
    <w:rsid w:val="002B677D"/>
    <w:rsid w:val="002C2172"/>
    <w:rsid w:val="002C23AC"/>
    <w:rsid w:val="002C28B0"/>
    <w:rsid w:val="002C2F71"/>
    <w:rsid w:val="002C646C"/>
    <w:rsid w:val="002C6671"/>
    <w:rsid w:val="002C6739"/>
    <w:rsid w:val="002C6B31"/>
    <w:rsid w:val="002D15F0"/>
    <w:rsid w:val="002D1F64"/>
    <w:rsid w:val="002D29AA"/>
    <w:rsid w:val="002D43E0"/>
    <w:rsid w:val="002D66C6"/>
    <w:rsid w:val="002E1EAD"/>
    <w:rsid w:val="002E3B92"/>
    <w:rsid w:val="002E49A7"/>
    <w:rsid w:val="002E61A5"/>
    <w:rsid w:val="002E64C9"/>
    <w:rsid w:val="002E6CD2"/>
    <w:rsid w:val="002E7166"/>
    <w:rsid w:val="002F36E6"/>
    <w:rsid w:val="002F50B5"/>
    <w:rsid w:val="002F5937"/>
    <w:rsid w:val="002F67DF"/>
    <w:rsid w:val="003008D3"/>
    <w:rsid w:val="00301D62"/>
    <w:rsid w:val="00301E5D"/>
    <w:rsid w:val="00302147"/>
    <w:rsid w:val="00302B9A"/>
    <w:rsid w:val="0030544D"/>
    <w:rsid w:val="0030588D"/>
    <w:rsid w:val="003059B8"/>
    <w:rsid w:val="00306068"/>
    <w:rsid w:val="003063E2"/>
    <w:rsid w:val="0031105F"/>
    <w:rsid w:val="003118A9"/>
    <w:rsid w:val="003119C5"/>
    <w:rsid w:val="00311FF1"/>
    <w:rsid w:val="003152AC"/>
    <w:rsid w:val="00315E0F"/>
    <w:rsid w:val="003167DF"/>
    <w:rsid w:val="003208F6"/>
    <w:rsid w:val="00322283"/>
    <w:rsid w:val="00322A59"/>
    <w:rsid w:val="003232B4"/>
    <w:rsid w:val="00325BCA"/>
    <w:rsid w:val="0033271D"/>
    <w:rsid w:val="00333262"/>
    <w:rsid w:val="0033588E"/>
    <w:rsid w:val="003370C6"/>
    <w:rsid w:val="00337F4B"/>
    <w:rsid w:val="0034076E"/>
    <w:rsid w:val="0034094A"/>
    <w:rsid w:val="00340A3F"/>
    <w:rsid w:val="00340A66"/>
    <w:rsid w:val="003410EF"/>
    <w:rsid w:val="00341A36"/>
    <w:rsid w:val="00341FC8"/>
    <w:rsid w:val="00342E46"/>
    <w:rsid w:val="00345499"/>
    <w:rsid w:val="00345A7F"/>
    <w:rsid w:val="003468A6"/>
    <w:rsid w:val="003473DA"/>
    <w:rsid w:val="00347E8C"/>
    <w:rsid w:val="00350F82"/>
    <w:rsid w:val="00354AC3"/>
    <w:rsid w:val="00354E56"/>
    <w:rsid w:val="003557D4"/>
    <w:rsid w:val="0035600F"/>
    <w:rsid w:val="003577C9"/>
    <w:rsid w:val="00361D9A"/>
    <w:rsid w:val="0036286A"/>
    <w:rsid w:val="00363B16"/>
    <w:rsid w:val="00363E13"/>
    <w:rsid w:val="00364D4F"/>
    <w:rsid w:val="00364E63"/>
    <w:rsid w:val="003656A7"/>
    <w:rsid w:val="00367505"/>
    <w:rsid w:val="00370108"/>
    <w:rsid w:val="00371E73"/>
    <w:rsid w:val="003731F3"/>
    <w:rsid w:val="0037422C"/>
    <w:rsid w:val="0038080D"/>
    <w:rsid w:val="00380E1F"/>
    <w:rsid w:val="0038308F"/>
    <w:rsid w:val="003834E8"/>
    <w:rsid w:val="00384F50"/>
    <w:rsid w:val="003864D2"/>
    <w:rsid w:val="00386736"/>
    <w:rsid w:val="00387F0F"/>
    <w:rsid w:val="00390A7F"/>
    <w:rsid w:val="003911FB"/>
    <w:rsid w:val="003912FE"/>
    <w:rsid w:val="003919D0"/>
    <w:rsid w:val="00393DA6"/>
    <w:rsid w:val="003943FB"/>
    <w:rsid w:val="00394661"/>
    <w:rsid w:val="003955AF"/>
    <w:rsid w:val="00395916"/>
    <w:rsid w:val="003968B9"/>
    <w:rsid w:val="003A0FCF"/>
    <w:rsid w:val="003A1D9C"/>
    <w:rsid w:val="003A3606"/>
    <w:rsid w:val="003A4C02"/>
    <w:rsid w:val="003A4DEB"/>
    <w:rsid w:val="003A54E2"/>
    <w:rsid w:val="003A5EAA"/>
    <w:rsid w:val="003A600F"/>
    <w:rsid w:val="003A6962"/>
    <w:rsid w:val="003A6ABF"/>
    <w:rsid w:val="003B0511"/>
    <w:rsid w:val="003B0852"/>
    <w:rsid w:val="003B0A99"/>
    <w:rsid w:val="003B0B99"/>
    <w:rsid w:val="003B0F42"/>
    <w:rsid w:val="003B12F8"/>
    <w:rsid w:val="003B1BBE"/>
    <w:rsid w:val="003B26B1"/>
    <w:rsid w:val="003B31E7"/>
    <w:rsid w:val="003B6505"/>
    <w:rsid w:val="003B71BE"/>
    <w:rsid w:val="003B7B56"/>
    <w:rsid w:val="003C059E"/>
    <w:rsid w:val="003C144B"/>
    <w:rsid w:val="003C1E69"/>
    <w:rsid w:val="003C1F6E"/>
    <w:rsid w:val="003C37C7"/>
    <w:rsid w:val="003C4A6D"/>
    <w:rsid w:val="003C696B"/>
    <w:rsid w:val="003D1019"/>
    <w:rsid w:val="003D2130"/>
    <w:rsid w:val="003D3F7A"/>
    <w:rsid w:val="003D4A05"/>
    <w:rsid w:val="003D4CB5"/>
    <w:rsid w:val="003D6166"/>
    <w:rsid w:val="003D688F"/>
    <w:rsid w:val="003D698F"/>
    <w:rsid w:val="003E068C"/>
    <w:rsid w:val="003E4155"/>
    <w:rsid w:val="003E7B47"/>
    <w:rsid w:val="003F118B"/>
    <w:rsid w:val="003F133F"/>
    <w:rsid w:val="003F1786"/>
    <w:rsid w:val="003F2068"/>
    <w:rsid w:val="003F2772"/>
    <w:rsid w:val="003F391A"/>
    <w:rsid w:val="003F47B5"/>
    <w:rsid w:val="003F72F9"/>
    <w:rsid w:val="00402300"/>
    <w:rsid w:val="00402443"/>
    <w:rsid w:val="004029B3"/>
    <w:rsid w:val="00405B14"/>
    <w:rsid w:val="00406425"/>
    <w:rsid w:val="00410590"/>
    <w:rsid w:val="00410FA0"/>
    <w:rsid w:val="004137C7"/>
    <w:rsid w:val="004137FD"/>
    <w:rsid w:val="00414EEE"/>
    <w:rsid w:val="00416AC6"/>
    <w:rsid w:val="00416F27"/>
    <w:rsid w:val="00417EE6"/>
    <w:rsid w:val="00420390"/>
    <w:rsid w:val="004208DB"/>
    <w:rsid w:val="00420BBE"/>
    <w:rsid w:val="00422A6C"/>
    <w:rsid w:val="00425A07"/>
    <w:rsid w:val="0042614E"/>
    <w:rsid w:val="0042749F"/>
    <w:rsid w:val="00433019"/>
    <w:rsid w:val="00434ECB"/>
    <w:rsid w:val="00437669"/>
    <w:rsid w:val="00437B60"/>
    <w:rsid w:val="00437D50"/>
    <w:rsid w:val="00437D72"/>
    <w:rsid w:val="00440155"/>
    <w:rsid w:val="00441752"/>
    <w:rsid w:val="004417AF"/>
    <w:rsid w:val="004417FF"/>
    <w:rsid w:val="00442DA0"/>
    <w:rsid w:val="00443A0B"/>
    <w:rsid w:val="004450A0"/>
    <w:rsid w:val="004452CA"/>
    <w:rsid w:val="00450556"/>
    <w:rsid w:val="00451773"/>
    <w:rsid w:val="004523DA"/>
    <w:rsid w:val="00453021"/>
    <w:rsid w:val="004553E7"/>
    <w:rsid w:val="004555A1"/>
    <w:rsid w:val="00457EAC"/>
    <w:rsid w:val="00460928"/>
    <w:rsid w:val="00462469"/>
    <w:rsid w:val="00463433"/>
    <w:rsid w:val="00464055"/>
    <w:rsid w:val="0046450E"/>
    <w:rsid w:val="00464CDF"/>
    <w:rsid w:val="00465175"/>
    <w:rsid w:val="0046568D"/>
    <w:rsid w:val="00465954"/>
    <w:rsid w:val="004676A8"/>
    <w:rsid w:val="00470653"/>
    <w:rsid w:val="004717C4"/>
    <w:rsid w:val="00471924"/>
    <w:rsid w:val="0047194A"/>
    <w:rsid w:val="00471F39"/>
    <w:rsid w:val="004722D5"/>
    <w:rsid w:val="00473165"/>
    <w:rsid w:val="00473780"/>
    <w:rsid w:val="00473F9B"/>
    <w:rsid w:val="00476E05"/>
    <w:rsid w:val="004813CC"/>
    <w:rsid w:val="004823D2"/>
    <w:rsid w:val="00482F54"/>
    <w:rsid w:val="00483A09"/>
    <w:rsid w:val="004844D7"/>
    <w:rsid w:val="00484559"/>
    <w:rsid w:val="0048499F"/>
    <w:rsid w:val="00484A80"/>
    <w:rsid w:val="00484F4E"/>
    <w:rsid w:val="00485E22"/>
    <w:rsid w:val="00487959"/>
    <w:rsid w:val="004905EB"/>
    <w:rsid w:val="00490E4D"/>
    <w:rsid w:val="004914CD"/>
    <w:rsid w:val="004916BA"/>
    <w:rsid w:val="0049179B"/>
    <w:rsid w:val="0049460F"/>
    <w:rsid w:val="00495446"/>
    <w:rsid w:val="0049596E"/>
    <w:rsid w:val="00495F78"/>
    <w:rsid w:val="00496DF1"/>
    <w:rsid w:val="004978AE"/>
    <w:rsid w:val="00497C73"/>
    <w:rsid w:val="004A0E52"/>
    <w:rsid w:val="004A2939"/>
    <w:rsid w:val="004A56D7"/>
    <w:rsid w:val="004A6305"/>
    <w:rsid w:val="004A7458"/>
    <w:rsid w:val="004B0E46"/>
    <w:rsid w:val="004B0E9D"/>
    <w:rsid w:val="004B0F8E"/>
    <w:rsid w:val="004B25AD"/>
    <w:rsid w:val="004B3EA5"/>
    <w:rsid w:val="004B51BB"/>
    <w:rsid w:val="004C0D05"/>
    <w:rsid w:val="004C1B45"/>
    <w:rsid w:val="004C2881"/>
    <w:rsid w:val="004C522A"/>
    <w:rsid w:val="004C5319"/>
    <w:rsid w:val="004C5B93"/>
    <w:rsid w:val="004C6028"/>
    <w:rsid w:val="004C75C7"/>
    <w:rsid w:val="004C7603"/>
    <w:rsid w:val="004D0F73"/>
    <w:rsid w:val="004D17D5"/>
    <w:rsid w:val="004D19CA"/>
    <w:rsid w:val="004D34F2"/>
    <w:rsid w:val="004D6CE0"/>
    <w:rsid w:val="004D7CB6"/>
    <w:rsid w:val="004E1594"/>
    <w:rsid w:val="004E2CFB"/>
    <w:rsid w:val="004E75E4"/>
    <w:rsid w:val="004E7BFB"/>
    <w:rsid w:val="004E7E4E"/>
    <w:rsid w:val="004F0200"/>
    <w:rsid w:val="004F1D94"/>
    <w:rsid w:val="004F2E8B"/>
    <w:rsid w:val="004F3D2C"/>
    <w:rsid w:val="004F457F"/>
    <w:rsid w:val="004F54A4"/>
    <w:rsid w:val="004F6196"/>
    <w:rsid w:val="004F7341"/>
    <w:rsid w:val="004F73CB"/>
    <w:rsid w:val="004F7FBB"/>
    <w:rsid w:val="00502CDF"/>
    <w:rsid w:val="00506C04"/>
    <w:rsid w:val="00506F7B"/>
    <w:rsid w:val="0050720D"/>
    <w:rsid w:val="005104CD"/>
    <w:rsid w:val="00511B25"/>
    <w:rsid w:val="00512F55"/>
    <w:rsid w:val="00513592"/>
    <w:rsid w:val="00513E17"/>
    <w:rsid w:val="005140A6"/>
    <w:rsid w:val="00514768"/>
    <w:rsid w:val="0051500E"/>
    <w:rsid w:val="00515737"/>
    <w:rsid w:val="0051791B"/>
    <w:rsid w:val="0052019C"/>
    <w:rsid w:val="005212E5"/>
    <w:rsid w:val="00521607"/>
    <w:rsid w:val="00522875"/>
    <w:rsid w:val="00522D31"/>
    <w:rsid w:val="00524575"/>
    <w:rsid w:val="0052459E"/>
    <w:rsid w:val="00524B8D"/>
    <w:rsid w:val="00527B15"/>
    <w:rsid w:val="0053339D"/>
    <w:rsid w:val="005334EB"/>
    <w:rsid w:val="00534489"/>
    <w:rsid w:val="0053523D"/>
    <w:rsid w:val="005354D5"/>
    <w:rsid w:val="00535BC1"/>
    <w:rsid w:val="00536404"/>
    <w:rsid w:val="005370E5"/>
    <w:rsid w:val="0053754A"/>
    <w:rsid w:val="00537D39"/>
    <w:rsid w:val="005430EC"/>
    <w:rsid w:val="00543582"/>
    <w:rsid w:val="00543CDC"/>
    <w:rsid w:val="00543ED1"/>
    <w:rsid w:val="0054418B"/>
    <w:rsid w:val="00550339"/>
    <w:rsid w:val="005510F8"/>
    <w:rsid w:val="00552672"/>
    <w:rsid w:val="00553724"/>
    <w:rsid w:val="00553D10"/>
    <w:rsid w:val="0055406C"/>
    <w:rsid w:val="00560C88"/>
    <w:rsid w:val="0056102C"/>
    <w:rsid w:val="005617B6"/>
    <w:rsid w:val="0056219D"/>
    <w:rsid w:val="00563764"/>
    <w:rsid w:val="00564781"/>
    <w:rsid w:val="005677F6"/>
    <w:rsid w:val="005700A5"/>
    <w:rsid w:val="00570C00"/>
    <w:rsid w:val="00572636"/>
    <w:rsid w:val="00573B0C"/>
    <w:rsid w:val="00573E23"/>
    <w:rsid w:val="00581CF6"/>
    <w:rsid w:val="00581F6F"/>
    <w:rsid w:val="00582174"/>
    <w:rsid w:val="00584744"/>
    <w:rsid w:val="00585198"/>
    <w:rsid w:val="00585D07"/>
    <w:rsid w:val="005860D1"/>
    <w:rsid w:val="00586764"/>
    <w:rsid w:val="00586DF7"/>
    <w:rsid w:val="00587740"/>
    <w:rsid w:val="00591442"/>
    <w:rsid w:val="00592BA0"/>
    <w:rsid w:val="005A1290"/>
    <w:rsid w:val="005A20E1"/>
    <w:rsid w:val="005A38B6"/>
    <w:rsid w:val="005A414C"/>
    <w:rsid w:val="005A737C"/>
    <w:rsid w:val="005A7B5D"/>
    <w:rsid w:val="005A7CA0"/>
    <w:rsid w:val="005A7EC9"/>
    <w:rsid w:val="005A7F6B"/>
    <w:rsid w:val="005B03AC"/>
    <w:rsid w:val="005B0BE2"/>
    <w:rsid w:val="005B0F2F"/>
    <w:rsid w:val="005B1377"/>
    <w:rsid w:val="005B17CA"/>
    <w:rsid w:val="005B3220"/>
    <w:rsid w:val="005B571D"/>
    <w:rsid w:val="005B5F91"/>
    <w:rsid w:val="005B67A3"/>
    <w:rsid w:val="005B7EA1"/>
    <w:rsid w:val="005C0B26"/>
    <w:rsid w:val="005C10DC"/>
    <w:rsid w:val="005C2638"/>
    <w:rsid w:val="005C3333"/>
    <w:rsid w:val="005C4037"/>
    <w:rsid w:val="005C49E6"/>
    <w:rsid w:val="005C59F5"/>
    <w:rsid w:val="005C5CBC"/>
    <w:rsid w:val="005D0379"/>
    <w:rsid w:val="005D0391"/>
    <w:rsid w:val="005D208D"/>
    <w:rsid w:val="005D24AB"/>
    <w:rsid w:val="005D30B5"/>
    <w:rsid w:val="005D4DBD"/>
    <w:rsid w:val="005D548D"/>
    <w:rsid w:val="005D597A"/>
    <w:rsid w:val="005D7A9B"/>
    <w:rsid w:val="005E29AE"/>
    <w:rsid w:val="005E3F67"/>
    <w:rsid w:val="005E55B7"/>
    <w:rsid w:val="005E6CC6"/>
    <w:rsid w:val="005F0394"/>
    <w:rsid w:val="005F1C3B"/>
    <w:rsid w:val="005F41CD"/>
    <w:rsid w:val="005F5737"/>
    <w:rsid w:val="006021FB"/>
    <w:rsid w:val="006031C9"/>
    <w:rsid w:val="00603408"/>
    <w:rsid w:val="0060472B"/>
    <w:rsid w:val="006048C6"/>
    <w:rsid w:val="00606D53"/>
    <w:rsid w:val="00606FF0"/>
    <w:rsid w:val="00607B00"/>
    <w:rsid w:val="00607B24"/>
    <w:rsid w:val="00614443"/>
    <w:rsid w:val="00615BF4"/>
    <w:rsid w:val="00617FC1"/>
    <w:rsid w:val="00620859"/>
    <w:rsid w:val="00623142"/>
    <w:rsid w:val="00623D72"/>
    <w:rsid w:val="00625FC7"/>
    <w:rsid w:val="0063142B"/>
    <w:rsid w:val="00631FF8"/>
    <w:rsid w:val="00633CE2"/>
    <w:rsid w:val="00634E5B"/>
    <w:rsid w:val="0063641B"/>
    <w:rsid w:val="006366DA"/>
    <w:rsid w:val="00636E29"/>
    <w:rsid w:val="00642982"/>
    <w:rsid w:val="00643D0F"/>
    <w:rsid w:val="00644EA3"/>
    <w:rsid w:val="00646B96"/>
    <w:rsid w:val="00647DC2"/>
    <w:rsid w:val="006502FF"/>
    <w:rsid w:val="006503A1"/>
    <w:rsid w:val="006521C5"/>
    <w:rsid w:val="006530C9"/>
    <w:rsid w:val="00653850"/>
    <w:rsid w:val="006546A4"/>
    <w:rsid w:val="00655068"/>
    <w:rsid w:val="00655F20"/>
    <w:rsid w:val="00656039"/>
    <w:rsid w:val="00657120"/>
    <w:rsid w:val="006612DE"/>
    <w:rsid w:val="0066163C"/>
    <w:rsid w:val="0066191D"/>
    <w:rsid w:val="006621D6"/>
    <w:rsid w:val="006639B8"/>
    <w:rsid w:val="00664B41"/>
    <w:rsid w:val="00664FF1"/>
    <w:rsid w:val="006659A6"/>
    <w:rsid w:val="00670282"/>
    <w:rsid w:val="006707DB"/>
    <w:rsid w:val="00672938"/>
    <w:rsid w:val="0067321E"/>
    <w:rsid w:val="00673E2C"/>
    <w:rsid w:val="006747A0"/>
    <w:rsid w:val="00674A3D"/>
    <w:rsid w:val="00674FA3"/>
    <w:rsid w:val="00676F8D"/>
    <w:rsid w:val="00677D48"/>
    <w:rsid w:val="00680140"/>
    <w:rsid w:val="00680318"/>
    <w:rsid w:val="00680FBE"/>
    <w:rsid w:val="00681349"/>
    <w:rsid w:val="006830CE"/>
    <w:rsid w:val="006851F9"/>
    <w:rsid w:val="006852B4"/>
    <w:rsid w:val="006859B9"/>
    <w:rsid w:val="00686C89"/>
    <w:rsid w:val="0068729F"/>
    <w:rsid w:val="00691963"/>
    <w:rsid w:val="006935AB"/>
    <w:rsid w:val="00693C38"/>
    <w:rsid w:val="00694CB8"/>
    <w:rsid w:val="00696457"/>
    <w:rsid w:val="00697B3B"/>
    <w:rsid w:val="006A01F3"/>
    <w:rsid w:val="006A0E39"/>
    <w:rsid w:val="006A134C"/>
    <w:rsid w:val="006A13D2"/>
    <w:rsid w:val="006A1DC1"/>
    <w:rsid w:val="006A268E"/>
    <w:rsid w:val="006A2F58"/>
    <w:rsid w:val="006A4811"/>
    <w:rsid w:val="006A5B7D"/>
    <w:rsid w:val="006A7212"/>
    <w:rsid w:val="006B0331"/>
    <w:rsid w:val="006B0752"/>
    <w:rsid w:val="006B1621"/>
    <w:rsid w:val="006B1625"/>
    <w:rsid w:val="006B1B64"/>
    <w:rsid w:val="006B28F8"/>
    <w:rsid w:val="006B408A"/>
    <w:rsid w:val="006B58BE"/>
    <w:rsid w:val="006B5D63"/>
    <w:rsid w:val="006B778B"/>
    <w:rsid w:val="006B7A14"/>
    <w:rsid w:val="006C0158"/>
    <w:rsid w:val="006C1CF9"/>
    <w:rsid w:val="006C260D"/>
    <w:rsid w:val="006C3A52"/>
    <w:rsid w:val="006C4964"/>
    <w:rsid w:val="006C7A9F"/>
    <w:rsid w:val="006D059E"/>
    <w:rsid w:val="006D0E99"/>
    <w:rsid w:val="006D1A86"/>
    <w:rsid w:val="006D588E"/>
    <w:rsid w:val="006D6008"/>
    <w:rsid w:val="006E034F"/>
    <w:rsid w:val="006E0FD7"/>
    <w:rsid w:val="006E2C0A"/>
    <w:rsid w:val="006E3DEE"/>
    <w:rsid w:val="006E405B"/>
    <w:rsid w:val="006E57D9"/>
    <w:rsid w:val="006E6C85"/>
    <w:rsid w:val="006E7536"/>
    <w:rsid w:val="006F0A5E"/>
    <w:rsid w:val="006F2D9D"/>
    <w:rsid w:val="006F4988"/>
    <w:rsid w:val="006F5AE4"/>
    <w:rsid w:val="006F5BFC"/>
    <w:rsid w:val="006F69DC"/>
    <w:rsid w:val="006F6CAF"/>
    <w:rsid w:val="006F76EC"/>
    <w:rsid w:val="006F7B55"/>
    <w:rsid w:val="007003C7"/>
    <w:rsid w:val="0070059A"/>
    <w:rsid w:val="007010F0"/>
    <w:rsid w:val="00701C14"/>
    <w:rsid w:val="00702C34"/>
    <w:rsid w:val="00703067"/>
    <w:rsid w:val="00703329"/>
    <w:rsid w:val="00704C00"/>
    <w:rsid w:val="00705494"/>
    <w:rsid w:val="00705728"/>
    <w:rsid w:val="00707896"/>
    <w:rsid w:val="00707EEA"/>
    <w:rsid w:val="00710066"/>
    <w:rsid w:val="00710D34"/>
    <w:rsid w:val="00710F8B"/>
    <w:rsid w:val="00712148"/>
    <w:rsid w:val="00712553"/>
    <w:rsid w:val="00714725"/>
    <w:rsid w:val="00715158"/>
    <w:rsid w:val="00715AE1"/>
    <w:rsid w:val="00717E5B"/>
    <w:rsid w:val="007233AC"/>
    <w:rsid w:val="00726286"/>
    <w:rsid w:val="007303F5"/>
    <w:rsid w:val="007307EA"/>
    <w:rsid w:val="007309D1"/>
    <w:rsid w:val="007313D6"/>
    <w:rsid w:val="007316D3"/>
    <w:rsid w:val="00732296"/>
    <w:rsid w:val="00732C8E"/>
    <w:rsid w:val="00733048"/>
    <w:rsid w:val="007330C3"/>
    <w:rsid w:val="007335D9"/>
    <w:rsid w:val="00735242"/>
    <w:rsid w:val="00735344"/>
    <w:rsid w:val="00735E2C"/>
    <w:rsid w:val="00735F1B"/>
    <w:rsid w:val="007403C8"/>
    <w:rsid w:val="0074071B"/>
    <w:rsid w:val="00743A4B"/>
    <w:rsid w:val="0074529B"/>
    <w:rsid w:val="00746B16"/>
    <w:rsid w:val="0074799B"/>
    <w:rsid w:val="00747BBD"/>
    <w:rsid w:val="00747C4D"/>
    <w:rsid w:val="0075006D"/>
    <w:rsid w:val="007501BD"/>
    <w:rsid w:val="0075266E"/>
    <w:rsid w:val="007542D8"/>
    <w:rsid w:val="00757CD5"/>
    <w:rsid w:val="00762A48"/>
    <w:rsid w:val="00766D39"/>
    <w:rsid w:val="007670E6"/>
    <w:rsid w:val="00767523"/>
    <w:rsid w:val="00770482"/>
    <w:rsid w:val="00770B7F"/>
    <w:rsid w:val="00771ABB"/>
    <w:rsid w:val="00773758"/>
    <w:rsid w:val="00773946"/>
    <w:rsid w:val="00773C58"/>
    <w:rsid w:val="00774926"/>
    <w:rsid w:val="00774C09"/>
    <w:rsid w:val="007758D9"/>
    <w:rsid w:val="00777370"/>
    <w:rsid w:val="00777AE2"/>
    <w:rsid w:val="00777EE9"/>
    <w:rsid w:val="00780D31"/>
    <w:rsid w:val="007820A7"/>
    <w:rsid w:val="00782628"/>
    <w:rsid w:val="007841F1"/>
    <w:rsid w:val="00787A8F"/>
    <w:rsid w:val="00792713"/>
    <w:rsid w:val="00792F59"/>
    <w:rsid w:val="00793EC8"/>
    <w:rsid w:val="007953DF"/>
    <w:rsid w:val="007A0398"/>
    <w:rsid w:val="007A57BE"/>
    <w:rsid w:val="007A5928"/>
    <w:rsid w:val="007A63E5"/>
    <w:rsid w:val="007A71D4"/>
    <w:rsid w:val="007A7402"/>
    <w:rsid w:val="007B14B4"/>
    <w:rsid w:val="007B3091"/>
    <w:rsid w:val="007C06F7"/>
    <w:rsid w:val="007C1A4C"/>
    <w:rsid w:val="007C2206"/>
    <w:rsid w:val="007C4CBE"/>
    <w:rsid w:val="007D1F88"/>
    <w:rsid w:val="007D4153"/>
    <w:rsid w:val="007D4AE5"/>
    <w:rsid w:val="007D62CD"/>
    <w:rsid w:val="007D7B12"/>
    <w:rsid w:val="007D7DF0"/>
    <w:rsid w:val="007E22F5"/>
    <w:rsid w:val="007E29FB"/>
    <w:rsid w:val="007E3DEF"/>
    <w:rsid w:val="007E77C1"/>
    <w:rsid w:val="007F01FF"/>
    <w:rsid w:val="007F30E4"/>
    <w:rsid w:val="007F3452"/>
    <w:rsid w:val="007F4644"/>
    <w:rsid w:val="007F5FBF"/>
    <w:rsid w:val="007F6541"/>
    <w:rsid w:val="007F728E"/>
    <w:rsid w:val="0080091A"/>
    <w:rsid w:val="008011D3"/>
    <w:rsid w:val="00801F52"/>
    <w:rsid w:val="00803114"/>
    <w:rsid w:val="00803190"/>
    <w:rsid w:val="00804684"/>
    <w:rsid w:val="00805733"/>
    <w:rsid w:val="00806D62"/>
    <w:rsid w:val="008073A7"/>
    <w:rsid w:val="008075EC"/>
    <w:rsid w:val="00807BAC"/>
    <w:rsid w:val="00807F45"/>
    <w:rsid w:val="008147B1"/>
    <w:rsid w:val="00814806"/>
    <w:rsid w:val="008148C6"/>
    <w:rsid w:val="00814DE9"/>
    <w:rsid w:val="00816E5C"/>
    <w:rsid w:val="00820D7C"/>
    <w:rsid w:val="00820F9E"/>
    <w:rsid w:val="00822240"/>
    <w:rsid w:val="00822CBC"/>
    <w:rsid w:val="008232D7"/>
    <w:rsid w:val="00823683"/>
    <w:rsid w:val="0082374B"/>
    <w:rsid w:val="008240AA"/>
    <w:rsid w:val="00824ED5"/>
    <w:rsid w:val="00825E1E"/>
    <w:rsid w:val="0083075A"/>
    <w:rsid w:val="00834DEE"/>
    <w:rsid w:val="00834E01"/>
    <w:rsid w:val="00840F6D"/>
    <w:rsid w:val="00841406"/>
    <w:rsid w:val="0084313D"/>
    <w:rsid w:val="00843A7E"/>
    <w:rsid w:val="00845416"/>
    <w:rsid w:val="00845DDD"/>
    <w:rsid w:val="0084696F"/>
    <w:rsid w:val="008507C8"/>
    <w:rsid w:val="00850C00"/>
    <w:rsid w:val="00851E50"/>
    <w:rsid w:val="008539A8"/>
    <w:rsid w:val="00853CFA"/>
    <w:rsid w:val="00854600"/>
    <w:rsid w:val="008562EC"/>
    <w:rsid w:val="0085795E"/>
    <w:rsid w:val="00861FE6"/>
    <w:rsid w:val="00863403"/>
    <w:rsid w:val="008662CF"/>
    <w:rsid w:val="00866405"/>
    <w:rsid w:val="00870A1F"/>
    <w:rsid w:val="00870F2C"/>
    <w:rsid w:val="0087521D"/>
    <w:rsid w:val="0087531D"/>
    <w:rsid w:val="00876C79"/>
    <w:rsid w:val="008773A9"/>
    <w:rsid w:val="0087774D"/>
    <w:rsid w:val="008778F1"/>
    <w:rsid w:val="00881043"/>
    <w:rsid w:val="00882987"/>
    <w:rsid w:val="008832B4"/>
    <w:rsid w:val="0088447E"/>
    <w:rsid w:val="008848D2"/>
    <w:rsid w:val="00885212"/>
    <w:rsid w:val="00886D4F"/>
    <w:rsid w:val="008871FE"/>
    <w:rsid w:val="008911A9"/>
    <w:rsid w:val="0089256E"/>
    <w:rsid w:val="00892A72"/>
    <w:rsid w:val="008937F3"/>
    <w:rsid w:val="00893C38"/>
    <w:rsid w:val="00893DEE"/>
    <w:rsid w:val="0089559F"/>
    <w:rsid w:val="00896DFF"/>
    <w:rsid w:val="008973E5"/>
    <w:rsid w:val="008A0201"/>
    <w:rsid w:val="008A1611"/>
    <w:rsid w:val="008A199E"/>
    <w:rsid w:val="008A2068"/>
    <w:rsid w:val="008A247D"/>
    <w:rsid w:val="008A5256"/>
    <w:rsid w:val="008A61FB"/>
    <w:rsid w:val="008A6728"/>
    <w:rsid w:val="008B087A"/>
    <w:rsid w:val="008B21AB"/>
    <w:rsid w:val="008B25F3"/>
    <w:rsid w:val="008B3F15"/>
    <w:rsid w:val="008B485D"/>
    <w:rsid w:val="008B58B1"/>
    <w:rsid w:val="008B5922"/>
    <w:rsid w:val="008B6787"/>
    <w:rsid w:val="008B71F3"/>
    <w:rsid w:val="008B7DE6"/>
    <w:rsid w:val="008C16C1"/>
    <w:rsid w:val="008C1A9A"/>
    <w:rsid w:val="008C22BE"/>
    <w:rsid w:val="008C37D8"/>
    <w:rsid w:val="008C44B1"/>
    <w:rsid w:val="008C4807"/>
    <w:rsid w:val="008C52A0"/>
    <w:rsid w:val="008C6425"/>
    <w:rsid w:val="008C6DF1"/>
    <w:rsid w:val="008D0893"/>
    <w:rsid w:val="008D0B8F"/>
    <w:rsid w:val="008D2A0B"/>
    <w:rsid w:val="008D41EC"/>
    <w:rsid w:val="008D5D5E"/>
    <w:rsid w:val="008D7022"/>
    <w:rsid w:val="008D7FCD"/>
    <w:rsid w:val="008E043B"/>
    <w:rsid w:val="008E3674"/>
    <w:rsid w:val="008E44B4"/>
    <w:rsid w:val="008E5522"/>
    <w:rsid w:val="008E59D8"/>
    <w:rsid w:val="008E5C72"/>
    <w:rsid w:val="008E6532"/>
    <w:rsid w:val="008F0657"/>
    <w:rsid w:val="008F17EB"/>
    <w:rsid w:val="008F399B"/>
    <w:rsid w:val="008F44C1"/>
    <w:rsid w:val="008F5228"/>
    <w:rsid w:val="008F5265"/>
    <w:rsid w:val="008F5349"/>
    <w:rsid w:val="008F550A"/>
    <w:rsid w:val="008F75B0"/>
    <w:rsid w:val="009015FD"/>
    <w:rsid w:val="0090166D"/>
    <w:rsid w:val="00901A2C"/>
    <w:rsid w:val="009021FB"/>
    <w:rsid w:val="00902490"/>
    <w:rsid w:val="00902991"/>
    <w:rsid w:val="00903018"/>
    <w:rsid w:val="009048D2"/>
    <w:rsid w:val="00905215"/>
    <w:rsid w:val="00905CBD"/>
    <w:rsid w:val="00911BB6"/>
    <w:rsid w:val="00912331"/>
    <w:rsid w:val="009129DF"/>
    <w:rsid w:val="00913C6E"/>
    <w:rsid w:val="0091440D"/>
    <w:rsid w:val="0091486D"/>
    <w:rsid w:val="00915014"/>
    <w:rsid w:val="00916880"/>
    <w:rsid w:val="009172E3"/>
    <w:rsid w:val="00920E51"/>
    <w:rsid w:val="00922F05"/>
    <w:rsid w:val="00924C09"/>
    <w:rsid w:val="00924C24"/>
    <w:rsid w:val="00927667"/>
    <w:rsid w:val="00927BBD"/>
    <w:rsid w:val="00932F68"/>
    <w:rsid w:val="00933FFC"/>
    <w:rsid w:val="00934441"/>
    <w:rsid w:val="0093457B"/>
    <w:rsid w:val="00935695"/>
    <w:rsid w:val="009357EB"/>
    <w:rsid w:val="00935E50"/>
    <w:rsid w:val="009362A4"/>
    <w:rsid w:val="00940E49"/>
    <w:rsid w:val="009426AE"/>
    <w:rsid w:val="0094273A"/>
    <w:rsid w:val="00944989"/>
    <w:rsid w:val="00944ED5"/>
    <w:rsid w:val="00945B55"/>
    <w:rsid w:val="00946186"/>
    <w:rsid w:val="009463A3"/>
    <w:rsid w:val="00947CC7"/>
    <w:rsid w:val="00950BD9"/>
    <w:rsid w:val="00950C06"/>
    <w:rsid w:val="00954CD9"/>
    <w:rsid w:val="0095626E"/>
    <w:rsid w:val="00960704"/>
    <w:rsid w:val="00960AF7"/>
    <w:rsid w:val="00961996"/>
    <w:rsid w:val="00963724"/>
    <w:rsid w:val="00964B42"/>
    <w:rsid w:val="00965026"/>
    <w:rsid w:val="00965C9B"/>
    <w:rsid w:val="00966775"/>
    <w:rsid w:val="009673B2"/>
    <w:rsid w:val="0097274A"/>
    <w:rsid w:val="00972859"/>
    <w:rsid w:val="00972FF7"/>
    <w:rsid w:val="00973AD9"/>
    <w:rsid w:val="009756C4"/>
    <w:rsid w:val="0097612F"/>
    <w:rsid w:val="00977E2D"/>
    <w:rsid w:val="00980438"/>
    <w:rsid w:val="00980C68"/>
    <w:rsid w:val="00980D32"/>
    <w:rsid w:val="009825F1"/>
    <w:rsid w:val="0098445D"/>
    <w:rsid w:val="009872DC"/>
    <w:rsid w:val="00990A53"/>
    <w:rsid w:val="00991002"/>
    <w:rsid w:val="009939CF"/>
    <w:rsid w:val="0099525A"/>
    <w:rsid w:val="0099555C"/>
    <w:rsid w:val="00997546"/>
    <w:rsid w:val="009976D6"/>
    <w:rsid w:val="00997BFF"/>
    <w:rsid w:val="009A2D67"/>
    <w:rsid w:val="009A3AFC"/>
    <w:rsid w:val="009A7244"/>
    <w:rsid w:val="009A7DB0"/>
    <w:rsid w:val="009B123B"/>
    <w:rsid w:val="009B2A04"/>
    <w:rsid w:val="009B5224"/>
    <w:rsid w:val="009B52A8"/>
    <w:rsid w:val="009C009C"/>
    <w:rsid w:val="009C0D44"/>
    <w:rsid w:val="009C3809"/>
    <w:rsid w:val="009C42A9"/>
    <w:rsid w:val="009C4B19"/>
    <w:rsid w:val="009C6F37"/>
    <w:rsid w:val="009C728D"/>
    <w:rsid w:val="009C72CF"/>
    <w:rsid w:val="009D0256"/>
    <w:rsid w:val="009D0C87"/>
    <w:rsid w:val="009D0E78"/>
    <w:rsid w:val="009D0F9D"/>
    <w:rsid w:val="009D24BE"/>
    <w:rsid w:val="009D4225"/>
    <w:rsid w:val="009D49E4"/>
    <w:rsid w:val="009D4BCB"/>
    <w:rsid w:val="009D4C93"/>
    <w:rsid w:val="009D4E44"/>
    <w:rsid w:val="009D5E7C"/>
    <w:rsid w:val="009D6614"/>
    <w:rsid w:val="009D6C26"/>
    <w:rsid w:val="009D74B5"/>
    <w:rsid w:val="009E15FD"/>
    <w:rsid w:val="009E1F38"/>
    <w:rsid w:val="009E4040"/>
    <w:rsid w:val="009E51FE"/>
    <w:rsid w:val="009E59A2"/>
    <w:rsid w:val="009E5C24"/>
    <w:rsid w:val="009E5E17"/>
    <w:rsid w:val="009E6EAD"/>
    <w:rsid w:val="009F0EC2"/>
    <w:rsid w:val="009F4528"/>
    <w:rsid w:val="009F5BC6"/>
    <w:rsid w:val="009F6070"/>
    <w:rsid w:val="009F61A8"/>
    <w:rsid w:val="009F7664"/>
    <w:rsid w:val="009F7B74"/>
    <w:rsid w:val="00A025EC"/>
    <w:rsid w:val="00A02C02"/>
    <w:rsid w:val="00A03B64"/>
    <w:rsid w:val="00A041C2"/>
    <w:rsid w:val="00A04ADA"/>
    <w:rsid w:val="00A05343"/>
    <w:rsid w:val="00A0548A"/>
    <w:rsid w:val="00A0587E"/>
    <w:rsid w:val="00A05D3E"/>
    <w:rsid w:val="00A067BD"/>
    <w:rsid w:val="00A114AF"/>
    <w:rsid w:val="00A12DAC"/>
    <w:rsid w:val="00A1487A"/>
    <w:rsid w:val="00A15071"/>
    <w:rsid w:val="00A15AE4"/>
    <w:rsid w:val="00A1616C"/>
    <w:rsid w:val="00A162F3"/>
    <w:rsid w:val="00A169E9"/>
    <w:rsid w:val="00A16ABB"/>
    <w:rsid w:val="00A16B1B"/>
    <w:rsid w:val="00A1754B"/>
    <w:rsid w:val="00A2025D"/>
    <w:rsid w:val="00A21BB8"/>
    <w:rsid w:val="00A21C97"/>
    <w:rsid w:val="00A239D7"/>
    <w:rsid w:val="00A25A8C"/>
    <w:rsid w:val="00A25CDA"/>
    <w:rsid w:val="00A25DD4"/>
    <w:rsid w:val="00A26496"/>
    <w:rsid w:val="00A27A1C"/>
    <w:rsid w:val="00A35A42"/>
    <w:rsid w:val="00A36AFA"/>
    <w:rsid w:val="00A36BD3"/>
    <w:rsid w:val="00A37AB6"/>
    <w:rsid w:val="00A37E89"/>
    <w:rsid w:val="00A40732"/>
    <w:rsid w:val="00A41AF9"/>
    <w:rsid w:val="00A41E88"/>
    <w:rsid w:val="00A449DE"/>
    <w:rsid w:val="00A44FF6"/>
    <w:rsid w:val="00A4500E"/>
    <w:rsid w:val="00A4657E"/>
    <w:rsid w:val="00A46692"/>
    <w:rsid w:val="00A473F6"/>
    <w:rsid w:val="00A47926"/>
    <w:rsid w:val="00A510CB"/>
    <w:rsid w:val="00A52EF1"/>
    <w:rsid w:val="00A53228"/>
    <w:rsid w:val="00A5354D"/>
    <w:rsid w:val="00A53FD4"/>
    <w:rsid w:val="00A54540"/>
    <w:rsid w:val="00A5501F"/>
    <w:rsid w:val="00A55196"/>
    <w:rsid w:val="00A56571"/>
    <w:rsid w:val="00A56B3E"/>
    <w:rsid w:val="00A60FE6"/>
    <w:rsid w:val="00A62C47"/>
    <w:rsid w:val="00A70F89"/>
    <w:rsid w:val="00A711FD"/>
    <w:rsid w:val="00A71874"/>
    <w:rsid w:val="00A727DF"/>
    <w:rsid w:val="00A73374"/>
    <w:rsid w:val="00A743DC"/>
    <w:rsid w:val="00A760C4"/>
    <w:rsid w:val="00A76D96"/>
    <w:rsid w:val="00A81B8E"/>
    <w:rsid w:val="00A82EE5"/>
    <w:rsid w:val="00A83C1D"/>
    <w:rsid w:val="00A91106"/>
    <w:rsid w:val="00A919BA"/>
    <w:rsid w:val="00A93416"/>
    <w:rsid w:val="00A934D2"/>
    <w:rsid w:val="00A959AD"/>
    <w:rsid w:val="00A96010"/>
    <w:rsid w:val="00A96488"/>
    <w:rsid w:val="00AA0C91"/>
    <w:rsid w:val="00AA3745"/>
    <w:rsid w:val="00AA3F13"/>
    <w:rsid w:val="00AA3F49"/>
    <w:rsid w:val="00AA4F9D"/>
    <w:rsid w:val="00AA5FFD"/>
    <w:rsid w:val="00AA6077"/>
    <w:rsid w:val="00AA6382"/>
    <w:rsid w:val="00AA7326"/>
    <w:rsid w:val="00AB3337"/>
    <w:rsid w:val="00AB5725"/>
    <w:rsid w:val="00AB61AB"/>
    <w:rsid w:val="00AB65F7"/>
    <w:rsid w:val="00AC01CE"/>
    <w:rsid w:val="00AC1CD5"/>
    <w:rsid w:val="00AC27B6"/>
    <w:rsid w:val="00AC29F9"/>
    <w:rsid w:val="00AC30CB"/>
    <w:rsid w:val="00AC392F"/>
    <w:rsid w:val="00AC3C0B"/>
    <w:rsid w:val="00AC3ECC"/>
    <w:rsid w:val="00AC478D"/>
    <w:rsid w:val="00AC571D"/>
    <w:rsid w:val="00AC6DCF"/>
    <w:rsid w:val="00AC7C62"/>
    <w:rsid w:val="00AC7E5C"/>
    <w:rsid w:val="00AD00B8"/>
    <w:rsid w:val="00AD0CD5"/>
    <w:rsid w:val="00AD1487"/>
    <w:rsid w:val="00AD1CCC"/>
    <w:rsid w:val="00AD3283"/>
    <w:rsid w:val="00AD36A0"/>
    <w:rsid w:val="00AD3905"/>
    <w:rsid w:val="00AD41B0"/>
    <w:rsid w:val="00AD6E13"/>
    <w:rsid w:val="00AE341F"/>
    <w:rsid w:val="00AE47CC"/>
    <w:rsid w:val="00AE5037"/>
    <w:rsid w:val="00AE60E1"/>
    <w:rsid w:val="00AF12C5"/>
    <w:rsid w:val="00AF31E0"/>
    <w:rsid w:val="00AF3F10"/>
    <w:rsid w:val="00AF4219"/>
    <w:rsid w:val="00AF4E18"/>
    <w:rsid w:val="00AF7F5B"/>
    <w:rsid w:val="00AF7F8A"/>
    <w:rsid w:val="00B00290"/>
    <w:rsid w:val="00B00574"/>
    <w:rsid w:val="00B00637"/>
    <w:rsid w:val="00B034B4"/>
    <w:rsid w:val="00B052E3"/>
    <w:rsid w:val="00B07467"/>
    <w:rsid w:val="00B079C8"/>
    <w:rsid w:val="00B07D34"/>
    <w:rsid w:val="00B10BD3"/>
    <w:rsid w:val="00B10DED"/>
    <w:rsid w:val="00B11535"/>
    <w:rsid w:val="00B121CB"/>
    <w:rsid w:val="00B12397"/>
    <w:rsid w:val="00B13B3B"/>
    <w:rsid w:val="00B1460B"/>
    <w:rsid w:val="00B15670"/>
    <w:rsid w:val="00B16740"/>
    <w:rsid w:val="00B17544"/>
    <w:rsid w:val="00B21617"/>
    <w:rsid w:val="00B23E11"/>
    <w:rsid w:val="00B25F1C"/>
    <w:rsid w:val="00B26269"/>
    <w:rsid w:val="00B2634A"/>
    <w:rsid w:val="00B27C9E"/>
    <w:rsid w:val="00B30C0A"/>
    <w:rsid w:val="00B337C6"/>
    <w:rsid w:val="00B33C9C"/>
    <w:rsid w:val="00B349E1"/>
    <w:rsid w:val="00B37A2A"/>
    <w:rsid w:val="00B45F4D"/>
    <w:rsid w:val="00B46BD4"/>
    <w:rsid w:val="00B52F0A"/>
    <w:rsid w:val="00B5358B"/>
    <w:rsid w:val="00B54A53"/>
    <w:rsid w:val="00B55954"/>
    <w:rsid w:val="00B60B2B"/>
    <w:rsid w:val="00B60D4E"/>
    <w:rsid w:val="00B61509"/>
    <w:rsid w:val="00B61D57"/>
    <w:rsid w:val="00B62547"/>
    <w:rsid w:val="00B62CF0"/>
    <w:rsid w:val="00B65165"/>
    <w:rsid w:val="00B658FF"/>
    <w:rsid w:val="00B66161"/>
    <w:rsid w:val="00B674F2"/>
    <w:rsid w:val="00B67B8C"/>
    <w:rsid w:val="00B70FFC"/>
    <w:rsid w:val="00B713BD"/>
    <w:rsid w:val="00B72633"/>
    <w:rsid w:val="00B7350C"/>
    <w:rsid w:val="00B748EF"/>
    <w:rsid w:val="00B76A09"/>
    <w:rsid w:val="00B7769D"/>
    <w:rsid w:val="00B820F7"/>
    <w:rsid w:val="00B8359A"/>
    <w:rsid w:val="00B83985"/>
    <w:rsid w:val="00B85A33"/>
    <w:rsid w:val="00B86A1F"/>
    <w:rsid w:val="00B87348"/>
    <w:rsid w:val="00B90012"/>
    <w:rsid w:val="00B90654"/>
    <w:rsid w:val="00B91807"/>
    <w:rsid w:val="00B92444"/>
    <w:rsid w:val="00B92E15"/>
    <w:rsid w:val="00B92F3D"/>
    <w:rsid w:val="00B97794"/>
    <w:rsid w:val="00BA05B1"/>
    <w:rsid w:val="00BA0899"/>
    <w:rsid w:val="00BA090A"/>
    <w:rsid w:val="00BA100B"/>
    <w:rsid w:val="00BA5C9B"/>
    <w:rsid w:val="00BA65F6"/>
    <w:rsid w:val="00BA66D3"/>
    <w:rsid w:val="00BB1492"/>
    <w:rsid w:val="00BB2E62"/>
    <w:rsid w:val="00BB419C"/>
    <w:rsid w:val="00BB481C"/>
    <w:rsid w:val="00BB568B"/>
    <w:rsid w:val="00BB5CDF"/>
    <w:rsid w:val="00BB67BA"/>
    <w:rsid w:val="00BB6E41"/>
    <w:rsid w:val="00BB7408"/>
    <w:rsid w:val="00BB7429"/>
    <w:rsid w:val="00BC0CC6"/>
    <w:rsid w:val="00BC15FB"/>
    <w:rsid w:val="00BC1EDF"/>
    <w:rsid w:val="00BC2081"/>
    <w:rsid w:val="00BD2D8A"/>
    <w:rsid w:val="00BD3243"/>
    <w:rsid w:val="00BD47DF"/>
    <w:rsid w:val="00BD61E5"/>
    <w:rsid w:val="00BE4138"/>
    <w:rsid w:val="00BE51E9"/>
    <w:rsid w:val="00BE589F"/>
    <w:rsid w:val="00BE60EB"/>
    <w:rsid w:val="00BE743C"/>
    <w:rsid w:val="00BF3642"/>
    <w:rsid w:val="00BF7C91"/>
    <w:rsid w:val="00C00404"/>
    <w:rsid w:val="00C0053C"/>
    <w:rsid w:val="00C01068"/>
    <w:rsid w:val="00C012CD"/>
    <w:rsid w:val="00C02D0C"/>
    <w:rsid w:val="00C044ED"/>
    <w:rsid w:val="00C04A00"/>
    <w:rsid w:val="00C052AA"/>
    <w:rsid w:val="00C06011"/>
    <w:rsid w:val="00C0675C"/>
    <w:rsid w:val="00C10168"/>
    <w:rsid w:val="00C106D6"/>
    <w:rsid w:val="00C11299"/>
    <w:rsid w:val="00C12948"/>
    <w:rsid w:val="00C1339B"/>
    <w:rsid w:val="00C14023"/>
    <w:rsid w:val="00C2008F"/>
    <w:rsid w:val="00C20275"/>
    <w:rsid w:val="00C221CA"/>
    <w:rsid w:val="00C226CE"/>
    <w:rsid w:val="00C23536"/>
    <w:rsid w:val="00C23937"/>
    <w:rsid w:val="00C23DF6"/>
    <w:rsid w:val="00C2636A"/>
    <w:rsid w:val="00C3020A"/>
    <w:rsid w:val="00C336E7"/>
    <w:rsid w:val="00C35474"/>
    <w:rsid w:val="00C35B70"/>
    <w:rsid w:val="00C35D85"/>
    <w:rsid w:val="00C37B19"/>
    <w:rsid w:val="00C4105D"/>
    <w:rsid w:val="00C410CA"/>
    <w:rsid w:val="00C416A4"/>
    <w:rsid w:val="00C41848"/>
    <w:rsid w:val="00C423D5"/>
    <w:rsid w:val="00C42A58"/>
    <w:rsid w:val="00C43049"/>
    <w:rsid w:val="00C4514A"/>
    <w:rsid w:val="00C457AD"/>
    <w:rsid w:val="00C46509"/>
    <w:rsid w:val="00C466B7"/>
    <w:rsid w:val="00C52018"/>
    <w:rsid w:val="00C529F0"/>
    <w:rsid w:val="00C52D67"/>
    <w:rsid w:val="00C55CCA"/>
    <w:rsid w:val="00C57273"/>
    <w:rsid w:val="00C577A0"/>
    <w:rsid w:val="00C6047D"/>
    <w:rsid w:val="00C61F26"/>
    <w:rsid w:val="00C625DA"/>
    <w:rsid w:val="00C63B21"/>
    <w:rsid w:val="00C649E3"/>
    <w:rsid w:val="00C66EAF"/>
    <w:rsid w:val="00C678C7"/>
    <w:rsid w:val="00C710A5"/>
    <w:rsid w:val="00C711C8"/>
    <w:rsid w:val="00C726AE"/>
    <w:rsid w:val="00C72BE3"/>
    <w:rsid w:val="00C75832"/>
    <w:rsid w:val="00C76E2C"/>
    <w:rsid w:val="00C7734A"/>
    <w:rsid w:val="00C77461"/>
    <w:rsid w:val="00C816BE"/>
    <w:rsid w:val="00C8209E"/>
    <w:rsid w:val="00C83242"/>
    <w:rsid w:val="00C833E6"/>
    <w:rsid w:val="00C83AFD"/>
    <w:rsid w:val="00C8518E"/>
    <w:rsid w:val="00C851C0"/>
    <w:rsid w:val="00C91B66"/>
    <w:rsid w:val="00C9278E"/>
    <w:rsid w:val="00C9492B"/>
    <w:rsid w:val="00C96B1D"/>
    <w:rsid w:val="00C97DC7"/>
    <w:rsid w:val="00CA057E"/>
    <w:rsid w:val="00CA2AC2"/>
    <w:rsid w:val="00CA3DC8"/>
    <w:rsid w:val="00CA5139"/>
    <w:rsid w:val="00CA5E47"/>
    <w:rsid w:val="00CA6D1E"/>
    <w:rsid w:val="00CB060A"/>
    <w:rsid w:val="00CB0F8F"/>
    <w:rsid w:val="00CB1396"/>
    <w:rsid w:val="00CB1A86"/>
    <w:rsid w:val="00CB2377"/>
    <w:rsid w:val="00CB367E"/>
    <w:rsid w:val="00CB465C"/>
    <w:rsid w:val="00CB4F53"/>
    <w:rsid w:val="00CB5BFA"/>
    <w:rsid w:val="00CC0D81"/>
    <w:rsid w:val="00CC6F57"/>
    <w:rsid w:val="00CD02EF"/>
    <w:rsid w:val="00CD0817"/>
    <w:rsid w:val="00CD0E9A"/>
    <w:rsid w:val="00CD1067"/>
    <w:rsid w:val="00CD1793"/>
    <w:rsid w:val="00CD3FDE"/>
    <w:rsid w:val="00CD422D"/>
    <w:rsid w:val="00CD4997"/>
    <w:rsid w:val="00CD5911"/>
    <w:rsid w:val="00CD72E1"/>
    <w:rsid w:val="00CD7CC1"/>
    <w:rsid w:val="00CE64C2"/>
    <w:rsid w:val="00CE6C23"/>
    <w:rsid w:val="00CF096F"/>
    <w:rsid w:val="00CF12F1"/>
    <w:rsid w:val="00CF2CD9"/>
    <w:rsid w:val="00CF2D37"/>
    <w:rsid w:val="00CF3436"/>
    <w:rsid w:val="00CF35E7"/>
    <w:rsid w:val="00CF5464"/>
    <w:rsid w:val="00CF734E"/>
    <w:rsid w:val="00D00EE2"/>
    <w:rsid w:val="00D0162A"/>
    <w:rsid w:val="00D01A6C"/>
    <w:rsid w:val="00D01E73"/>
    <w:rsid w:val="00D01EEB"/>
    <w:rsid w:val="00D01F12"/>
    <w:rsid w:val="00D02B52"/>
    <w:rsid w:val="00D04407"/>
    <w:rsid w:val="00D04B4D"/>
    <w:rsid w:val="00D06BAA"/>
    <w:rsid w:val="00D07959"/>
    <w:rsid w:val="00D07EBF"/>
    <w:rsid w:val="00D1027D"/>
    <w:rsid w:val="00D109B3"/>
    <w:rsid w:val="00D11AAF"/>
    <w:rsid w:val="00D1499C"/>
    <w:rsid w:val="00D167C3"/>
    <w:rsid w:val="00D176B6"/>
    <w:rsid w:val="00D21068"/>
    <w:rsid w:val="00D22962"/>
    <w:rsid w:val="00D24B64"/>
    <w:rsid w:val="00D251D1"/>
    <w:rsid w:val="00D25EE4"/>
    <w:rsid w:val="00D276B7"/>
    <w:rsid w:val="00D30CCA"/>
    <w:rsid w:val="00D310C2"/>
    <w:rsid w:val="00D317C0"/>
    <w:rsid w:val="00D31B3E"/>
    <w:rsid w:val="00D3320F"/>
    <w:rsid w:val="00D33305"/>
    <w:rsid w:val="00D3610E"/>
    <w:rsid w:val="00D3676E"/>
    <w:rsid w:val="00D3799F"/>
    <w:rsid w:val="00D37D1E"/>
    <w:rsid w:val="00D37F6D"/>
    <w:rsid w:val="00D40916"/>
    <w:rsid w:val="00D418C3"/>
    <w:rsid w:val="00D41A03"/>
    <w:rsid w:val="00D421E3"/>
    <w:rsid w:val="00D42487"/>
    <w:rsid w:val="00D431BA"/>
    <w:rsid w:val="00D4340E"/>
    <w:rsid w:val="00D43E74"/>
    <w:rsid w:val="00D4437B"/>
    <w:rsid w:val="00D44C4D"/>
    <w:rsid w:val="00D44EB1"/>
    <w:rsid w:val="00D45077"/>
    <w:rsid w:val="00D451F1"/>
    <w:rsid w:val="00D45C0C"/>
    <w:rsid w:val="00D4604B"/>
    <w:rsid w:val="00D46211"/>
    <w:rsid w:val="00D50594"/>
    <w:rsid w:val="00D51623"/>
    <w:rsid w:val="00D521C9"/>
    <w:rsid w:val="00D52B53"/>
    <w:rsid w:val="00D53112"/>
    <w:rsid w:val="00D54794"/>
    <w:rsid w:val="00D54B44"/>
    <w:rsid w:val="00D55DB3"/>
    <w:rsid w:val="00D56996"/>
    <w:rsid w:val="00D60A13"/>
    <w:rsid w:val="00D61D9B"/>
    <w:rsid w:val="00D6270A"/>
    <w:rsid w:val="00D64251"/>
    <w:rsid w:val="00D65A9C"/>
    <w:rsid w:val="00D65CF6"/>
    <w:rsid w:val="00D66299"/>
    <w:rsid w:val="00D67E71"/>
    <w:rsid w:val="00D67F11"/>
    <w:rsid w:val="00D7083A"/>
    <w:rsid w:val="00D709A4"/>
    <w:rsid w:val="00D71E00"/>
    <w:rsid w:val="00D7292D"/>
    <w:rsid w:val="00D7382C"/>
    <w:rsid w:val="00D73993"/>
    <w:rsid w:val="00D73A84"/>
    <w:rsid w:val="00D755A9"/>
    <w:rsid w:val="00D75E35"/>
    <w:rsid w:val="00D80AD0"/>
    <w:rsid w:val="00D81A34"/>
    <w:rsid w:val="00D820FC"/>
    <w:rsid w:val="00D8347A"/>
    <w:rsid w:val="00D84F55"/>
    <w:rsid w:val="00D85707"/>
    <w:rsid w:val="00D87A6A"/>
    <w:rsid w:val="00D87A94"/>
    <w:rsid w:val="00D87BAA"/>
    <w:rsid w:val="00D90C16"/>
    <w:rsid w:val="00D91960"/>
    <w:rsid w:val="00D929D7"/>
    <w:rsid w:val="00D9363C"/>
    <w:rsid w:val="00D93F76"/>
    <w:rsid w:val="00D95708"/>
    <w:rsid w:val="00D95CC5"/>
    <w:rsid w:val="00D9680A"/>
    <w:rsid w:val="00DA58DF"/>
    <w:rsid w:val="00DA708D"/>
    <w:rsid w:val="00DB2AA2"/>
    <w:rsid w:val="00DB3DCE"/>
    <w:rsid w:val="00DB5364"/>
    <w:rsid w:val="00DC0507"/>
    <w:rsid w:val="00DC0817"/>
    <w:rsid w:val="00DC12D7"/>
    <w:rsid w:val="00DC1D2E"/>
    <w:rsid w:val="00DC271A"/>
    <w:rsid w:val="00DC2A7C"/>
    <w:rsid w:val="00DC44AC"/>
    <w:rsid w:val="00DC772D"/>
    <w:rsid w:val="00DC791B"/>
    <w:rsid w:val="00DC7E6B"/>
    <w:rsid w:val="00DD0099"/>
    <w:rsid w:val="00DD06D3"/>
    <w:rsid w:val="00DD2618"/>
    <w:rsid w:val="00DD28F4"/>
    <w:rsid w:val="00DD2E9F"/>
    <w:rsid w:val="00DD4AE7"/>
    <w:rsid w:val="00DD5550"/>
    <w:rsid w:val="00DD6CAB"/>
    <w:rsid w:val="00DE0ABB"/>
    <w:rsid w:val="00DE140D"/>
    <w:rsid w:val="00DE19D9"/>
    <w:rsid w:val="00DE3326"/>
    <w:rsid w:val="00DE3FF7"/>
    <w:rsid w:val="00DE6777"/>
    <w:rsid w:val="00DE767D"/>
    <w:rsid w:val="00DE7F6C"/>
    <w:rsid w:val="00DF08BB"/>
    <w:rsid w:val="00DF0A0D"/>
    <w:rsid w:val="00DF4E89"/>
    <w:rsid w:val="00DF67C0"/>
    <w:rsid w:val="00DF6C68"/>
    <w:rsid w:val="00DF7F9F"/>
    <w:rsid w:val="00E01518"/>
    <w:rsid w:val="00E01AFE"/>
    <w:rsid w:val="00E021FF"/>
    <w:rsid w:val="00E02931"/>
    <w:rsid w:val="00E03721"/>
    <w:rsid w:val="00E055F2"/>
    <w:rsid w:val="00E12A7B"/>
    <w:rsid w:val="00E12B84"/>
    <w:rsid w:val="00E132C6"/>
    <w:rsid w:val="00E150D4"/>
    <w:rsid w:val="00E15197"/>
    <w:rsid w:val="00E201B3"/>
    <w:rsid w:val="00E24DBA"/>
    <w:rsid w:val="00E25EF0"/>
    <w:rsid w:val="00E26161"/>
    <w:rsid w:val="00E301B8"/>
    <w:rsid w:val="00E321A4"/>
    <w:rsid w:val="00E32DF3"/>
    <w:rsid w:val="00E33572"/>
    <w:rsid w:val="00E3368F"/>
    <w:rsid w:val="00E33E37"/>
    <w:rsid w:val="00E3634A"/>
    <w:rsid w:val="00E36A12"/>
    <w:rsid w:val="00E37A5B"/>
    <w:rsid w:val="00E402E8"/>
    <w:rsid w:val="00E407CB"/>
    <w:rsid w:val="00E412FE"/>
    <w:rsid w:val="00E46DDD"/>
    <w:rsid w:val="00E47362"/>
    <w:rsid w:val="00E476E0"/>
    <w:rsid w:val="00E47C69"/>
    <w:rsid w:val="00E47D31"/>
    <w:rsid w:val="00E513BB"/>
    <w:rsid w:val="00E534FF"/>
    <w:rsid w:val="00E5353E"/>
    <w:rsid w:val="00E5499D"/>
    <w:rsid w:val="00E55935"/>
    <w:rsid w:val="00E5795D"/>
    <w:rsid w:val="00E60216"/>
    <w:rsid w:val="00E60DDA"/>
    <w:rsid w:val="00E61D0E"/>
    <w:rsid w:val="00E6338B"/>
    <w:rsid w:val="00E63B12"/>
    <w:rsid w:val="00E64819"/>
    <w:rsid w:val="00E669D0"/>
    <w:rsid w:val="00E67556"/>
    <w:rsid w:val="00E675FA"/>
    <w:rsid w:val="00E67718"/>
    <w:rsid w:val="00E71E03"/>
    <w:rsid w:val="00E731B2"/>
    <w:rsid w:val="00E76039"/>
    <w:rsid w:val="00E77DC6"/>
    <w:rsid w:val="00E81B74"/>
    <w:rsid w:val="00E82FFF"/>
    <w:rsid w:val="00E83DE2"/>
    <w:rsid w:val="00E84B63"/>
    <w:rsid w:val="00E87B4D"/>
    <w:rsid w:val="00E90137"/>
    <w:rsid w:val="00E90DC0"/>
    <w:rsid w:val="00E910CD"/>
    <w:rsid w:val="00E92FA9"/>
    <w:rsid w:val="00E95CAE"/>
    <w:rsid w:val="00E96781"/>
    <w:rsid w:val="00EA1045"/>
    <w:rsid w:val="00EA19A5"/>
    <w:rsid w:val="00EA22B5"/>
    <w:rsid w:val="00EA3780"/>
    <w:rsid w:val="00EA448E"/>
    <w:rsid w:val="00EA4916"/>
    <w:rsid w:val="00EA6F67"/>
    <w:rsid w:val="00EA7F54"/>
    <w:rsid w:val="00EB00EB"/>
    <w:rsid w:val="00EB0828"/>
    <w:rsid w:val="00EB158F"/>
    <w:rsid w:val="00EB29FE"/>
    <w:rsid w:val="00EB3031"/>
    <w:rsid w:val="00EB3065"/>
    <w:rsid w:val="00EB4C37"/>
    <w:rsid w:val="00EB6902"/>
    <w:rsid w:val="00EC03F9"/>
    <w:rsid w:val="00EC0817"/>
    <w:rsid w:val="00EC1705"/>
    <w:rsid w:val="00EC1A43"/>
    <w:rsid w:val="00EC1B77"/>
    <w:rsid w:val="00EC30C6"/>
    <w:rsid w:val="00EC5882"/>
    <w:rsid w:val="00ED0D3E"/>
    <w:rsid w:val="00ED10D7"/>
    <w:rsid w:val="00ED208B"/>
    <w:rsid w:val="00ED2866"/>
    <w:rsid w:val="00ED40F2"/>
    <w:rsid w:val="00ED50A4"/>
    <w:rsid w:val="00ED6F47"/>
    <w:rsid w:val="00ED71F0"/>
    <w:rsid w:val="00EE008C"/>
    <w:rsid w:val="00EE076C"/>
    <w:rsid w:val="00EE1978"/>
    <w:rsid w:val="00EE1AE4"/>
    <w:rsid w:val="00EE2056"/>
    <w:rsid w:val="00EE3252"/>
    <w:rsid w:val="00EE5A9C"/>
    <w:rsid w:val="00EE752C"/>
    <w:rsid w:val="00EF15A7"/>
    <w:rsid w:val="00EF16E7"/>
    <w:rsid w:val="00EF183B"/>
    <w:rsid w:val="00EF2E0A"/>
    <w:rsid w:val="00EF3B5B"/>
    <w:rsid w:val="00EF3D44"/>
    <w:rsid w:val="00EF50F4"/>
    <w:rsid w:val="00EF6E06"/>
    <w:rsid w:val="00F01D87"/>
    <w:rsid w:val="00F0241B"/>
    <w:rsid w:val="00F027D4"/>
    <w:rsid w:val="00F02AA0"/>
    <w:rsid w:val="00F03858"/>
    <w:rsid w:val="00F04323"/>
    <w:rsid w:val="00F04EF8"/>
    <w:rsid w:val="00F05349"/>
    <w:rsid w:val="00F07309"/>
    <w:rsid w:val="00F12265"/>
    <w:rsid w:val="00F1448C"/>
    <w:rsid w:val="00F16A60"/>
    <w:rsid w:val="00F16CFD"/>
    <w:rsid w:val="00F17EB7"/>
    <w:rsid w:val="00F20536"/>
    <w:rsid w:val="00F23039"/>
    <w:rsid w:val="00F2393D"/>
    <w:rsid w:val="00F23D1C"/>
    <w:rsid w:val="00F24B74"/>
    <w:rsid w:val="00F263C5"/>
    <w:rsid w:val="00F266C0"/>
    <w:rsid w:val="00F266E6"/>
    <w:rsid w:val="00F30517"/>
    <w:rsid w:val="00F34700"/>
    <w:rsid w:val="00F354B9"/>
    <w:rsid w:val="00F36F44"/>
    <w:rsid w:val="00F37ACE"/>
    <w:rsid w:val="00F40883"/>
    <w:rsid w:val="00F4090D"/>
    <w:rsid w:val="00F421F5"/>
    <w:rsid w:val="00F43C33"/>
    <w:rsid w:val="00F44020"/>
    <w:rsid w:val="00F44EAC"/>
    <w:rsid w:val="00F455EA"/>
    <w:rsid w:val="00F46035"/>
    <w:rsid w:val="00F46BA9"/>
    <w:rsid w:val="00F5004E"/>
    <w:rsid w:val="00F5027C"/>
    <w:rsid w:val="00F50861"/>
    <w:rsid w:val="00F52B19"/>
    <w:rsid w:val="00F5347A"/>
    <w:rsid w:val="00F54789"/>
    <w:rsid w:val="00F547FC"/>
    <w:rsid w:val="00F54937"/>
    <w:rsid w:val="00F55447"/>
    <w:rsid w:val="00F56ADF"/>
    <w:rsid w:val="00F6086D"/>
    <w:rsid w:val="00F61921"/>
    <w:rsid w:val="00F6301E"/>
    <w:rsid w:val="00F63C27"/>
    <w:rsid w:val="00F66524"/>
    <w:rsid w:val="00F70670"/>
    <w:rsid w:val="00F7236C"/>
    <w:rsid w:val="00F723F6"/>
    <w:rsid w:val="00F750FC"/>
    <w:rsid w:val="00F7670E"/>
    <w:rsid w:val="00F838C9"/>
    <w:rsid w:val="00F84C78"/>
    <w:rsid w:val="00F8718F"/>
    <w:rsid w:val="00F93D95"/>
    <w:rsid w:val="00F95094"/>
    <w:rsid w:val="00F953C8"/>
    <w:rsid w:val="00F958F0"/>
    <w:rsid w:val="00F972C2"/>
    <w:rsid w:val="00F97435"/>
    <w:rsid w:val="00FA2B8F"/>
    <w:rsid w:val="00FA31B9"/>
    <w:rsid w:val="00FA393C"/>
    <w:rsid w:val="00FA4EBB"/>
    <w:rsid w:val="00FA511D"/>
    <w:rsid w:val="00FA5CF4"/>
    <w:rsid w:val="00FA670A"/>
    <w:rsid w:val="00FA6865"/>
    <w:rsid w:val="00FB2D8E"/>
    <w:rsid w:val="00FB3D84"/>
    <w:rsid w:val="00FB4CF8"/>
    <w:rsid w:val="00FB4DFD"/>
    <w:rsid w:val="00FB4E5D"/>
    <w:rsid w:val="00FB4EC7"/>
    <w:rsid w:val="00FB55FB"/>
    <w:rsid w:val="00FB6915"/>
    <w:rsid w:val="00FC02D9"/>
    <w:rsid w:val="00FC03C6"/>
    <w:rsid w:val="00FC0B0F"/>
    <w:rsid w:val="00FC109B"/>
    <w:rsid w:val="00FC382A"/>
    <w:rsid w:val="00FC3DE1"/>
    <w:rsid w:val="00FC4A67"/>
    <w:rsid w:val="00FC5912"/>
    <w:rsid w:val="00FC6988"/>
    <w:rsid w:val="00FC6EE5"/>
    <w:rsid w:val="00FC7AD0"/>
    <w:rsid w:val="00FD0515"/>
    <w:rsid w:val="00FD09A1"/>
    <w:rsid w:val="00FD4CC3"/>
    <w:rsid w:val="00FD5825"/>
    <w:rsid w:val="00FD5CEB"/>
    <w:rsid w:val="00FD5F38"/>
    <w:rsid w:val="00FD60C3"/>
    <w:rsid w:val="00FD618F"/>
    <w:rsid w:val="00FD7008"/>
    <w:rsid w:val="00FE2547"/>
    <w:rsid w:val="00FE2CD3"/>
    <w:rsid w:val="00FE3440"/>
    <w:rsid w:val="00FE4C5E"/>
    <w:rsid w:val="00FE4F84"/>
    <w:rsid w:val="00FE7015"/>
    <w:rsid w:val="00FF06AB"/>
    <w:rsid w:val="00FF0818"/>
    <w:rsid w:val="00FF333B"/>
    <w:rsid w:val="00FF3A9F"/>
    <w:rsid w:val="00FF4BB5"/>
    <w:rsid w:val="00FF4DFC"/>
    <w:rsid w:val="00FF5A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BACCA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endnote reference" w:uiPriority="0"/>
    <w:lsdException w:name="endnote text"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C7E5C"/>
    <w:pPr>
      <w:keepNext/>
      <w:numPr>
        <w:numId w:val="21"/>
      </w:numPr>
      <w:spacing w:before="240" w:after="60"/>
      <w:outlineLvl w:val="0"/>
    </w:pPr>
    <w:rPr>
      <w:rFonts w:ascii="Calibri" w:eastAsia="ＭＳ ゴシック" w:hAnsi="Calibri"/>
      <w:b/>
      <w:bCs/>
      <w:kern w:val="32"/>
      <w:sz w:val="32"/>
      <w:szCs w:val="32"/>
    </w:rPr>
  </w:style>
  <w:style w:type="paragraph" w:styleId="Heading2">
    <w:name w:val="heading 2"/>
    <w:basedOn w:val="Normal"/>
    <w:next w:val="Normal"/>
    <w:link w:val="Heading2Char"/>
    <w:uiPriority w:val="9"/>
    <w:unhideWhenUsed/>
    <w:qFormat/>
    <w:rsid w:val="00AC7E5C"/>
    <w:pPr>
      <w:keepNext/>
      <w:numPr>
        <w:ilvl w:val="1"/>
        <w:numId w:val="21"/>
      </w:numPr>
      <w:spacing w:before="240" w:after="60"/>
      <w:outlineLvl w:val="1"/>
    </w:pPr>
    <w:rPr>
      <w:rFonts w:ascii="Calibri" w:eastAsia="ＭＳ ゴシック" w:hAnsi="Calibri"/>
      <w:b/>
      <w:bCs/>
      <w:i/>
      <w:iCs/>
      <w:sz w:val="28"/>
      <w:szCs w:val="28"/>
    </w:rPr>
  </w:style>
  <w:style w:type="paragraph" w:styleId="Heading3">
    <w:name w:val="heading 3"/>
    <w:basedOn w:val="Normal"/>
    <w:next w:val="Normal"/>
    <w:link w:val="Heading3Char"/>
    <w:uiPriority w:val="9"/>
    <w:unhideWhenUsed/>
    <w:qFormat/>
    <w:rsid w:val="00AC7E5C"/>
    <w:pPr>
      <w:keepNext/>
      <w:numPr>
        <w:ilvl w:val="2"/>
        <w:numId w:val="21"/>
      </w:numPr>
      <w:spacing w:before="240" w:after="60"/>
      <w:outlineLvl w:val="2"/>
    </w:pPr>
    <w:rPr>
      <w:rFonts w:ascii="Calibri" w:eastAsia="ＭＳ ゴシック" w:hAnsi="Calibri"/>
      <w:b/>
      <w:bCs/>
      <w:sz w:val="26"/>
      <w:szCs w:val="26"/>
    </w:rPr>
  </w:style>
  <w:style w:type="paragraph" w:styleId="Heading4">
    <w:name w:val="heading 4"/>
    <w:basedOn w:val="Normal"/>
    <w:next w:val="Normal"/>
    <w:link w:val="Heading4Char"/>
    <w:uiPriority w:val="9"/>
    <w:semiHidden/>
    <w:unhideWhenUsed/>
    <w:qFormat/>
    <w:rsid w:val="00AC7E5C"/>
    <w:pPr>
      <w:keepNext/>
      <w:numPr>
        <w:ilvl w:val="3"/>
        <w:numId w:val="21"/>
      </w:numPr>
      <w:spacing w:before="240" w:after="60"/>
      <w:outlineLvl w:val="3"/>
    </w:pPr>
    <w:rPr>
      <w:rFonts w:ascii="Cambria" w:eastAsia="ＭＳ 明朝" w:hAnsi="Cambria"/>
      <w:b/>
      <w:bCs/>
      <w:sz w:val="28"/>
      <w:szCs w:val="28"/>
    </w:rPr>
  </w:style>
  <w:style w:type="paragraph" w:styleId="Heading5">
    <w:name w:val="heading 5"/>
    <w:basedOn w:val="Normal"/>
    <w:next w:val="Normal"/>
    <w:link w:val="Heading5Char"/>
    <w:uiPriority w:val="9"/>
    <w:unhideWhenUsed/>
    <w:qFormat/>
    <w:rsid w:val="00AC7E5C"/>
    <w:pPr>
      <w:numPr>
        <w:ilvl w:val="4"/>
        <w:numId w:val="21"/>
      </w:numPr>
      <w:spacing w:before="240" w:after="60"/>
      <w:outlineLvl w:val="4"/>
    </w:pPr>
    <w:rPr>
      <w:rFonts w:ascii="Cambria" w:eastAsia="ＭＳ 明朝" w:hAnsi="Cambria"/>
      <w:b/>
      <w:bCs/>
      <w:i/>
      <w:iCs/>
      <w:sz w:val="26"/>
      <w:szCs w:val="26"/>
    </w:rPr>
  </w:style>
  <w:style w:type="paragraph" w:styleId="Heading6">
    <w:name w:val="heading 6"/>
    <w:basedOn w:val="Normal"/>
    <w:next w:val="Normal"/>
    <w:link w:val="Heading6Char"/>
    <w:uiPriority w:val="9"/>
    <w:semiHidden/>
    <w:unhideWhenUsed/>
    <w:qFormat/>
    <w:rsid w:val="00AC7E5C"/>
    <w:pPr>
      <w:numPr>
        <w:ilvl w:val="5"/>
        <w:numId w:val="21"/>
      </w:numPr>
      <w:spacing w:before="240" w:after="60"/>
      <w:outlineLvl w:val="5"/>
    </w:pPr>
    <w:rPr>
      <w:rFonts w:ascii="Cambria" w:eastAsia="ＭＳ 明朝" w:hAnsi="Cambria"/>
      <w:b/>
      <w:bCs/>
      <w:sz w:val="22"/>
      <w:szCs w:val="22"/>
    </w:rPr>
  </w:style>
  <w:style w:type="paragraph" w:styleId="Heading7">
    <w:name w:val="heading 7"/>
    <w:basedOn w:val="Normal"/>
    <w:next w:val="Normal"/>
    <w:link w:val="Heading7Char"/>
    <w:uiPriority w:val="9"/>
    <w:semiHidden/>
    <w:unhideWhenUsed/>
    <w:qFormat/>
    <w:rsid w:val="00AC7E5C"/>
    <w:pPr>
      <w:numPr>
        <w:ilvl w:val="6"/>
        <w:numId w:val="21"/>
      </w:numPr>
      <w:spacing w:before="240" w:after="60"/>
      <w:outlineLvl w:val="6"/>
    </w:pPr>
    <w:rPr>
      <w:rFonts w:ascii="Cambria" w:eastAsia="ＭＳ 明朝" w:hAnsi="Cambria"/>
    </w:rPr>
  </w:style>
  <w:style w:type="paragraph" w:styleId="Heading8">
    <w:name w:val="heading 8"/>
    <w:basedOn w:val="Normal"/>
    <w:next w:val="Normal"/>
    <w:link w:val="Heading8Char"/>
    <w:uiPriority w:val="9"/>
    <w:semiHidden/>
    <w:unhideWhenUsed/>
    <w:qFormat/>
    <w:rsid w:val="00AC7E5C"/>
    <w:pPr>
      <w:numPr>
        <w:ilvl w:val="7"/>
        <w:numId w:val="21"/>
      </w:numPr>
      <w:spacing w:before="240" w:after="60"/>
      <w:outlineLvl w:val="7"/>
    </w:pPr>
    <w:rPr>
      <w:rFonts w:ascii="Cambria" w:eastAsia="ＭＳ 明朝" w:hAnsi="Cambria"/>
      <w:i/>
      <w:iCs/>
    </w:rPr>
  </w:style>
  <w:style w:type="paragraph" w:styleId="Heading9">
    <w:name w:val="heading 9"/>
    <w:basedOn w:val="Normal"/>
    <w:next w:val="Normal"/>
    <w:link w:val="Heading9Char"/>
    <w:uiPriority w:val="9"/>
    <w:semiHidden/>
    <w:unhideWhenUsed/>
    <w:qFormat/>
    <w:rsid w:val="00AC7E5C"/>
    <w:pPr>
      <w:numPr>
        <w:ilvl w:val="8"/>
        <w:numId w:val="21"/>
      </w:numPr>
      <w:spacing w:before="240" w:after="60"/>
      <w:outlineLvl w:val="8"/>
    </w:pPr>
    <w:rPr>
      <w:rFonts w:ascii="Calibri" w:eastAsia="ＭＳ ゴシック"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1">
    <w:name w:val="caption1"/>
    <w:rPr>
      <w:rFonts w:ascii="Verdana" w:hAnsi="Verdana" w:hint="default"/>
      <w:color w:val="000080"/>
      <w:sz w:val="20"/>
      <w:szCs w:val="20"/>
    </w:rPr>
  </w:style>
  <w:style w:type="character" w:styleId="Hyperlink">
    <w:name w:val="Hyperlink"/>
    <w:uiPriority w:val="99"/>
    <w:rPr>
      <w:color w:val="0000FF"/>
      <w:u w:val="single"/>
    </w:rPr>
  </w:style>
  <w:style w:type="paragraph" w:styleId="BodyTextIndent">
    <w:name w:val="Body Text Indent"/>
    <w:basedOn w:val="Normal"/>
    <w:pPr>
      <w:ind w:left="1440" w:hanging="720"/>
      <w:jc w:val="both"/>
    </w:pPr>
  </w:style>
  <w:style w:type="paragraph" w:styleId="Header">
    <w:name w:val="header"/>
    <w:basedOn w:val="Normal"/>
    <w:link w:val="HeaderChar"/>
    <w:rsid w:val="00BB089F"/>
    <w:pPr>
      <w:tabs>
        <w:tab w:val="center" w:pos="4320"/>
        <w:tab w:val="right" w:pos="8640"/>
      </w:tabs>
    </w:pPr>
  </w:style>
  <w:style w:type="paragraph" w:styleId="Footer">
    <w:name w:val="footer"/>
    <w:basedOn w:val="Normal"/>
    <w:link w:val="FooterChar"/>
    <w:rsid w:val="00BB089F"/>
    <w:pPr>
      <w:tabs>
        <w:tab w:val="center" w:pos="4320"/>
        <w:tab w:val="right" w:pos="8640"/>
      </w:tabs>
    </w:pPr>
  </w:style>
  <w:style w:type="character" w:styleId="Strong">
    <w:name w:val="Strong"/>
    <w:uiPriority w:val="22"/>
    <w:qFormat/>
    <w:rsid w:val="00BB6775"/>
    <w:rPr>
      <w:b/>
      <w:bCs/>
    </w:rPr>
  </w:style>
  <w:style w:type="character" w:customStyle="1" w:styleId="marrontitulobig">
    <w:name w:val="marron_titulo_big"/>
    <w:basedOn w:val="DefaultParagraphFont"/>
    <w:rsid w:val="00BB6775"/>
  </w:style>
  <w:style w:type="table" w:styleId="TableGrid">
    <w:name w:val="Table Grid"/>
    <w:basedOn w:val="TableNormal"/>
    <w:uiPriority w:val="59"/>
    <w:rsid w:val="00DD447D"/>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DD447D"/>
  </w:style>
  <w:style w:type="paragraph" w:styleId="FootnoteText">
    <w:name w:val="footnote text"/>
    <w:basedOn w:val="Normal"/>
    <w:link w:val="FootnoteTextChar"/>
    <w:semiHidden/>
    <w:rsid w:val="004E1594"/>
  </w:style>
  <w:style w:type="character" w:customStyle="1" w:styleId="FootnoteTextChar">
    <w:name w:val="Footnote Text Char"/>
    <w:link w:val="FootnoteText"/>
    <w:semiHidden/>
    <w:rsid w:val="004E1594"/>
    <w:rPr>
      <w:sz w:val="24"/>
      <w:szCs w:val="24"/>
    </w:rPr>
  </w:style>
  <w:style w:type="character" w:styleId="FootnoteReference">
    <w:name w:val="footnote reference"/>
    <w:semiHidden/>
    <w:rsid w:val="004E1594"/>
    <w:rPr>
      <w:vertAlign w:val="superscript"/>
    </w:rPr>
  </w:style>
  <w:style w:type="paragraph" w:styleId="EndnoteText">
    <w:name w:val="endnote text"/>
    <w:basedOn w:val="Normal"/>
    <w:link w:val="EndnoteTextChar"/>
    <w:semiHidden/>
    <w:rsid w:val="00845DDD"/>
  </w:style>
  <w:style w:type="character" w:customStyle="1" w:styleId="EndnoteTextChar">
    <w:name w:val="Endnote Text Char"/>
    <w:link w:val="EndnoteText"/>
    <w:semiHidden/>
    <w:rsid w:val="00845DDD"/>
    <w:rPr>
      <w:sz w:val="24"/>
      <w:szCs w:val="24"/>
    </w:rPr>
  </w:style>
  <w:style w:type="character" w:styleId="EndnoteReference">
    <w:name w:val="endnote reference"/>
    <w:semiHidden/>
    <w:rsid w:val="00845DDD"/>
    <w:rPr>
      <w:vertAlign w:val="superscript"/>
    </w:rPr>
  </w:style>
  <w:style w:type="character" w:customStyle="1" w:styleId="Heading1Char">
    <w:name w:val="Heading 1 Char"/>
    <w:link w:val="Heading1"/>
    <w:uiPriority w:val="9"/>
    <w:rsid w:val="00AC7E5C"/>
    <w:rPr>
      <w:rFonts w:ascii="Calibri" w:eastAsia="ＭＳ ゴシック" w:hAnsi="Calibri" w:cs="Times New Roman"/>
      <w:b/>
      <w:bCs/>
      <w:kern w:val="32"/>
      <w:sz w:val="32"/>
      <w:szCs w:val="32"/>
    </w:rPr>
  </w:style>
  <w:style w:type="character" w:customStyle="1" w:styleId="Heading2Char">
    <w:name w:val="Heading 2 Char"/>
    <w:link w:val="Heading2"/>
    <w:uiPriority w:val="9"/>
    <w:rsid w:val="00AC7E5C"/>
    <w:rPr>
      <w:rFonts w:ascii="Calibri" w:eastAsia="ＭＳ ゴシック" w:hAnsi="Calibri" w:cs="Times New Roman"/>
      <w:b/>
      <w:bCs/>
      <w:i/>
      <w:iCs/>
      <w:sz w:val="28"/>
      <w:szCs w:val="28"/>
    </w:rPr>
  </w:style>
  <w:style w:type="character" w:customStyle="1" w:styleId="Heading3Char">
    <w:name w:val="Heading 3 Char"/>
    <w:link w:val="Heading3"/>
    <w:uiPriority w:val="9"/>
    <w:rsid w:val="00AC7E5C"/>
    <w:rPr>
      <w:rFonts w:ascii="Calibri" w:eastAsia="ＭＳ ゴシック" w:hAnsi="Calibri" w:cs="Times New Roman"/>
      <w:b/>
      <w:bCs/>
      <w:sz w:val="26"/>
      <w:szCs w:val="26"/>
    </w:rPr>
  </w:style>
  <w:style w:type="character" w:customStyle="1" w:styleId="Heading4Char">
    <w:name w:val="Heading 4 Char"/>
    <w:link w:val="Heading4"/>
    <w:uiPriority w:val="9"/>
    <w:semiHidden/>
    <w:rsid w:val="00AC7E5C"/>
    <w:rPr>
      <w:rFonts w:ascii="Cambria" w:eastAsia="ＭＳ 明朝" w:hAnsi="Cambria" w:cs="Times New Roman"/>
      <w:b/>
      <w:bCs/>
      <w:sz w:val="28"/>
      <w:szCs w:val="28"/>
    </w:rPr>
  </w:style>
  <w:style w:type="character" w:customStyle="1" w:styleId="Heading5Char">
    <w:name w:val="Heading 5 Char"/>
    <w:link w:val="Heading5"/>
    <w:uiPriority w:val="9"/>
    <w:rsid w:val="00AC7E5C"/>
    <w:rPr>
      <w:rFonts w:ascii="Cambria" w:eastAsia="ＭＳ 明朝" w:hAnsi="Cambria" w:cs="Times New Roman"/>
      <w:b/>
      <w:bCs/>
      <w:i/>
      <w:iCs/>
      <w:sz w:val="26"/>
      <w:szCs w:val="26"/>
    </w:rPr>
  </w:style>
  <w:style w:type="character" w:customStyle="1" w:styleId="Heading6Char">
    <w:name w:val="Heading 6 Char"/>
    <w:link w:val="Heading6"/>
    <w:uiPriority w:val="9"/>
    <w:semiHidden/>
    <w:rsid w:val="00AC7E5C"/>
    <w:rPr>
      <w:rFonts w:ascii="Cambria" w:eastAsia="ＭＳ 明朝" w:hAnsi="Cambria" w:cs="Times New Roman"/>
      <w:b/>
      <w:bCs/>
      <w:sz w:val="22"/>
      <w:szCs w:val="22"/>
    </w:rPr>
  </w:style>
  <w:style w:type="character" w:customStyle="1" w:styleId="Heading7Char">
    <w:name w:val="Heading 7 Char"/>
    <w:link w:val="Heading7"/>
    <w:uiPriority w:val="9"/>
    <w:semiHidden/>
    <w:rsid w:val="00AC7E5C"/>
    <w:rPr>
      <w:rFonts w:ascii="Cambria" w:eastAsia="ＭＳ 明朝" w:hAnsi="Cambria" w:cs="Times New Roman"/>
      <w:sz w:val="24"/>
      <w:szCs w:val="24"/>
    </w:rPr>
  </w:style>
  <w:style w:type="character" w:customStyle="1" w:styleId="Heading8Char">
    <w:name w:val="Heading 8 Char"/>
    <w:link w:val="Heading8"/>
    <w:uiPriority w:val="9"/>
    <w:semiHidden/>
    <w:rsid w:val="00AC7E5C"/>
    <w:rPr>
      <w:rFonts w:ascii="Cambria" w:eastAsia="ＭＳ 明朝" w:hAnsi="Cambria" w:cs="Times New Roman"/>
      <w:i/>
      <w:iCs/>
      <w:sz w:val="24"/>
      <w:szCs w:val="24"/>
    </w:rPr>
  </w:style>
  <w:style w:type="character" w:customStyle="1" w:styleId="Heading9Char">
    <w:name w:val="Heading 9 Char"/>
    <w:link w:val="Heading9"/>
    <w:uiPriority w:val="9"/>
    <w:semiHidden/>
    <w:rsid w:val="00AC7E5C"/>
    <w:rPr>
      <w:rFonts w:ascii="Calibri" w:eastAsia="ＭＳ ゴシック" w:hAnsi="Calibri" w:cs="Times New Roman"/>
      <w:sz w:val="22"/>
      <w:szCs w:val="22"/>
    </w:rPr>
  </w:style>
  <w:style w:type="character" w:styleId="FollowedHyperlink">
    <w:name w:val="FollowedHyperlink"/>
    <w:uiPriority w:val="99"/>
    <w:semiHidden/>
    <w:unhideWhenUsed/>
    <w:rsid w:val="009939CF"/>
    <w:rPr>
      <w:color w:val="800080"/>
      <w:u w:val="single"/>
    </w:rPr>
  </w:style>
  <w:style w:type="paragraph" w:customStyle="1" w:styleId="Heading">
    <w:name w:val="Heading"/>
    <w:basedOn w:val="Normal"/>
    <w:next w:val="BodyText"/>
    <w:rsid w:val="00FC4A67"/>
    <w:pPr>
      <w:keepNext/>
      <w:widowControl w:val="0"/>
      <w:suppressAutoHyphens/>
      <w:spacing w:before="240" w:after="120" w:line="276" w:lineRule="auto"/>
    </w:pPr>
    <w:rPr>
      <w:rFonts w:ascii="Arial" w:eastAsia="MS Mincho" w:hAnsi="Arial" w:cs="Tahoma"/>
      <w:noProof/>
      <w:sz w:val="28"/>
      <w:szCs w:val="28"/>
    </w:rPr>
  </w:style>
  <w:style w:type="paragraph" w:styleId="BodyText">
    <w:name w:val="Body Text"/>
    <w:basedOn w:val="Normal"/>
    <w:link w:val="BodyTextChar"/>
    <w:semiHidden/>
    <w:rsid w:val="00FC4A67"/>
    <w:pPr>
      <w:widowControl w:val="0"/>
      <w:suppressAutoHyphens/>
      <w:spacing w:after="120" w:line="276" w:lineRule="auto"/>
    </w:pPr>
    <w:rPr>
      <w:rFonts w:ascii="Calibri" w:hAnsi="Calibri" w:cs="Calibri"/>
      <w:noProof/>
      <w:sz w:val="22"/>
      <w:szCs w:val="22"/>
    </w:rPr>
  </w:style>
  <w:style w:type="character" w:customStyle="1" w:styleId="BodyTextChar">
    <w:name w:val="Body Text Char"/>
    <w:link w:val="BodyText"/>
    <w:semiHidden/>
    <w:rsid w:val="00FC4A67"/>
    <w:rPr>
      <w:rFonts w:ascii="Calibri" w:hAnsi="Calibri" w:cs="Calibri"/>
      <w:noProof/>
      <w:sz w:val="22"/>
      <w:szCs w:val="22"/>
    </w:rPr>
  </w:style>
  <w:style w:type="paragraph" w:styleId="List">
    <w:name w:val="List"/>
    <w:basedOn w:val="BodyText"/>
    <w:semiHidden/>
    <w:rsid w:val="00FC4A67"/>
    <w:rPr>
      <w:rFonts w:cs="Tahoma"/>
    </w:rPr>
  </w:style>
  <w:style w:type="paragraph" w:styleId="Caption">
    <w:name w:val="caption"/>
    <w:basedOn w:val="Normal"/>
    <w:qFormat/>
    <w:rsid w:val="00FC4A67"/>
    <w:pPr>
      <w:widowControl w:val="0"/>
      <w:suppressLineNumbers/>
      <w:suppressAutoHyphens/>
      <w:spacing w:before="120" w:after="120" w:line="276" w:lineRule="auto"/>
    </w:pPr>
    <w:rPr>
      <w:rFonts w:ascii="Calibri" w:hAnsi="Calibri" w:cs="Tahoma"/>
      <w:i/>
      <w:iCs/>
      <w:noProof/>
    </w:rPr>
  </w:style>
  <w:style w:type="paragraph" w:customStyle="1" w:styleId="Index">
    <w:name w:val="Index"/>
    <w:basedOn w:val="Normal"/>
    <w:rsid w:val="00FC4A67"/>
    <w:pPr>
      <w:widowControl w:val="0"/>
      <w:suppressLineNumbers/>
      <w:suppressAutoHyphens/>
      <w:spacing w:after="200" w:line="276" w:lineRule="auto"/>
    </w:pPr>
    <w:rPr>
      <w:rFonts w:ascii="Calibri" w:hAnsi="Calibri" w:cs="Tahoma"/>
      <w:noProof/>
      <w:sz w:val="22"/>
      <w:szCs w:val="22"/>
    </w:rPr>
  </w:style>
  <w:style w:type="character" w:customStyle="1" w:styleId="FooterChar">
    <w:name w:val="Footer Char"/>
    <w:link w:val="Footer"/>
    <w:uiPriority w:val="99"/>
    <w:rsid w:val="00FC4A67"/>
    <w:rPr>
      <w:sz w:val="24"/>
      <w:szCs w:val="24"/>
    </w:rPr>
  </w:style>
  <w:style w:type="character" w:customStyle="1" w:styleId="HeaderChar">
    <w:name w:val="Header Char"/>
    <w:link w:val="Header"/>
    <w:uiPriority w:val="99"/>
    <w:rsid w:val="00FC4A67"/>
    <w:rPr>
      <w:sz w:val="24"/>
      <w:szCs w:val="24"/>
    </w:rPr>
  </w:style>
  <w:style w:type="paragraph" w:styleId="ListParagraph">
    <w:name w:val="List Paragraph"/>
    <w:basedOn w:val="Normal"/>
    <w:uiPriority w:val="34"/>
    <w:qFormat/>
    <w:rsid w:val="00FC4A67"/>
    <w:pPr>
      <w:widowControl w:val="0"/>
      <w:suppressAutoHyphens/>
      <w:spacing w:after="200" w:line="276" w:lineRule="auto"/>
      <w:ind w:left="720"/>
      <w:contextualSpacing/>
    </w:pPr>
    <w:rPr>
      <w:rFonts w:ascii="Calibri" w:hAnsi="Calibri" w:cs="Calibri"/>
      <w:noProof/>
      <w:sz w:val="22"/>
      <w:szCs w:val="22"/>
    </w:rPr>
  </w:style>
  <w:style w:type="paragraph" w:styleId="DocumentMap">
    <w:name w:val="Document Map"/>
    <w:basedOn w:val="Normal"/>
    <w:link w:val="DocumentMapChar"/>
    <w:uiPriority w:val="99"/>
    <w:semiHidden/>
    <w:unhideWhenUsed/>
    <w:rsid w:val="00FC4A67"/>
    <w:pPr>
      <w:widowControl w:val="0"/>
      <w:suppressAutoHyphens/>
    </w:pPr>
    <w:rPr>
      <w:rFonts w:ascii="Lucida Grande" w:hAnsi="Lucida Grande" w:cs="Lucida Grande"/>
      <w:noProof/>
    </w:rPr>
  </w:style>
  <w:style w:type="character" w:customStyle="1" w:styleId="DocumentMapChar">
    <w:name w:val="Document Map Char"/>
    <w:link w:val="DocumentMap"/>
    <w:uiPriority w:val="99"/>
    <w:semiHidden/>
    <w:rsid w:val="00FC4A67"/>
    <w:rPr>
      <w:rFonts w:ascii="Lucida Grande" w:hAnsi="Lucida Grande" w:cs="Lucida Grande"/>
      <w:noProof/>
      <w:sz w:val="24"/>
      <w:szCs w:val="24"/>
    </w:rPr>
  </w:style>
  <w:style w:type="character" w:styleId="Emphasis">
    <w:name w:val="Emphasis"/>
    <w:uiPriority w:val="20"/>
    <w:qFormat/>
    <w:rsid w:val="00717E5B"/>
    <w:rPr>
      <w:i/>
      <w:iCs/>
    </w:rPr>
  </w:style>
  <w:style w:type="paragraph" w:styleId="BalloonText">
    <w:name w:val="Balloon Text"/>
    <w:basedOn w:val="Normal"/>
    <w:link w:val="BalloonTextChar"/>
    <w:uiPriority w:val="99"/>
    <w:semiHidden/>
    <w:unhideWhenUsed/>
    <w:rsid w:val="00F63C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3C2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endnote reference" w:uiPriority="0"/>
    <w:lsdException w:name="endnote text"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C7E5C"/>
    <w:pPr>
      <w:keepNext/>
      <w:numPr>
        <w:numId w:val="21"/>
      </w:numPr>
      <w:spacing w:before="240" w:after="60"/>
      <w:outlineLvl w:val="0"/>
    </w:pPr>
    <w:rPr>
      <w:rFonts w:ascii="Calibri" w:eastAsia="ＭＳ ゴシック" w:hAnsi="Calibri"/>
      <w:b/>
      <w:bCs/>
      <w:kern w:val="32"/>
      <w:sz w:val="32"/>
      <w:szCs w:val="32"/>
    </w:rPr>
  </w:style>
  <w:style w:type="paragraph" w:styleId="Heading2">
    <w:name w:val="heading 2"/>
    <w:basedOn w:val="Normal"/>
    <w:next w:val="Normal"/>
    <w:link w:val="Heading2Char"/>
    <w:uiPriority w:val="9"/>
    <w:unhideWhenUsed/>
    <w:qFormat/>
    <w:rsid w:val="00AC7E5C"/>
    <w:pPr>
      <w:keepNext/>
      <w:numPr>
        <w:ilvl w:val="1"/>
        <w:numId w:val="21"/>
      </w:numPr>
      <w:spacing w:before="240" w:after="60"/>
      <w:outlineLvl w:val="1"/>
    </w:pPr>
    <w:rPr>
      <w:rFonts w:ascii="Calibri" w:eastAsia="ＭＳ ゴシック" w:hAnsi="Calibri"/>
      <w:b/>
      <w:bCs/>
      <w:i/>
      <w:iCs/>
      <w:sz w:val="28"/>
      <w:szCs w:val="28"/>
    </w:rPr>
  </w:style>
  <w:style w:type="paragraph" w:styleId="Heading3">
    <w:name w:val="heading 3"/>
    <w:basedOn w:val="Normal"/>
    <w:next w:val="Normal"/>
    <w:link w:val="Heading3Char"/>
    <w:uiPriority w:val="9"/>
    <w:unhideWhenUsed/>
    <w:qFormat/>
    <w:rsid w:val="00AC7E5C"/>
    <w:pPr>
      <w:keepNext/>
      <w:numPr>
        <w:ilvl w:val="2"/>
        <w:numId w:val="21"/>
      </w:numPr>
      <w:spacing w:before="240" w:after="60"/>
      <w:outlineLvl w:val="2"/>
    </w:pPr>
    <w:rPr>
      <w:rFonts w:ascii="Calibri" w:eastAsia="ＭＳ ゴシック" w:hAnsi="Calibri"/>
      <w:b/>
      <w:bCs/>
      <w:sz w:val="26"/>
      <w:szCs w:val="26"/>
    </w:rPr>
  </w:style>
  <w:style w:type="paragraph" w:styleId="Heading4">
    <w:name w:val="heading 4"/>
    <w:basedOn w:val="Normal"/>
    <w:next w:val="Normal"/>
    <w:link w:val="Heading4Char"/>
    <w:uiPriority w:val="9"/>
    <w:semiHidden/>
    <w:unhideWhenUsed/>
    <w:qFormat/>
    <w:rsid w:val="00AC7E5C"/>
    <w:pPr>
      <w:keepNext/>
      <w:numPr>
        <w:ilvl w:val="3"/>
        <w:numId w:val="21"/>
      </w:numPr>
      <w:spacing w:before="240" w:after="60"/>
      <w:outlineLvl w:val="3"/>
    </w:pPr>
    <w:rPr>
      <w:rFonts w:ascii="Cambria" w:eastAsia="ＭＳ 明朝" w:hAnsi="Cambria"/>
      <w:b/>
      <w:bCs/>
      <w:sz w:val="28"/>
      <w:szCs w:val="28"/>
    </w:rPr>
  </w:style>
  <w:style w:type="paragraph" w:styleId="Heading5">
    <w:name w:val="heading 5"/>
    <w:basedOn w:val="Normal"/>
    <w:next w:val="Normal"/>
    <w:link w:val="Heading5Char"/>
    <w:uiPriority w:val="9"/>
    <w:unhideWhenUsed/>
    <w:qFormat/>
    <w:rsid w:val="00AC7E5C"/>
    <w:pPr>
      <w:numPr>
        <w:ilvl w:val="4"/>
        <w:numId w:val="21"/>
      </w:numPr>
      <w:spacing w:before="240" w:after="60"/>
      <w:outlineLvl w:val="4"/>
    </w:pPr>
    <w:rPr>
      <w:rFonts w:ascii="Cambria" w:eastAsia="ＭＳ 明朝" w:hAnsi="Cambria"/>
      <w:b/>
      <w:bCs/>
      <w:i/>
      <w:iCs/>
      <w:sz w:val="26"/>
      <w:szCs w:val="26"/>
    </w:rPr>
  </w:style>
  <w:style w:type="paragraph" w:styleId="Heading6">
    <w:name w:val="heading 6"/>
    <w:basedOn w:val="Normal"/>
    <w:next w:val="Normal"/>
    <w:link w:val="Heading6Char"/>
    <w:uiPriority w:val="9"/>
    <w:semiHidden/>
    <w:unhideWhenUsed/>
    <w:qFormat/>
    <w:rsid w:val="00AC7E5C"/>
    <w:pPr>
      <w:numPr>
        <w:ilvl w:val="5"/>
        <w:numId w:val="21"/>
      </w:numPr>
      <w:spacing w:before="240" w:after="60"/>
      <w:outlineLvl w:val="5"/>
    </w:pPr>
    <w:rPr>
      <w:rFonts w:ascii="Cambria" w:eastAsia="ＭＳ 明朝" w:hAnsi="Cambria"/>
      <w:b/>
      <w:bCs/>
      <w:sz w:val="22"/>
      <w:szCs w:val="22"/>
    </w:rPr>
  </w:style>
  <w:style w:type="paragraph" w:styleId="Heading7">
    <w:name w:val="heading 7"/>
    <w:basedOn w:val="Normal"/>
    <w:next w:val="Normal"/>
    <w:link w:val="Heading7Char"/>
    <w:uiPriority w:val="9"/>
    <w:semiHidden/>
    <w:unhideWhenUsed/>
    <w:qFormat/>
    <w:rsid w:val="00AC7E5C"/>
    <w:pPr>
      <w:numPr>
        <w:ilvl w:val="6"/>
        <w:numId w:val="21"/>
      </w:numPr>
      <w:spacing w:before="240" w:after="60"/>
      <w:outlineLvl w:val="6"/>
    </w:pPr>
    <w:rPr>
      <w:rFonts w:ascii="Cambria" w:eastAsia="ＭＳ 明朝" w:hAnsi="Cambria"/>
    </w:rPr>
  </w:style>
  <w:style w:type="paragraph" w:styleId="Heading8">
    <w:name w:val="heading 8"/>
    <w:basedOn w:val="Normal"/>
    <w:next w:val="Normal"/>
    <w:link w:val="Heading8Char"/>
    <w:uiPriority w:val="9"/>
    <w:semiHidden/>
    <w:unhideWhenUsed/>
    <w:qFormat/>
    <w:rsid w:val="00AC7E5C"/>
    <w:pPr>
      <w:numPr>
        <w:ilvl w:val="7"/>
        <w:numId w:val="21"/>
      </w:numPr>
      <w:spacing w:before="240" w:after="60"/>
      <w:outlineLvl w:val="7"/>
    </w:pPr>
    <w:rPr>
      <w:rFonts w:ascii="Cambria" w:eastAsia="ＭＳ 明朝" w:hAnsi="Cambria"/>
      <w:i/>
      <w:iCs/>
    </w:rPr>
  </w:style>
  <w:style w:type="paragraph" w:styleId="Heading9">
    <w:name w:val="heading 9"/>
    <w:basedOn w:val="Normal"/>
    <w:next w:val="Normal"/>
    <w:link w:val="Heading9Char"/>
    <w:uiPriority w:val="9"/>
    <w:semiHidden/>
    <w:unhideWhenUsed/>
    <w:qFormat/>
    <w:rsid w:val="00AC7E5C"/>
    <w:pPr>
      <w:numPr>
        <w:ilvl w:val="8"/>
        <w:numId w:val="21"/>
      </w:numPr>
      <w:spacing w:before="240" w:after="60"/>
      <w:outlineLvl w:val="8"/>
    </w:pPr>
    <w:rPr>
      <w:rFonts w:ascii="Calibri" w:eastAsia="ＭＳ ゴシック"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1">
    <w:name w:val="caption1"/>
    <w:rPr>
      <w:rFonts w:ascii="Verdana" w:hAnsi="Verdana" w:hint="default"/>
      <w:color w:val="000080"/>
      <w:sz w:val="20"/>
      <w:szCs w:val="20"/>
    </w:rPr>
  </w:style>
  <w:style w:type="character" w:styleId="Hyperlink">
    <w:name w:val="Hyperlink"/>
    <w:uiPriority w:val="99"/>
    <w:rPr>
      <w:color w:val="0000FF"/>
      <w:u w:val="single"/>
    </w:rPr>
  </w:style>
  <w:style w:type="paragraph" w:styleId="BodyTextIndent">
    <w:name w:val="Body Text Indent"/>
    <w:basedOn w:val="Normal"/>
    <w:pPr>
      <w:ind w:left="1440" w:hanging="720"/>
      <w:jc w:val="both"/>
    </w:pPr>
  </w:style>
  <w:style w:type="paragraph" w:styleId="Header">
    <w:name w:val="header"/>
    <w:basedOn w:val="Normal"/>
    <w:link w:val="HeaderChar"/>
    <w:rsid w:val="00BB089F"/>
    <w:pPr>
      <w:tabs>
        <w:tab w:val="center" w:pos="4320"/>
        <w:tab w:val="right" w:pos="8640"/>
      </w:tabs>
    </w:pPr>
  </w:style>
  <w:style w:type="paragraph" w:styleId="Footer">
    <w:name w:val="footer"/>
    <w:basedOn w:val="Normal"/>
    <w:link w:val="FooterChar"/>
    <w:rsid w:val="00BB089F"/>
    <w:pPr>
      <w:tabs>
        <w:tab w:val="center" w:pos="4320"/>
        <w:tab w:val="right" w:pos="8640"/>
      </w:tabs>
    </w:pPr>
  </w:style>
  <w:style w:type="character" w:styleId="Strong">
    <w:name w:val="Strong"/>
    <w:uiPriority w:val="22"/>
    <w:qFormat/>
    <w:rsid w:val="00BB6775"/>
    <w:rPr>
      <w:b/>
      <w:bCs/>
    </w:rPr>
  </w:style>
  <w:style w:type="character" w:customStyle="1" w:styleId="marrontitulobig">
    <w:name w:val="marron_titulo_big"/>
    <w:basedOn w:val="DefaultParagraphFont"/>
    <w:rsid w:val="00BB6775"/>
  </w:style>
  <w:style w:type="table" w:styleId="TableGrid">
    <w:name w:val="Table Grid"/>
    <w:basedOn w:val="TableNormal"/>
    <w:uiPriority w:val="59"/>
    <w:rsid w:val="00DD447D"/>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DD447D"/>
  </w:style>
  <w:style w:type="paragraph" w:styleId="FootnoteText">
    <w:name w:val="footnote text"/>
    <w:basedOn w:val="Normal"/>
    <w:link w:val="FootnoteTextChar"/>
    <w:semiHidden/>
    <w:rsid w:val="004E1594"/>
  </w:style>
  <w:style w:type="character" w:customStyle="1" w:styleId="FootnoteTextChar">
    <w:name w:val="Footnote Text Char"/>
    <w:link w:val="FootnoteText"/>
    <w:semiHidden/>
    <w:rsid w:val="004E1594"/>
    <w:rPr>
      <w:sz w:val="24"/>
      <w:szCs w:val="24"/>
    </w:rPr>
  </w:style>
  <w:style w:type="character" w:styleId="FootnoteReference">
    <w:name w:val="footnote reference"/>
    <w:semiHidden/>
    <w:rsid w:val="004E1594"/>
    <w:rPr>
      <w:vertAlign w:val="superscript"/>
    </w:rPr>
  </w:style>
  <w:style w:type="paragraph" w:styleId="EndnoteText">
    <w:name w:val="endnote text"/>
    <w:basedOn w:val="Normal"/>
    <w:link w:val="EndnoteTextChar"/>
    <w:semiHidden/>
    <w:rsid w:val="00845DDD"/>
  </w:style>
  <w:style w:type="character" w:customStyle="1" w:styleId="EndnoteTextChar">
    <w:name w:val="Endnote Text Char"/>
    <w:link w:val="EndnoteText"/>
    <w:semiHidden/>
    <w:rsid w:val="00845DDD"/>
    <w:rPr>
      <w:sz w:val="24"/>
      <w:szCs w:val="24"/>
    </w:rPr>
  </w:style>
  <w:style w:type="character" w:styleId="EndnoteReference">
    <w:name w:val="endnote reference"/>
    <w:semiHidden/>
    <w:rsid w:val="00845DDD"/>
    <w:rPr>
      <w:vertAlign w:val="superscript"/>
    </w:rPr>
  </w:style>
  <w:style w:type="character" w:customStyle="1" w:styleId="Heading1Char">
    <w:name w:val="Heading 1 Char"/>
    <w:link w:val="Heading1"/>
    <w:uiPriority w:val="9"/>
    <w:rsid w:val="00AC7E5C"/>
    <w:rPr>
      <w:rFonts w:ascii="Calibri" w:eastAsia="ＭＳ ゴシック" w:hAnsi="Calibri" w:cs="Times New Roman"/>
      <w:b/>
      <w:bCs/>
      <w:kern w:val="32"/>
      <w:sz w:val="32"/>
      <w:szCs w:val="32"/>
    </w:rPr>
  </w:style>
  <w:style w:type="character" w:customStyle="1" w:styleId="Heading2Char">
    <w:name w:val="Heading 2 Char"/>
    <w:link w:val="Heading2"/>
    <w:uiPriority w:val="9"/>
    <w:rsid w:val="00AC7E5C"/>
    <w:rPr>
      <w:rFonts w:ascii="Calibri" w:eastAsia="ＭＳ ゴシック" w:hAnsi="Calibri" w:cs="Times New Roman"/>
      <w:b/>
      <w:bCs/>
      <w:i/>
      <w:iCs/>
      <w:sz w:val="28"/>
      <w:szCs w:val="28"/>
    </w:rPr>
  </w:style>
  <w:style w:type="character" w:customStyle="1" w:styleId="Heading3Char">
    <w:name w:val="Heading 3 Char"/>
    <w:link w:val="Heading3"/>
    <w:uiPriority w:val="9"/>
    <w:rsid w:val="00AC7E5C"/>
    <w:rPr>
      <w:rFonts w:ascii="Calibri" w:eastAsia="ＭＳ ゴシック" w:hAnsi="Calibri" w:cs="Times New Roman"/>
      <w:b/>
      <w:bCs/>
      <w:sz w:val="26"/>
      <w:szCs w:val="26"/>
    </w:rPr>
  </w:style>
  <w:style w:type="character" w:customStyle="1" w:styleId="Heading4Char">
    <w:name w:val="Heading 4 Char"/>
    <w:link w:val="Heading4"/>
    <w:uiPriority w:val="9"/>
    <w:semiHidden/>
    <w:rsid w:val="00AC7E5C"/>
    <w:rPr>
      <w:rFonts w:ascii="Cambria" w:eastAsia="ＭＳ 明朝" w:hAnsi="Cambria" w:cs="Times New Roman"/>
      <w:b/>
      <w:bCs/>
      <w:sz w:val="28"/>
      <w:szCs w:val="28"/>
    </w:rPr>
  </w:style>
  <w:style w:type="character" w:customStyle="1" w:styleId="Heading5Char">
    <w:name w:val="Heading 5 Char"/>
    <w:link w:val="Heading5"/>
    <w:uiPriority w:val="9"/>
    <w:rsid w:val="00AC7E5C"/>
    <w:rPr>
      <w:rFonts w:ascii="Cambria" w:eastAsia="ＭＳ 明朝" w:hAnsi="Cambria" w:cs="Times New Roman"/>
      <w:b/>
      <w:bCs/>
      <w:i/>
      <w:iCs/>
      <w:sz w:val="26"/>
      <w:szCs w:val="26"/>
    </w:rPr>
  </w:style>
  <w:style w:type="character" w:customStyle="1" w:styleId="Heading6Char">
    <w:name w:val="Heading 6 Char"/>
    <w:link w:val="Heading6"/>
    <w:uiPriority w:val="9"/>
    <w:semiHidden/>
    <w:rsid w:val="00AC7E5C"/>
    <w:rPr>
      <w:rFonts w:ascii="Cambria" w:eastAsia="ＭＳ 明朝" w:hAnsi="Cambria" w:cs="Times New Roman"/>
      <w:b/>
      <w:bCs/>
      <w:sz w:val="22"/>
      <w:szCs w:val="22"/>
    </w:rPr>
  </w:style>
  <w:style w:type="character" w:customStyle="1" w:styleId="Heading7Char">
    <w:name w:val="Heading 7 Char"/>
    <w:link w:val="Heading7"/>
    <w:uiPriority w:val="9"/>
    <w:semiHidden/>
    <w:rsid w:val="00AC7E5C"/>
    <w:rPr>
      <w:rFonts w:ascii="Cambria" w:eastAsia="ＭＳ 明朝" w:hAnsi="Cambria" w:cs="Times New Roman"/>
      <w:sz w:val="24"/>
      <w:szCs w:val="24"/>
    </w:rPr>
  </w:style>
  <w:style w:type="character" w:customStyle="1" w:styleId="Heading8Char">
    <w:name w:val="Heading 8 Char"/>
    <w:link w:val="Heading8"/>
    <w:uiPriority w:val="9"/>
    <w:semiHidden/>
    <w:rsid w:val="00AC7E5C"/>
    <w:rPr>
      <w:rFonts w:ascii="Cambria" w:eastAsia="ＭＳ 明朝" w:hAnsi="Cambria" w:cs="Times New Roman"/>
      <w:i/>
      <w:iCs/>
      <w:sz w:val="24"/>
      <w:szCs w:val="24"/>
    </w:rPr>
  </w:style>
  <w:style w:type="character" w:customStyle="1" w:styleId="Heading9Char">
    <w:name w:val="Heading 9 Char"/>
    <w:link w:val="Heading9"/>
    <w:uiPriority w:val="9"/>
    <w:semiHidden/>
    <w:rsid w:val="00AC7E5C"/>
    <w:rPr>
      <w:rFonts w:ascii="Calibri" w:eastAsia="ＭＳ ゴシック" w:hAnsi="Calibri" w:cs="Times New Roman"/>
      <w:sz w:val="22"/>
      <w:szCs w:val="22"/>
    </w:rPr>
  </w:style>
  <w:style w:type="character" w:styleId="FollowedHyperlink">
    <w:name w:val="FollowedHyperlink"/>
    <w:uiPriority w:val="99"/>
    <w:semiHidden/>
    <w:unhideWhenUsed/>
    <w:rsid w:val="009939CF"/>
    <w:rPr>
      <w:color w:val="800080"/>
      <w:u w:val="single"/>
    </w:rPr>
  </w:style>
  <w:style w:type="paragraph" w:customStyle="1" w:styleId="Heading">
    <w:name w:val="Heading"/>
    <w:basedOn w:val="Normal"/>
    <w:next w:val="BodyText"/>
    <w:rsid w:val="00FC4A67"/>
    <w:pPr>
      <w:keepNext/>
      <w:widowControl w:val="0"/>
      <w:suppressAutoHyphens/>
      <w:spacing w:before="240" w:after="120" w:line="276" w:lineRule="auto"/>
    </w:pPr>
    <w:rPr>
      <w:rFonts w:ascii="Arial" w:eastAsia="MS Mincho" w:hAnsi="Arial" w:cs="Tahoma"/>
      <w:noProof/>
      <w:sz w:val="28"/>
      <w:szCs w:val="28"/>
    </w:rPr>
  </w:style>
  <w:style w:type="paragraph" w:styleId="BodyText">
    <w:name w:val="Body Text"/>
    <w:basedOn w:val="Normal"/>
    <w:link w:val="BodyTextChar"/>
    <w:semiHidden/>
    <w:rsid w:val="00FC4A67"/>
    <w:pPr>
      <w:widowControl w:val="0"/>
      <w:suppressAutoHyphens/>
      <w:spacing w:after="120" w:line="276" w:lineRule="auto"/>
    </w:pPr>
    <w:rPr>
      <w:rFonts w:ascii="Calibri" w:hAnsi="Calibri" w:cs="Calibri"/>
      <w:noProof/>
      <w:sz w:val="22"/>
      <w:szCs w:val="22"/>
    </w:rPr>
  </w:style>
  <w:style w:type="character" w:customStyle="1" w:styleId="BodyTextChar">
    <w:name w:val="Body Text Char"/>
    <w:link w:val="BodyText"/>
    <w:semiHidden/>
    <w:rsid w:val="00FC4A67"/>
    <w:rPr>
      <w:rFonts w:ascii="Calibri" w:hAnsi="Calibri" w:cs="Calibri"/>
      <w:noProof/>
      <w:sz w:val="22"/>
      <w:szCs w:val="22"/>
    </w:rPr>
  </w:style>
  <w:style w:type="paragraph" w:styleId="List">
    <w:name w:val="List"/>
    <w:basedOn w:val="BodyText"/>
    <w:semiHidden/>
    <w:rsid w:val="00FC4A67"/>
    <w:rPr>
      <w:rFonts w:cs="Tahoma"/>
    </w:rPr>
  </w:style>
  <w:style w:type="paragraph" w:styleId="Caption">
    <w:name w:val="caption"/>
    <w:basedOn w:val="Normal"/>
    <w:qFormat/>
    <w:rsid w:val="00FC4A67"/>
    <w:pPr>
      <w:widowControl w:val="0"/>
      <w:suppressLineNumbers/>
      <w:suppressAutoHyphens/>
      <w:spacing w:before="120" w:after="120" w:line="276" w:lineRule="auto"/>
    </w:pPr>
    <w:rPr>
      <w:rFonts w:ascii="Calibri" w:hAnsi="Calibri" w:cs="Tahoma"/>
      <w:i/>
      <w:iCs/>
      <w:noProof/>
    </w:rPr>
  </w:style>
  <w:style w:type="paragraph" w:customStyle="1" w:styleId="Index">
    <w:name w:val="Index"/>
    <w:basedOn w:val="Normal"/>
    <w:rsid w:val="00FC4A67"/>
    <w:pPr>
      <w:widowControl w:val="0"/>
      <w:suppressLineNumbers/>
      <w:suppressAutoHyphens/>
      <w:spacing w:after="200" w:line="276" w:lineRule="auto"/>
    </w:pPr>
    <w:rPr>
      <w:rFonts w:ascii="Calibri" w:hAnsi="Calibri" w:cs="Tahoma"/>
      <w:noProof/>
      <w:sz w:val="22"/>
      <w:szCs w:val="22"/>
    </w:rPr>
  </w:style>
  <w:style w:type="character" w:customStyle="1" w:styleId="FooterChar">
    <w:name w:val="Footer Char"/>
    <w:link w:val="Footer"/>
    <w:uiPriority w:val="99"/>
    <w:rsid w:val="00FC4A67"/>
    <w:rPr>
      <w:sz w:val="24"/>
      <w:szCs w:val="24"/>
    </w:rPr>
  </w:style>
  <w:style w:type="character" w:customStyle="1" w:styleId="HeaderChar">
    <w:name w:val="Header Char"/>
    <w:link w:val="Header"/>
    <w:uiPriority w:val="99"/>
    <w:rsid w:val="00FC4A67"/>
    <w:rPr>
      <w:sz w:val="24"/>
      <w:szCs w:val="24"/>
    </w:rPr>
  </w:style>
  <w:style w:type="paragraph" w:styleId="ListParagraph">
    <w:name w:val="List Paragraph"/>
    <w:basedOn w:val="Normal"/>
    <w:uiPriority w:val="34"/>
    <w:qFormat/>
    <w:rsid w:val="00FC4A67"/>
    <w:pPr>
      <w:widowControl w:val="0"/>
      <w:suppressAutoHyphens/>
      <w:spacing w:after="200" w:line="276" w:lineRule="auto"/>
      <w:ind w:left="720"/>
      <w:contextualSpacing/>
    </w:pPr>
    <w:rPr>
      <w:rFonts w:ascii="Calibri" w:hAnsi="Calibri" w:cs="Calibri"/>
      <w:noProof/>
      <w:sz w:val="22"/>
      <w:szCs w:val="22"/>
    </w:rPr>
  </w:style>
  <w:style w:type="paragraph" w:styleId="DocumentMap">
    <w:name w:val="Document Map"/>
    <w:basedOn w:val="Normal"/>
    <w:link w:val="DocumentMapChar"/>
    <w:uiPriority w:val="99"/>
    <w:semiHidden/>
    <w:unhideWhenUsed/>
    <w:rsid w:val="00FC4A67"/>
    <w:pPr>
      <w:widowControl w:val="0"/>
      <w:suppressAutoHyphens/>
    </w:pPr>
    <w:rPr>
      <w:rFonts w:ascii="Lucida Grande" w:hAnsi="Lucida Grande" w:cs="Lucida Grande"/>
      <w:noProof/>
    </w:rPr>
  </w:style>
  <w:style w:type="character" w:customStyle="1" w:styleId="DocumentMapChar">
    <w:name w:val="Document Map Char"/>
    <w:link w:val="DocumentMap"/>
    <w:uiPriority w:val="99"/>
    <w:semiHidden/>
    <w:rsid w:val="00FC4A67"/>
    <w:rPr>
      <w:rFonts w:ascii="Lucida Grande" w:hAnsi="Lucida Grande" w:cs="Lucida Grande"/>
      <w:noProof/>
      <w:sz w:val="24"/>
      <w:szCs w:val="24"/>
    </w:rPr>
  </w:style>
  <w:style w:type="character" w:styleId="Emphasis">
    <w:name w:val="Emphasis"/>
    <w:uiPriority w:val="20"/>
    <w:qFormat/>
    <w:rsid w:val="00717E5B"/>
    <w:rPr>
      <w:i/>
      <w:iCs/>
    </w:rPr>
  </w:style>
  <w:style w:type="paragraph" w:styleId="BalloonText">
    <w:name w:val="Balloon Text"/>
    <w:basedOn w:val="Normal"/>
    <w:link w:val="BalloonTextChar"/>
    <w:uiPriority w:val="99"/>
    <w:semiHidden/>
    <w:unhideWhenUsed/>
    <w:rsid w:val="00F63C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3C2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880679">
      <w:bodyDiv w:val="1"/>
      <w:marLeft w:val="0"/>
      <w:marRight w:val="0"/>
      <w:marTop w:val="0"/>
      <w:marBottom w:val="0"/>
      <w:divBdr>
        <w:top w:val="none" w:sz="0" w:space="0" w:color="auto"/>
        <w:left w:val="none" w:sz="0" w:space="0" w:color="auto"/>
        <w:bottom w:val="none" w:sz="0" w:space="0" w:color="auto"/>
        <w:right w:val="none" w:sz="0" w:space="0" w:color="auto"/>
      </w:divBdr>
    </w:div>
    <w:div w:id="420612730">
      <w:bodyDiv w:val="1"/>
      <w:marLeft w:val="0"/>
      <w:marRight w:val="0"/>
      <w:marTop w:val="0"/>
      <w:marBottom w:val="0"/>
      <w:divBdr>
        <w:top w:val="none" w:sz="0" w:space="0" w:color="auto"/>
        <w:left w:val="none" w:sz="0" w:space="0" w:color="auto"/>
        <w:bottom w:val="none" w:sz="0" w:space="0" w:color="auto"/>
        <w:right w:val="none" w:sz="0" w:space="0" w:color="auto"/>
      </w:divBdr>
    </w:div>
    <w:div w:id="425420153">
      <w:bodyDiv w:val="1"/>
      <w:marLeft w:val="0"/>
      <w:marRight w:val="0"/>
      <w:marTop w:val="0"/>
      <w:marBottom w:val="0"/>
      <w:divBdr>
        <w:top w:val="none" w:sz="0" w:space="0" w:color="auto"/>
        <w:left w:val="none" w:sz="0" w:space="0" w:color="auto"/>
        <w:bottom w:val="none" w:sz="0" w:space="0" w:color="auto"/>
        <w:right w:val="none" w:sz="0" w:space="0" w:color="auto"/>
      </w:divBdr>
    </w:div>
    <w:div w:id="1037662041">
      <w:bodyDiv w:val="1"/>
      <w:marLeft w:val="0"/>
      <w:marRight w:val="0"/>
      <w:marTop w:val="0"/>
      <w:marBottom w:val="0"/>
      <w:divBdr>
        <w:top w:val="none" w:sz="0" w:space="0" w:color="auto"/>
        <w:left w:val="none" w:sz="0" w:space="0" w:color="auto"/>
        <w:bottom w:val="none" w:sz="0" w:space="0" w:color="auto"/>
        <w:right w:val="none" w:sz="0" w:space="0" w:color="auto"/>
      </w:divBdr>
    </w:div>
    <w:div w:id="1296595800">
      <w:bodyDiv w:val="1"/>
      <w:marLeft w:val="0"/>
      <w:marRight w:val="0"/>
      <w:marTop w:val="0"/>
      <w:marBottom w:val="0"/>
      <w:divBdr>
        <w:top w:val="none" w:sz="0" w:space="0" w:color="auto"/>
        <w:left w:val="none" w:sz="0" w:space="0" w:color="auto"/>
        <w:bottom w:val="none" w:sz="0" w:space="0" w:color="auto"/>
        <w:right w:val="none" w:sz="0" w:space="0" w:color="auto"/>
      </w:divBdr>
    </w:div>
    <w:div w:id="166324061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yperlink" Target="http://www.vccircle.com/columns/the-jugaad-country" TargetMode="External"/><Relationship Id="rId10" Type="http://schemas.openxmlformats.org/officeDocument/2006/relationships/hyperlink" Target="http://www.nobelprize.org/nobel_prizes/physics/laureates/1986/pres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25</Pages>
  <Words>18877</Words>
  <Characters>100243</Characters>
  <Application>Microsoft Macintosh Word</Application>
  <DocSecurity>0</DocSecurity>
  <Lines>1699</Lines>
  <Paragraphs>426</Paragraphs>
  <ScaleCrop>false</ScaleCrop>
  <HeadingPairs>
    <vt:vector size="2" baseType="variant">
      <vt:variant>
        <vt:lpstr>Title</vt:lpstr>
      </vt:variant>
      <vt:variant>
        <vt:i4>1</vt:i4>
      </vt:variant>
    </vt:vector>
  </HeadingPairs>
  <TitlesOfParts>
    <vt:vector size="1" baseType="lpstr">
      <vt:lpstr>Please attach a resume that includes a list of produced work, publications and exhibitions</vt:lpstr>
    </vt:vector>
  </TitlesOfParts>
  <Company>Kalpavriksh</Company>
  <LinksUpToDate>false</LinksUpToDate>
  <CharactersWithSpaces>118694</CharactersWithSpaces>
  <SharedDoc>false</SharedDoc>
  <HLinks>
    <vt:vector size="1716" baseType="variant">
      <vt:variant>
        <vt:i4>6750238</vt:i4>
      </vt:variant>
      <vt:variant>
        <vt:i4>1321</vt:i4>
      </vt:variant>
      <vt:variant>
        <vt:i4>0</vt:i4>
      </vt:variant>
      <vt:variant>
        <vt:i4>5</vt:i4>
      </vt:variant>
      <vt:variant>
        <vt:lpwstr>http://www.nobelprize.org/nobel_prizes/physics/laureates/1986/press.html</vt:lpwstr>
      </vt:variant>
      <vt:variant>
        <vt:lpwstr/>
      </vt:variant>
      <vt:variant>
        <vt:i4>2359341</vt:i4>
      </vt:variant>
      <vt:variant>
        <vt:i4>1318</vt:i4>
      </vt:variant>
      <vt:variant>
        <vt:i4>0</vt:i4>
      </vt:variant>
      <vt:variant>
        <vt:i4>5</vt:i4>
      </vt:variant>
      <vt:variant>
        <vt:lpwstr>http://digitalcommons.uconn.edu/econ_wpapers/200219</vt:lpwstr>
      </vt:variant>
      <vt:variant>
        <vt:lpwstr/>
      </vt:variant>
      <vt:variant>
        <vt:i4>3866720</vt:i4>
      </vt:variant>
      <vt:variant>
        <vt:i4>1315</vt:i4>
      </vt:variant>
      <vt:variant>
        <vt:i4>0</vt:i4>
      </vt:variant>
      <vt:variant>
        <vt:i4>5</vt:i4>
      </vt:variant>
      <vt:variant>
        <vt:lpwstr>http://www.vccircle.com/columns/the-jugaad-country</vt:lpwstr>
      </vt:variant>
      <vt:variant>
        <vt:lpwstr/>
      </vt:variant>
      <vt:variant>
        <vt:i4>4390962</vt:i4>
      </vt:variant>
      <vt:variant>
        <vt:i4>1309</vt:i4>
      </vt:variant>
      <vt:variant>
        <vt:i4>0</vt:i4>
      </vt:variant>
      <vt:variant>
        <vt:i4>5</vt:i4>
      </vt:variant>
      <vt:variant>
        <vt:lpwstr/>
      </vt:variant>
      <vt:variant>
        <vt:lpwstr>_ENREF_29</vt:lpwstr>
      </vt:variant>
      <vt:variant>
        <vt:i4>4390975</vt:i4>
      </vt:variant>
      <vt:variant>
        <vt:i4>1306</vt:i4>
      </vt:variant>
      <vt:variant>
        <vt:i4>0</vt:i4>
      </vt:variant>
      <vt:variant>
        <vt:i4>5</vt:i4>
      </vt:variant>
      <vt:variant>
        <vt:lpwstr/>
      </vt:variant>
      <vt:variant>
        <vt:lpwstr>_ENREF_24</vt:lpwstr>
      </vt:variant>
      <vt:variant>
        <vt:i4>4653117</vt:i4>
      </vt:variant>
      <vt:variant>
        <vt:i4>1300</vt:i4>
      </vt:variant>
      <vt:variant>
        <vt:i4>0</vt:i4>
      </vt:variant>
      <vt:variant>
        <vt:i4>5</vt:i4>
      </vt:variant>
      <vt:variant>
        <vt:lpwstr/>
      </vt:variant>
      <vt:variant>
        <vt:lpwstr>_ENREF_66</vt:lpwstr>
      </vt:variant>
      <vt:variant>
        <vt:i4>7864377</vt:i4>
      </vt:variant>
      <vt:variant>
        <vt:i4>1294</vt:i4>
      </vt:variant>
      <vt:variant>
        <vt:i4>0</vt:i4>
      </vt:variant>
      <vt:variant>
        <vt:i4>5</vt:i4>
      </vt:variant>
      <vt:variant>
        <vt:lpwstr/>
      </vt:variant>
      <vt:variant>
        <vt:lpwstr>_ENREF_128</vt:lpwstr>
      </vt:variant>
      <vt:variant>
        <vt:i4>7471162</vt:i4>
      </vt:variant>
      <vt:variant>
        <vt:i4>1291</vt:i4>
      </vt:variant>
      <vt:variant>
        <vt:i4>0</vt:i4>
      </vt:variant>
      <vt:variant>
        <vt:i4>5</vt:i4>
      </vt:variant>
      <vt:variant>
        <vt:lpwstr/>
      </vt:variant>
      <vt:variant>
        <vt:lpwstr>_ENREF_112</vt:lpwstr>
      </vt:variant>
      <vt:variant>
        <vt:i4>7864378</vt:i4>
      </vt:variant>
      <vt:variant>
        <vt:i4>1285</vt:i4>
      </vt:variant>
      <vt:variant>
        <vt:i4>0</vt:i4>
      </vt:variant>
      <vt:variant>
        <vt:i4>5</vt:i4>
      </vt:variant>
      <vt:variant>
        <vt:lpwstr/>
      </vt:variant>
      <vt:variant>
        <vt:lpwstr>_ENREF_118</vt:lpwstr>
      </vt:variant>
      <vt:variant>
        <vt:i4>7864379</vt:i4>
      </vt:variant>
      <vt:variant>
        <vt:i4>1279</vt:i4>
      </vt:variant>
      <vt:variant>
        <vt:i4>0</vt:i4>
      </vt:variant>
      <vt:variant>
        <vt:i4>5</vt:i4>
      </vt:variant>
      <vt:variant>
        <vt:lpwstr/>
      </vt:variant>
      <vt:variant>
        <vt:lpwstr>_ENREF_108</vt:lpwstr>
      </vt:variant>
      <vt:variant>
        <vt:i4>4522034</vt:i4>
      </vt:variant>
      <vt:variant>
        <vt:i4>1273</vt:i4>
      </vt:variant>
      <vt:variant>
        <vt:i4>0</vt:i4>
      </vt:variant>
      <vt:variant>
        <vt:i4>5</vt:i4>
      </vt:variant>
      <vt:variant>
        <vt:lpwstr/>
      </vt:variant>
      <vt:variant>
        <vt:lpwstr>_ENREF_49</vt:lpwstr>
      </vt:variant>
      <vt:variant>
        <vt:i4>7864378</vt:i4>
      </vt:variant>
      <vt:variant>
        <vt:i4>1267</vt:i4>
      </vt:variant>
      <vt:variant>
        <vt:i4>0</vt:i4>
      </vt:variant>
      <vt:variant>
        <vt:i4>5</vt:i4>
      </vt:variant>
      <vt:variant>
        <vt:lpwstr/>
      </vt:variant>
      <vt:variant>
        <vt:lpwstr>_ENREF_118</vt:lpwstr>
      </vt:variant>
      <vt:variant>
        <vt:i4>7536698</vt:i4>
      </vt:variant>
      <vt:variant>
        <vt:i4>1261</vt:i4>
      </vt:variant>
      <vt:variant>
        <vt:i4>0</vt:i4>
      </vt:variant>
      <vt:variant>
        <vt:i4>5</vt:i4>
      </vt:variant>
      <vt:variant>
        <vt:lpwstr/>
      </vt:variant>
      <vt:variant>
        <vt:lpwstr>_ENREF_113</vt:lpwstr>
      </vt:variant>
      <vt:variant>
        <vt:i4>7536698</vt:i4>
      </vt:variant>
      <vt:variant>
        <vt:i4>1255</vt:i4>
      </vt:variant>
      <vt:variant>
        <vt:i4>0</vt:i4>
      </vt:variant>
      <vt:variant>
        <vt:i4>5</vt:i4>
      </vt:variant>
      <vt:variant>
        <vt:lpwstr/>
      </vt:variant>
      <vt:variant>
        <vt:lpwstr>_ENREF_113</vt:lpwstr>
      </vt:variant>
      <vt:variant>
        <vt:i4>7471162</vt:i4>
      </vt:variant>
      <vt:variant>
        <vt:i4>1249</vt:i4>
      </vt:variant>
      <vt:variant>
        <vt:i4>0</vt:i4>
      </vt:variant>
      <vt:variant>
        <vt:i4>5</vt:i4>
      </vt:variant>
      <vt:variant>
        <vt:lpwstr/>
      </vt:variant>
      <vt:variant>
        <vt:lpwstr>_ENREF_112</vt:lpwstr>
      </vt:variant>
      <vt:variant>
        <vt:i4>4390975</vt:i4>
      </vt:variant>
      <vt:variant>
        <vt:i4>1243</vt:i4>
      </vt:variant>
      <vt:variant>
        <vt:i4>0</vt:i4>
      </vt:variant>
      <vt:variant>
        <vt:i4>5</vt:i4>
      </vt:variant>
      <vt:variant>
        <vt:lpwstr/>
      </vt:variant>
      <vt:variant>
        <vt:lpwstr>_ENREF_24</vt:lpwstr>
      </vt:variant>
      <vt:variant>
        <vt:i4>4390975</vt:i4>
      </vt:variant>
      <vt:variant>
        <vt:i4>1235</vt:i4>
      </vt:variant>
      <vt:variant>
        <vt:i4>0</vt:i4>
      </vt:variant>
      <vt:variant>
        <vt:i4>5</vt:i4>
      </vt:variant>
      <vt:variant>
        <vt:lpwstr/>
      </vt:variant>
      <vt:variant>
        <vt:lpwstr>_ENREF_24</vt:lpwstr>
      </vt:variant>
      <vt:variant>
        <vt:i4>7929913</vt:i4>
      </vt:variant>
      <vt:variant>
        <vt:i4>1229</vt:i4>
      </vt:variant>
      <vt:variant>
        <vt:i4>0</vt:i4>
      </vt:variant>
      <vt:variant>
        <vt:i4>5</vt:i4>
      </vt:variant>
      <vt:variant>
        <vt:lpwstr/>
      </vt:variant>
      <vt:variant>
        <vt:lpwstr>_ENREF_129</vt:lpwstr>
      </vt:variant>
      <vt:variant>
        <vt:i4>4390975</vt:i4>
      </vt:variant>
      <vt:variant>
        <vt:i4>1226</vt:i4>
      </vt:variant>
      <vt:variant>
        <vt:i4>0</vt:i4>
      </vt:variant>
      <vt:variant>
        <vt:i4>5</vt:i4>
      </vt:variant>
      <vt:variant>
        <vt:lpwstr/>
      </vt:variant>
      <vt:variant>
        <vt:lpwstr>_ENREF_24</vt:lpwstr>
      </vt:variant>
      <vt:variant>
        <vt:i4>4390975</vt:i4>
      </vt:variant>
      <vt:variant>
        <vt:i4>1220</vt:i4>
      </vt:variant>
      <vt:variant>
        <vt:i4>0</vt:i4>
      </vt:variant>
      <vt:variant>
        <vt:i4>5</vt:i4>
      </vt:variant>
      <vt:variant>
        <vt:lpwstr/>
      </vt:variant>
      <vt:variant>
        <vt:lpwstr>_ENREF_24</vt:lpwstr>
      </vt:variant>
      <vt:variant>
        <vt:i4>4390975</vt:i4>
      </vt:variant>
      <vt:variant>
        <vt:i4>1214</vt:i4>
      </vt:variant>
      <vt:variant>
        <vt:i4>0</vt:i4>
      </vt:variant>
      <vt:variant>
        <vt:i4>5</vt:i4>
      </vt:variant>
      <vt:variant>
        <vt:lpwstr/>
      </vt:variant>
      <vt:variant>
        <vt:lpwstr>_ENREF_24</vt:lpwstr>
      </vt:variant>
      <vt:variant>
        <vt:i4>4390975</vt:i4>
      </vt:variant>
      <vt:variant>
        <vt:i4>1208</vt:i4>
      </vt:variant>
      <vt:variant>
        <vt:i4>0</vt:i4>
      </vt:variant>
      <vt:variant>
        <vt:i4>5</vt:i4>
      </vt:variant>
      <vt:variant>
        <vt:lpwstr/>
      </vt:variant>
      <vt:variant>
        <vt:lpwstr>_ENREF_24</vt:lpwstr>
      </vt:variant>
      <vt:variant>
        <vt:i4>4718649</vt:i4>
      </vt:variant>
      <vt:variant>
        <vt:i4>1205</vt:i4>
      </vt:variant>
      <vt:variant>
        <vt:i4>0</vt:i4>
      </vt:variant>
      <vt:variant>
        <vt:i4>5</vt:i4>
      </vt:variant>
      <vt:variant>
        <vt:lpwstr/>
      </vt:variant>
      <vt:variant>
        <vt:lpwstr>_ENREF_92</vt:lpwstr>
      </vt:variant>
      <vt:variant>
        <vt:i4>7471163</vt:i4>
      </vt:variant>
      <vt:variant>
        <vt:i4>1199</vt:i4>
      </vt:variant>
      <vt:variant>
        <vt:i4>0</vt:i4>
      </vt:variant>
      <vt:variant>
        <vt:i4>5</vt:i4>
      </vt:variant>
      <vt:variant>
        <vt:lpwstr/>
      </vt:variant>
      <vt:variant>
        <vt:lpwstr>_ENREF_102</vt:lpwstr>
      </vt:variant>
      <vt:variant>
        <vt:i4>4784139</vt:i4>
      </vt:variant>
      <vt:variant>
        <vt:i4>1196</vt:i4>
      </vt:variant>
      <vt:variant>
        <vt:i4>0</vt:i4>
      </vt:variant>
      <vt:variant>
        <vt:i4>5</vt:i4>
      </vt:variant>
      <vt:variant>
        <vt:lpwstr/>
      </vt:variant>
      <vt:variant>
        <vt:lpwstr>_ENREF_8</vt:lpwstr>
      </vt:variant>
      <vt:variant>
        <vt:i4>4784191</vt:i4>
      </vt:variant>
      <vt:variant>
        <vt:i4>1193</vt:i4>
      </vt:variant>
      <vt:variant>
        <vt:i4>0</vt:i4>
      </vt:variant>
      <vt:variant>
        <vt:i4>5</vt:i4>
      </vt:variant>
      <vt:variant>
        <vt:lpwstr/>
      </vt:variant>
      <vt:variant>
        <vt:lpwstr>_ENREF_84</vt:lpwstr>
      </vt:variant>
      <vt:variant>
        <vt:i4>4194367</vt:i4>
      </vt:variant>
      <vt:variant>
        <vt:i4>1190</vt:i4>
      </vt:variant>
      <vt:variant>
        <vt:i4>0</vt:i4>
      </vt:variant>
      <vt:variant>
        <vt:i4>5</vt:i4>
      </vt:variant>
      <vt:variant>
        <vt:lpwstr/>
      </vt:variant>
      <vt:variant>
        <vt:lpwstr>_ENREF_14</vt:lpwstr>
      </vt:variant>
      <vt:variant>
        <vt:i4>7667770</vt:i4>
      </vt:variant>
      <vt:variant>
        <vt:i4>1187</vt:i4>
      </vt:variant>
      <vt:variant>
        <vt:i4>0</vt:i4>
      </vt:variant>
      <vt:variant>
        <vt:i4>5</vt:i4>
      </vt:variant>
      <vt:variant>
        <vt:lpwstr/>
      </vt:variant>
      <vt:variant>
        <vt:lpwstr>_ENREF_115</vt:lpwstr>
      </vt:variant>
      <vt:variant>
        <vt:i4>7602234</vt:i4>
      </vt:variant>
      <vt:variant>
        <vt:i4>1184</vt:i4>
      </vt:variant>
      <vt:variant>
        <vt:i4>0</vt:i4>
      </vt:variant>
      <vt:variant>
        <vt:i4>5</vt:i4>
      </vt:variant>
      <vt:variant>
        <vt:lpwstr/>
      </vt:variant>
      <vt:variant>
        <vt:lpwstr>_ENREF_114</vt:lpwstr>
      </vt:variant>
      <vt:variant>
        <vt:i4>7471163</vt:i4>
      </vt:variant>
      <vt:variant>
        <vt:i4>1176</vt:i4>
      </vt:variant>
      <vt:variant>
        <vt:i4>0</vt:i4>
      </vt:variant>
      <vt:variant>
        <vt:i4>5</vt:i4>
      </vt:variant>
      <vt:variant>
        <vt:lpwstr/>
      </vt:variant>
      <vt:variant>
        <vt:lpwstr>_ENREF_102</vt:lpwstr>
      </vt:variant>
      <vt:variant>
        <vt:i4>7733305</vt:i4>
      </vt:variant>
      <vt:variant>
        <vt:i4>1170</vt:i4>
      </vt:variant>
      <vt:variant>
        <vt:i4>0</vt:i4>
      </vt:variant>
      <vt:variant>
        <vt:i4>5</vt:i4>
      </vt:variant>
      <vt:variant>
        <vt:lpwstr/>
      </vt:variant>
      <vt:variant>
        <vt:lpwstr>_ENREF_126</vt:lpwstr>
      </vt:variant>
      <vt:variant>
        <vt:i4>7667769</vt:i4>
      </vt:variant>
      <vt:variant>
        <vt:i4>1167</vt:i4>
      </vt:variant>
      <vt:variant>
        <vt:i4>0</vt:i4>
      </vt:variant>
      <vt:variant>
        <vt:i4>5</vt:i4>
      </vt:variant>
      <vt:variant>
        <vt:lpwstr/>
      </vt:variant>
      <vt:variant>
        <vt:lpwstr>_ENREF_125</vt:lpwstr>
      </vt:variant>
      <vt:variant>
        <vt:i4>7536697</vt:i4>
      </vt:variant>
      <vt:variant>
        <vt:i4>1164</vt:i4>
      </vt:variant>
      <vt:variant>
        <vt:i4>0</vt:i4>
      </vt:variant>
      <vt:variant>
        <vt:i4>5</vt:i4>
      </vt:variant>
      <vt:variant>
        <vt:lpwstr/>
      </vt:variant>
      <vt:variant>
        <vt:lpwstr>_ENREF_123</vt:lpwstr>
      </vt:variant>
      <vt:variant>
        <vt:i4>7602233</vt:i4>
      </vt:variant>
      <vt:variant>
        <vt:i4>1161</vt:i4>
      </vt:variant>
      <vt:variant>
        <vt:i4>0</vt:i4>
      </vt:variant>
      <vt:variant>
        <vt:i4>5</vt:i4>
      </vt:variant>
      <vt:variant>
        <vt:lpwstr/>
      </vt:variant>
      <vt:variant>
        <vt:lpwstr>_ENREF_124</vt:lpwstr>
      </vt:variant>
      <vt:variant>
        <vt:i4>4718655</vt:i4>
      </vt:variant>
      <vt:variant>
        <vt:i4>1153</vt:i4>
      </vt:variant>
      <vt:variant>
        <vt:i4>0</vt:i4>
      </vt:variant>
      <vt:variant>
        <vt:i4>5</vt:i4>
      </vt:variant>
      <vt:variant>
        <vt:lpwstr/>
      </vt:variant>
      <vt:variant>
        <vt:lpwstr>_ENREF_94</vt:lpwstr>
      </vt:variant>
      <vt:variant>
        <vt:i4>4784184</vt:i4>
      </vt:variant>
      <vt:variant>
        <vt:i4>1147</vt:i4>
      </vt:variant>
      <vt:variant>
        <vt:i4>0</vt:i4>
      </vt:variant>
      <vt:variant>
        <vt:i4>5</vt:i4>
      </vt:variant>
      <vt:variant>
        <vt:lpwstr/>
      </vt:variant>
      <vt:variant>
        <vt:lpwstr>_ENREF_83</vt:lpwstr>
      </vt:variant>
      <vt:variant>
        <vt:i4>4390968</vt:i4>
      </vt:variant>
      <vt:variant>
        <vt:i4>1141</vt:i4>
      </vt:variant>
      <vt:variant>
        <vt:i4>0</vt:i4>
      </vt:variant>
      <vt:variant>
        <vt:i4>5</vt:i4>
      </vt:variant>
      <vt:variant>
        <vt:lpwstr/>
      </vt:variant>
      <vt:variant>
        <vt:lpwstr>_ENREF_23</vt:lpwstr>
      </vt:variant>
      <vt:variant>
        <vt:i4>4784184</vt:i4>
      </vt:variant>
      <vt:variant>
        <vt:i4>1135</vt:i4>
      </vt:variant>
      <vt:variant>
        <vt:i4>0</vt:i4>
      </vt:variant>
      <vt:variant>
        <vt:i4>5</vt:i4>
      </vt:variant>
      <vt:variant>
        <vt:lpwstr/>
      </vt:variant>
      <vt:variant>
        <vt:lpwstr>_ENREF_83</vt:lpwstr>
      </vt:variant>
      <vt:variant>
        <vt:i4>4390968</vt:i4>
      </vt:variant>
      <vt:variant>
        <vt:i4>1132</vt:i4>
      </vt:variant>
      <vt:variant>
        <vt:i4>0</vt:i4>
      </vt:variant>
      <vt:variant>
        <vt:i4>5</vt:i4>
      </vt:variant>
      <vt:variant>
        <vt:lpwstr/>
      </vt:variant>
      <vt:variant>
        <vt:lpwstr>_ENREF_23</vt:lpwstr>
      </vt:variant>
      <vt:variant>
        <vt:i4>4325438</vt:i4>
      </vt:variant>
      <vt:variant>
        <vt:i4>1129</vt:i4>
      </vt:variant>
      <vt:variant>
        <vt:i4>0</vt:i4>
      </vt:variant>
      <vt:variant>
        <vt:i4>5</vt:i4>
      </vt:variant>
      <vt:variant>
        <vt:lpwstr/>
      </vt:variant>
      <vt:variant>
        <vt:lpwstr>_ENREF_35</vt:lpwstr>
      </vt:variant>
      <vt:variant>
        <vt:i4>4456511</vt:i4>
      </vt:variant>
      <vt:variant>
        <vt:i4>1126</vt:i4>
      </vt:variant>
      <vt:variant>
        <vt:i4>0</vt:i4>
      </vt:variant>
      <vt:variant>
        <vt:i4>5</vt:i4>
      </vt:variant>
      <vt:variant>
        <vt:lpwstr/>
      </vt:variant>
      <vt:variant>
        <vt:lpwstr>_ENREF_54</vt:lpwstr>
      </vt:variant>
      <vt:variant>
        <vt:i4>4456511</vt:i4>
      </vt:variant>
      <vt:variant>
        <vt:i4>1118</vt:i4>
      </vt:variant>
      <vt:variant>
        <vt:i4>0</vt:i4>
      </vt:variant>
      <vt:variant>
        <vt:i4>5</vt:i4>
      </vt:variant>
      <vt:variant>
        <vt:lpwstr/>
      </vt:variant>
      <vt:variant>
        <vt:lpwstr>_ENREF_54</vt:lpwstr>
      </vt:variant>
      <vt:variant>
        <vt:i4>4784178</vt:i4>
      </vt:variant>
      <vt:variant>
        <vt:i4>1112</vt:i4>
      </vt:variant>
      <vt:variant>
        <vt:i4>0</vt:i4>
      </vt:variant>
      <vt:variant>
        <vt:i4>5</vt:i4>
      </vt:variant>
      <vt:variant>
        <vt:lpwstr/>
      </vt:variant>
      <vt:variant>
        <vt:lpwstr>_ENREF_89</vt:lpwstr>
      </vt:variant>
      <vt:variant>
        <vt:i4>4784178</vt:i4>
      </vt:variant>
      <vt:variant>
        <vt:i4>1106</vt:i4>
      </vt:variant>
      <vt:variant>
        <vt:i4>0</vt:i4>
      </vt:variant>
      <vt:variant>
        <vt:i4>5</vt:i4>
      </vt:variant>
      <vt:variant>
        <vt:lpwstr/>
      </vt:variant>
      <vt:variant>
        <vt:lpwstr>_ENREF_89</vt:lpwstr>
      </vt:variant>
      <vt:variant>
        <vt:i4>4718655</vt:i4>
      </vt:variant>
      <vt:variant>
        <vt:i4>1103</vt:i4>
      </vt:variant>
      <vt:variant>
        <vt:i4>0</vt:i4>
      </vt:variant>
      <vt:variant>
        <vt:i4>5</vt:i4>
      </vt:variant>
      <vt:variant>
        <vt:lpwstr/>
      </vt:variant>
      <vt:variant>
        <vt:lpwstr>_ENREF_94</vt:lpwstr>
      </vt:variant>
      <vt:variant>
        <vt:i4>4784178</vt:i4>
      </vt:variant>
      <vt:variant>
        <vt:i4>1095</vt:i4>
      </vt:variant>
      <vt:variant>
        <vt:i4>0</vt:i4>
      </vt:variant>
      <vt:variant>
        <vt:i4>5</vt:i4>
      </vt:variant>
      <vt:variant>
        <vt:lpwstr/>
      </vt:variant>
      <vt:variant>
        <vt:lpwstr>_ENREF_89</vt:lpwstr>
      </vt:variant>
      <vt:variant>
        <vt:i4>4718603</vt:i4>
      </vt:variant>
      <vt:variant>
        <vt:i4>1089</vt:i4>
      </vt:variant>
      <vt:variant>
        <vt:i4>0</vt:i4>
      </vt:variant>
      <vt:variant>
        <vt:i4>5</vt:i4>
      </vt:variant>
      <vt:variant>
        <vt:lpwstr/>
      </vt:variant>
      <vt:variant>
        <vt:lpwstr>_ENREF_9</vt:lpwstr>
      </vt:variant>
      <vt:variant>
        <vt:i4>4784186</vt:i4>
      </vt:variant>
      <vt:variant>
        <vt:i4>1086</vt:i4>
      </vt:variant>
      <vt:variant>
        <vt:i4>0</vt:i4>
      </vt:variant>
      <vt:variant>
        <vt:i4>5</vt:i4>
      </vt:variant>
      <vt:variant>
        <vt:lpwstr/>
      </vt:variant>
      <vt:variant>
        <vt:lpwstr>_ENREF_81</vt:lpwstr>
      </vt:variant>
      <vt:variant>
        <vt:i4>4194363</vt:i4>
      </vt:variant>
      <vt:variant>
        <vt:i4>1080</vt:i4>
      </vt:variant>
      <vt:variant>
        <vt:i4>0</vt:i4>
      </vt:variant>
      <vt:variant>
        <vt:i4>5</vt:i4>
      </vt:variant>
      <vt:variant>
        <vt:lpwstr/>
      </vt:variant>
      <vt:variant>
        <vt:lpwstr>_ENREF_10</vt:lpwstr>
      </vt:variant>
      <vt:variant>
        <vt:i4>7667771</vt:i4>
      </vt:variant>
      <vt:variant>
        <vt:i4>1074</vt:i4>
      </vt:variant>
      <vt:variant>
        <vt:i4>0</vt:i4>
      </vt:variant>
      <vt:variant>
        <vt:i4>5</vt:i4>
      </vt:variant>
      <vt:variant>
        <vt:lpwstr/>
      </vt:variant>
      <vt:variant>
        <vt:lpwstr>_ENREF_105</vt:lpwstr>
      </vt:variant>
      <vt:variant>
        <vt:i4>7602235</vt:i4>
      </vt:variant>
      <vt:variant>
        <vt:i4>1071</vt:i4>
      </vt:variant>
      <vt:variant>
        <vt:i4>0</vt:i4>
      </vt:variant>
      <vt:variant>
        <vt:i4>5</vt:i4>
      </vt:variant>
      <vt:variant>
        <vt:lpwstr/>
      </vt:variant>
      <vt:variant>
        <vt:lpwstr>_ENREF_104</vt:lpwstr>
      </vt:variant>
      <vt:variant>
        <vt:i4>4390975</vt:i4>
      </vt:variant>
      <vt:variant>
        <vt:i4>1065</vt:i4>
      </vt:variant>
      <vt:variant>
        <vt:i4>0</vt:i4>
      </vt:variant>
      <vt:variant>
        <vt:i4>5</vt:i4>
      </vt:variant>
      <vt:variant>
        <vt:lpwstr/>
      </vt:variant>
      <vt:variant>
        <vt:lpwstr>_ENREF_24</vt:lpwstr>
      </vt:variant>
      <vt:variant>
        <vt:i4>4390973</vt:i4>
      </vt:variant>
      <vt:variant>
        <vt:i4>1062</vt:i4>
      </vt:variant>
      <vt:variant>
        <vt:i4>0</vt:i4>
      </vt:variant>
      <vt:variant>
        <vt:i4>5</vt:i4>
      </vt:variant>
      <vt:variant>
        <vt:lpwstr/>
      </vt:variant>
      <vt:variant>
        <vt:lpwstr>_ENREF_26</vt:lpwstr>
      </vt:variant>
      <vt:variant>
        <vt:i4>4390975</vt:i4>
      </vt:variant>
      <vt:variant>
        <vt:i4>1056</vt:i4>
      </vt:variant>
      <vt:variant>
        <vt:i4>0</vt:i4>
      </vt:variant>
      <vt:variant>
        <vt:i4>5</vt:i4>
      </vt:variant>
      <vt:variant>
        <vt:lpwstr/>
      </vt:variant>
      <vt:variant>
        <vt:lpwstr>_ENREF_24</vt:lpwstr>
      </vt:variant>
      <vt:variant>
        <vt:i4>4718649</vt:i4>
      </vt:variant>
      <vt:variant>
        <vt:i4>1053</vt:i4>
      </vt:variant>
      <vt:variant>
        <vt:i4>0</vt:i4>
      </vt:variant>
      <vt:variant>
        <vt:i4>5</vt:i4>
      </vt:variant>
      <vt:variant>
        <vt:lpwstr/>
      </vt:variant>
      <vt:variant>
        <vt:lpwstr>_ENREF_92</vt:lpwstr>
      </vt:variant>
      <vt:variant>
        <vt:i4>7471163</vt:i4>
      </vt:variant>
      <vt:variant>
        <vt:i4>1047</vt:i4>
      </vt:variant>
      <vt:variant>
        <vt:i4>0</vt:i4>
      </vt:variant>
      <vt:variant>
        <vt:i4>5</vt:i4>
      </vt:variant>
      <vt:variant>
        <vt:lpwstr/>
      </vt:variant>
      <vt:variant>
        <vt:lpwstr>_ENREF_102</vt:lpwstr>
      </vt:variant>
      <vt:variant>
        <vt:i4>4522046</vt:i4>
      </vt:variant>
      <vt:variant>
        <vt:i4>1044</vt:i4>
      </vt:variant>
      <vt:variant>
        <vt:i4>0</vt:i4>
      </vt:variant>
      <vt:variant>
        <vt:i4>5</vt:i4>
      </vt:variant>
      <vt:variant>
        <vt:lpwstr/>
      </vt:variant>
      <vt:variant>
        <vt:lpwstr>_ENREF_45</vt:lpwstr>
      </vt:variant>
      <vt:variant>
        <vt:i4>4522045</vt:i4>
      </vt:variant>
      <vt:variant>
        <vt:i4>1041</vt:i4>
      </vt:variant>
      <vt:variant>
        <vt:i4>0</vt:i4>
      </vt:variant>
      <vt:variant>
        <vt:i4>5</vt:i4>
      </vt:variant>
      <vt:variant>
        <vt:lpwstr/>
      </vt:variant>
      <vt:variant>
        <vt:lpwstr>_ENREF_46</vt:lpwstr>
      </vt:variant>
      <vt:variant>
        <vt:i4>4194360</vt:i4>
      </vt:variant>
      <vt:variant>
        <vt:i4>1035</vt:i4>
      </vt:variant>
      <vt:variant>
        <vt:i4>0</vt:i4>
      </vt:variant>
      <vt:variant>
        <vt:i4>5</vt:i4>
      </vt:variant>
      <vt:variant>
        <vt:lpwstr/>
      </vt:variant>
      <vt:variant>
        <vt:lpwstr>_ENREF_13</vt:lpwstr>
      </vt:variant>
      <vt:variant>
        <vt:i4>4194360</vt:i4>
      </vt:variant>
      <vt:variant>
        <vt:i4>1029</vt:i4>
      </vt:variant>
      <vt:variant>
        <vt:i4>0</vt:i4>
      </vt:variant>
      <vt:variant>
        <vt:i4>5</vt:i4>
      </vt:variant>
      <vt:variant>
        <vt:lpwstr/>
      </vt:variant>
      <vt:variant>
        <vt:lpwstr>_ENREF_13</vt:lpwstr>
      </vt:variant>
      <vt:variant>
        <vt:i4>4653119</vt:i4>
      </vt:variant>
      <vt:variant>
        <vt:i4>1023</vt:i4>
      </vt:variant>
      <vt:variant>
        <vt:i4>0</vt:i4>
      </vt:variant>
      <vt:variant>
        <vt:i4>5</vt:i4>
      </vt:variant>
      <vt:variant>
        <vt:lpwstr/>
      </vt:variant>
      <vt:variant>
        <vt:lpwstr>_ENREF_64</vt:lpwstr>
      </vt:variant>
      <vt:variant>
        <vt:i4>4194366</vt:i4>
      </vt:variant>
      <vt:variant>
        <vt:i4>1017</vt:i4>
      </vt:variant>
      <vt:variant>
        <vt:i4>0</vt:i4>
      </vt:variant>
      <vt:variant>
        <vt:i4>5</vt:i4>
      </vt:variant>
      <vt:variant>
        <vt:lpwstr/>
      </vt:variant>
      <vt:variant>
        <vt:lpwstr>_ENREF_15</vt:lpwstr>
      </vt:variant>
      <vt:variant>
        <vt:i4>4587578</vt:i4>
      </vt:variant>
      <vt:variant>
        <vt:i4>1011</vt:i4>
      </vt:variant>
      <vt:variant>
        <vt:i4>0</vt:i4>
      </vt:variant>
      <vt:variant>
        <vt:i4>5</vt:i4>
      </vt:variant>
      <vt:variant>
        <vt:lpwstr/>
      </vt:variant>
      <vt:variant>
        <vt:lpwstr>_ENREF_71</vt:lpwstr>
      </vt:variant>
      <vt:variant>
        <vt:i4>7864377</vt:i4>
      </vt:variant>
      <vt:variant>
        <vt:i4>1005</vt:i4>
      </vt:variant>
      <vt:variant>
        <vt:i4>0</vt:i4>
      </vt:variant>
      <vt:variant>
        <vt:i4>5</vt:i4>
      </vt:variant>
      <vt:variant>
        <vt:lpwstr/>
      </vt:variant>
      <vt:variant>
        <vt:lpwstr>_ENREF_128</vt:lpwstr>
      </vt:variant>
      <vt:variant>
        <vt:i4>7340088</vt:i4>
      </vt:variant>
      <vt:variant>
        <vt:i4>999</vt:i4>
      </vt:variant>
      <vt:variant>
        <vt:i4>0</vt:i4>
      </vt:variant>
      <vt:variant>
        <vt:i4>5</vt:i4>
      </vt:variant>
      <vt:variant>
        <vt:lpwstr/>
      </vt:variant>
      <vt:variant>
        <vt:lpwstr>_ENREF_130</vt:lpwstr>
      </vt:variant>
      <vt:variant>
        <vt:i4>4587576</vt:i4>
      </vt:variant>
      <vt:variant>
        <vt:i4>993</vt:i4>
      </vt:variant>
      <vt:variant>
        <vt:i4>0</vt:i4>
      </vt:variant>
      <vt:variant>
        <vt:i4>5</vt:i4>
      </vt:variant>
      <vt:variant>
        <vt:lpwstr/>
      </vt:variant>
      <vt:variant>
        <vt:lpwstr>_ENREF_73</vt:lpwstr>
      </vt:variant>
      <vt:variant>
        <vt:i4>4587576</vt:i4>
      </vt:variant>
      <vt:variant>
        <vt:i4>987</vt:i4>
      </vt:variant>
      <vt:variant>
        <vt:i4>0</vt:i4>
      </vt:variant>
      <vt:variant>
        <vt:i4>5</vt:i4>
      </vt:variant>
      <vt:variant>
        <vt:lpwstr/>
      </vt:variant>
      <vt:variant>
        <vt:lpwstr>_ENREF_73</vt:lpwstr>
      </vt:variant>
      <vt:variant>
        <vt:i4>4587576</vt:i4>
      </vt:variant>
      <vt:variant>
        <vt:i4>981</vt:i4>
      </vt:variant>
      <vt:variant>
        <vt:i4>0</vt:i4>
      </vt:variant>
      <vt:variant>
        <vt:i4>5</vt:i4>
      </vt:variant>
      <vt:variant>
        <vt:lpwstr/>
      </vt:variant>
      <vt:variant>
        <vt:lpwstr>_ENREF_73</vt:lpwstr>
      </vt:variant>
      <vt:variant>
        <vt:i4>7798841</vt:i4>
      </vt:variant>
      <vt:variant>
        <vt:i4>975</vt:i4>
      </vt:variant>
      <vt:variant>
        <vt:i4>0</vt:i4>
      </vt:variant>
      <vt:variant>
        <vt:i4>5</vt:i4>
      </vt:variant>
      <vt:variant>
        <vt:lpwstr/>
      </vt:variant>
      <vt:variant>
        <vt:lpwstr>_ENREF_127</vt:lpwstr>
      </vt:variant>
      <vt:variant>
        <vt:i4>7798841</vt:i4>
      </vt:variant>
      <vt:variant>
        <vt:i4>969</vt:i4>
      </vt:variant>
      <vt:variant>
        <vt:i4>0</vt:i4>
      </vt:variant>
      <vt:variant>
        <vt:i4>5</vt:i4>
      </vt:variant>
      <vt:variant>
        <vt:lpwstr/>
      </vt:variant>
      <vt:variant>
        <vt:lpwstr>_ENREF_127</vt:lpwstr>
      </vt:variant>
      <vt:variant>
        <vt:i4>7864377</vt:i4>
      </vt:variant>
      <vt:variant>
        <vt:i4>966</vt:i4>
      </vt:variant>
      <vt:variant>
        <vt:i4>0</vt:i4>
      </vt:variant>
      <vt:variant>
        <vt:i4>5</vt:i4>
      </vt:variant>
      <vt:variant>
        <vt:lpwstr/>
      </vt:variant>
      <vt:variant>
        <vt:lpwstr>_ENREF_128</vt:lpwstr>
      </vt:variant>
      <vt:variant>
        <vt:i4>7405626</vt:i4>
      </vt:variant>
      <vt:variant>
        <vt:i4>960</vt:i4>
      </vt:variant>
      <vt:variant>
        <vt:i4>0</vt:i4>
      </vt:variant>
      <vt:variant>
        <vt:i4>5</vt:i4>
      </vt:variant>
      <vt:variant>
        <vt:lpwstr/>
      </vt:variant>
      <vt:variant>
        <vt:lpwstr>_ENREF_111</vt:lpwstr>
      </vt:variant>
      <vt:variant>
        <vt:i4>4390963</vt:i4>
      </vt:variant>
      <vt:variant>
        <vt:i4>954</vt:i4>
      </vt:variant>
      <vt:variant>
        <vt:i4>0</vt:i4>
      </vt:variant>
      <vt:variant>
        <vt:i4>5</vt:i4>
      </vt:variant>
      <vt:variant>
        <vt:lpwstr/>
      </vt:variant>
      <vt:variant>
        <vt:lpwstr>_ENREF_28</vt:lpwstr>
      </vt:variant>
      <vt:variant>
        <vt:i4>4653112</vt:i4>
      </vt:variant>
      <vt:variant>
        <vt:i4>948</vt:i4>
      </vt:variant>
      <vt:variant>
        <vt:i4>0</vt:i4>
      </vt:variant>
      <vt:variant>
        <vt:i4>5</vt:i4>
      </vt:variant>
      <vt:variant>
        <vt:lpwstr/>
      </vt:variant>
      <vt:variant>
        <vt:lpwstr>_ENREF_63</vt:lpwstr>
      </vt:variant>
      <vt:variant>
        <vt:i4>4653113</vt:i4>
      </vt:variant>
      <vt:variant>
        <vt:i4>942</vt:i4>
      </vt:variant>
      <vt:variant>
        <vt:i4>0</vt:i4>
      </vt:variant>
      <vt:variant>
        <vt:i4>5</vt:i4>
      </vt:variant>
      <vt:variant>
        <vt:lpwstr/>
      </vt:variant>
      <vt:variant>
        <vt:lpwstr>_ENREF_62</vt:lpwstr>
      </vt:variant>
      <vt:variant>
        <vt:i4>4718654</vt:i4>
      </vt:variant>
      <vt:variant>
        <vt:i4>936</vt:i4>
      </vt:variant>
      <vt:variant>
        <vt:i4>0</vt:i4>
      </vt:variant>
      <vt:variant>
        <vt:i4>5</vt:i4>
      </vt:variant>
      <vt:variant>
        <vt:lpwstr/>
      </vt:variant>
      <vt:variant>
        <vt:lpwstr>_ENREF_95</vt:lpwstr>
      </vt:variant>
      <vt:variant>
        <vt:i4>4653119</vt:i4>
      </vt:variant>
      <vt:variant>
        <vt:i4>930</vt:i4>
      </vt:variant>
      <vt:variant>
        <vt:i4>0</vt:i4>
      </vt:variant>
      <vt:variant>
        <vt:i4>5</vt:i4>
      </vt:variant>
      <vt:variant>
        <vt:lpwstr/>
      </vt:variant>
      <vt:variant>
        <vt:lpwstr>_ENREF_64</vt:lpwstr>
      </vt:variant>
      <vt:variant>
        <vt:i4>4653119</vt:i4>
      </vt:variant>
      <vt:variant>
        <vt:i4>924</vt:i4>
      </vt:variant>
      <vt:variant>
        <vt:i4>0</vt:i4>
      </vt:variant>
      <vt:variant>
        <vt:i4>5</vt:i4>
      </vt:variant>
      <vt:variant>
        <vt:lpwstr/>
      </vt:variant>
      <vt:variant>
        <vt:lpwstr>_ENREF_64</vt:lpwstr>
      </vt:variant>
      <vt:variant>
        <vt:i4>4653119</vt:i4>
      </vt:variant>
      <vt:variant>
        <vt:i4>918</vt:i4>
      </vt:variant>
      <vt:variant>
        <vt:i4>0</vt:i4>
      </vt:variant>
      <vt:variant>
        <vt:i4>5</vt:i4>
      </vt:variant>
      <vt:variant>
        <vt:lpwstr/>
      </vt:variant>
      <vt:variant>
        <vt:lpwstr>_ENREF_64</vt:lpwstr>
      </vt:variant>
      <vt:variant>
        <vt:i4>4653119</vt:i4>
      </vt:variant>
      <vt:variant>
        <vt:i4>912</vt:i4>
      </vt:variant>
      <vt:variant>
        <vt:i4>0</vt:i4>
      </vt:variant>
      <vt:variant>
        <vt:i4>5</vt:i4>
      </vt:variant>
      <vt:variant>
        <vt:lpwstr/>
      </vt:variant>
      <vt:variant>
        <vt:lpwstr>_ENREF_64</vt:lpwstr>
      </vt:variant>
      <vt:variant>
        <vt:i4>4653119</vt:i4>
      </vt:variant>
      <vt:variant>
        <vt:i4>906</vt:i4>
      </vt:variant>
      <vt:variant>
        <vt:i4>0</vt:i4>
      </vt:variant>
      <vt:variant>
        <vt:i4>5</vt:i4>
      </vt:variant>
      <vt:variant>
        <vt:lpwstr/>
      </vt:variant>
      <vt:variant>
        <vt:lpwstr>_ENREF_64</vt:lpwstr>
      </vt:variant>
      <vt:variant>
        <vt:i4>4456508</vt:i4>
      </vt:variant>
      <vt:variant>
        <vt:i4>900</vt:i4>
      </vt:variant>
      <vt:variant>
        <vt:i4>0</vt:i4>
      </vt:variant>
      <vt:variant>
        <vt:i4>5</vt:i4>
      </vt:variant>
      <vt:variant>
        <vt:lpwstr/>
      </vt:variant>
      <vt:variant>
        <vt:lpwstr>_ENREF_57</vt:lpwstr>
      </vt:variant>
      <vt:variant>
        <vt:i4>4456508</vt:i4>
      </vt:variant>
      <vt:variant>
        <vt:i4>894</vt:i4>
      </vt:variant>
      <vt:variant>
        <vt:i4>0</vt:i4>
      </vt:variant>
      <vt:variant>
        <vt:i4>5</vt:i4>
      </vt:variant>
      <vt:variant>
        <vt:lpwstr/>
      </vt:variant>
      <vt:variant>
        <vt:lpwstr>_ENREF_57</vt:lpwstr>
      </vt:variant>
      <vt:variant>
        <vt:i4>7405625</vt:i4>
      </vt:variant>
      <vt:variant>
        <vt:i4>891</vt:i4>
      </vt:variant>
      <vt:variant>
        <vt:i4>0</vt:i4>
      </vt:variant>
      <vt:variant>
        <vt:i4>5</vt:i4>
      </vt:variant>
      <vt:variant>
        <vt:lpwstr/>
      </vt:variant>
      <vt:variant>
        <vt:lpwstr>_ENREF_121</vt:lpwstr>
      </vt:variant>
      <vt:variant>
        <vt:i4>4325387</vt:i4>
      </vt:variant>
      <vt:variant>
        <vt:i4>885</vt:i4>
      </vt:variant>
      <vt:variant>
        <vt:i4>0</vt:i4>
      </vt:variant>
      <vt:variant>
        <vt:i4>5</vt:i4>
      </vt:variant>
      <vt:variant>
        <vt:lpwstr/>
      </vt:variant>
      <vt:variant>
        <vt:lpwstr>_ENREF_3</vt:lpwstr>
      </vt:variant>
      <vt:variant>
        <vt:i4>4784179</vt:i4>
      </vt:variant>
      <vt:variant>
        <vt:i4>882</vt:i4>
      </vt:variant>
      <vt:variant>
        <vt:i4>0</vt:i4>
      </vt:variant>
      <vt:variant>
        <vt:i4>5</vt:i4>
      </vt:variant>
      <vt:variant>
        <vt:lpwstr/>
      </vt:variant>
      <vt:variant>
        <vt:lpwstr>_ENREF_88</vt:lpwstr>
      </vt:variant>
      <vt:variant>
        <vt:i4>4325387</vt:i4>
      </vt:variant>
      <vt:variant>
        <vt:i4>876</vt:i4>
      </vt:variant>
      <vt:variant>
        <vt:i4>0</vt:i4>
      </vt:variant>
      <vt:variant>
        <vt:i4>5</vt:i4>
      </vt:variant>
      <vt:variant>
        <vt:lpwstr/>
      </vt:variant>
      <vt:variant>
        <vt:lpwstr>_ENREF_3</vt:lpwstr>
      </vt:variant>
      <vt:variant>
        <vt:i4>7667771</vt:i4>
      </vt:variant>
      <vt:variant>
        <vt:i4>873</vt:i4>
      </vt:variant>
      <vt:variant>
        <vt:i4>0</vt:i4>
      </vt:variant>
      <vt:variant>
        <vt:i4>5</vt:i4>
      </vt:variant>
      <vt:variant>
        <vt:lpwstr/>
      </vt:variant>
      <vt:variant>
        <vt:lpwstr>_ENREF_105</vt:lpwstr>
      </vt:variant>
      <vt:variant>
        <vt:i4>4653116</vt:i4>
      </vt:variant>
      <vt:variant>
        <vt:i4>870</vt:i4>
      </vt:variant>
      <vt:variant>
        <vt:i4>0</vt:i4>
      </vt:variant>
      <vt:variant>
        <vt:i4>5</vt:i4>
      </vt:variant>
      <vt:variant>
        <vt:lpwstr/>
      </vt:variant>
      <vt:variant>
        <vt:lpwstr>_ENREF_67</vt:lpwstr>
      </vt:variant>
      <vt:variant>
        <vt:i4>4194364</vt:i4>
      </vt:variant>
      <vt:variant>
        <vt:i4>862</vt:i4>
      </vt:variant>
      <vt:variant>
        <vt:i4>0</vt:i4>
      </vt:variant>
      <vt:variant>
        <vt:i4>5</vt:i4>
      </vt:variant>
      <vt:variant>
        <vt:lpwstr/>
      </vt:variant>
      <vt:variant>
        <vt:lpwstr>_ENREF_17</vt:lpwstr>
      </vt:variant>
      <vt:variant>
        <vt:i4>4194354</vt:i4>
      </vt:variant>
      <vt:variant>
        <vt:i4>856</vt:i4>
      </vt:variant>
      <vt:variant>
        <vt:i4>0</vt:i4>
      </vt:variant>
      <vt:variant>
        <vt:i4>5</vt:i4>
      </vt:variant>
      <vt:variant>
        <vt:lpwstr/>
      </vt:variant>
      <vt:variant>
        <vt:lpwstr>_ENREF_19</vt:lpwstr>
      </vt:variant>
      <vt:variant>
        <vt:i4>4718648</vt:i4>
      </vt:variant>
      <vt:variant>
        <vt:i4>850</vt:i4>
      </vt:variant>
      <vt:variant>
        <vt:i4>0</vt:i4>
      </vt:variant>
      <vt:variant>
        <vt:i4>5</vt:i4>
      </vt:variant>
      <vt:variant>
        <vt:lpwstr/>
      </vt:variant>
      <vt:variant>
        <vt:lpwstr>_ENREF_93</vt:lpwstr>
      </vt:variant>
      <vt:variant>
        <vt:i4>4587582</vt:i4>
      </vt:variant>
      <vt:variant>
        <vt:i4>844</vt:i4>
      </vt:variant>
      <vt:variant>
        <vt:i4>0</vt:i4>
      </vt:variant>
      <vt:variant>
        <vt:i4>5</vt:i4>
      </vt:variant>
      <vt:variant>
        <vt:lpwstr/>
      </vt:variant>
      <vt:variant>
        <vt:lpwstr>_ENREF_75</vt:lpwstr>
      </vt:variant>
      <vt:variant>
        <vt:i4>4587578</vt:i4>
      </vt:variant>
      <vt:variant>
        <vt:i4>838</vt:i4>
      </vt:variant>
      <vt:variant>
        <vt:i4>0</vt:i4>
      </vt:variant>
      <vt:variant>
        <vt:i4>5</vt:i4>
      </vt:variant>
      <vt:variant>
        <vt:lpwstr/>
      </vt:variant>
      <vt:variant>
        <vt:lpwstr>_ENREF_71</vt:lpwstr>
      </vt:variant>
      <vt:variant>
        <vt:i4>4587577</vt:i4>
      </vt:variant>
      <vt:variant>
        <vt:i4>835</vt:i4>
      </vt:variant>
      <vt:variant>
        <vt:i4>0</vt:i4>
      </vt:variant>
      <vt:variant>
        <vt:i4>5</vt:i4>
      </vt:variant>
      <vt:variant>
        <vt:lpwstr/>
      </vt:variant>
      <vt:variant>
        <vt:lpwstr>_ENREF_72</vt:lpwstr>
      </vt:variant>
      <vt:variant>
        <vt:i4>7536699</vt:i4>
      </vt:variant>
      <vt:variant>
        <vt:i4>829</vt:i4>
      </vt:variant>
      <vt:variant>
        <vt:i4>0</vt:i4>
      </vt:variant>
      <vt:variant>
        <vt:i4>5</vt:i4>
      </vt:variant>
      <vt:variant>
        <vt:lpwstr/>
      </vt:variant>
      <vt:variant>
        <vt:lpwstr>_ENREF_103</vt:lpwstr>
      </vt:variant>
      <vt:variant>
        <vt:i4>4587578</vt:i4>
      </vt:variant>
      <vt:variant>
        <vt:i4>826</vt:i4>
      </vt:variant>
      <vt:variant>
        <vt:i4>0</vt:i4>
      </vt:variant>
      <vt:variant>
        <vt:i4>5</vt:i4>
      </vt:variant>
      <vt:variant>
        <vt:lpwstr/>
      </vt:variant>
      <vt:variant>
        <vt:lpwstr>_ENREF_71</vt:lpwstr>
      </vt:variant>
      <vt:variant>
        <vt:i4>4456509</vt:i4>
      </vt:variant>
      <vt:variant>
        <vt:i4>823</vt:i4>
      </vt:variant>
      <vt:variant>
        <vt:i4>0</vt:i4>
      </vt:variant>
      <vt:variant>
        <vt:i4>5</vt:i4>
      </vt:variant>
      <vt:variant>
        <vt:lpwstr/>
      </vt:variant>
      <vt:variant>
        <vt:lpwstr>_ENREF_56</vt:lpwstr>
      </vt:variant>
      <vt:variant>
        <vt:i4>7929915</vt:i4>
      </vt:variant>
      <vt:variant>
        <vt:i4>815</vt:i4>
      </vt:variant>
      <vt:variant>
        <vt:i4>0</vt:i4>
      </vt:variant>
      <vt:variant>
        <vt:i4>5</vt:i4>
      </vt:variant>
      <vt:variant>
        <vt:lpwstr/>
      </vt:variant>
      <vt:variant>
        <vt:lpwstr>_ENREF_109</vt:lpwstr>
      </vt:variant>
      <vt:variant>
        <vt:i4>4456498</vt:i4>
      </vt:variant>
      <vt:variant>
        <vt:i4>809</vt:i4>
      </vt:variant>
      <vt:variant>
        <vt:i4>0</vt:i4>
      </vt:variant>
      <vt:variant>
        <vt:i4>5</vt:i4>
      </vt:variant>
      <vt:variant>
        <vt:lpwstr/>
      </vt:variant>
      <vt:variant>
        <vt:lpwstr>_ENREF_59</vt:lpwstr>
      </vt:variant>
      <vt:variant>
        <vt:i4>4718642</vt:i4>
      </vt:variant>
      <vt:variant>
        <vt:i4>803</vt:i4>
      </vt:variant>
      <vt:variant>
        <vt:i4>0</vt:i4>
      </vt:variant>
      <vt:variant>
        <vt:i4>5</vt:i4>
      </vt:variant>
      <vt:variant>
        <vt:lpwstr/>
      </vt:variant>
      <vt:variant>
        <vt:lpwstr>_ENREF_99</vt:lpwstr>
      </vt:variant>
      <vt:variant>
        <vt:i4>4653107</vt:i4>
      </vt:variant>
      <vt:variant>
        <vt:i4>797</vt:i4>
      </vt:variant>
      <vt:variant>
        <vt:i4>0</vt:i4>
      </vt:variant>
      <vt:variant>
        <vt:i4>5</vt:i4>
      </vt:variant>
      <vt:variant>
        <vt:lpwstr/>
      </vt:variant>
      <vt:variant>
        <vt:lpwstr>_ENREF_68</vt:lpwstr>
      </vt:variant>
      <vt:variant>
        <vt:i4>4325432</vt:i4>
      </vt:variant>
      <vt:variant>
        <vt:i4>791</vt:i4>
      </vt:variant>
      <vt:variant>
        <vt:i4>0</vt:i4>
      </vt:variant>
      <vt:variant>
        <vt:i4>5</vt:i4>
      </vt:variant>
      <vt:variant>
        <vt:lpwstr/>
      </vt:variant>
      <vt:variant>
        <vt:lpwstr>_ENREF_33</vt:lpwstr>
      </vt:variant>
      <vt:variant>
        <vt:i4>7733307</vt:i4>
      </vt:variant>
      <vt:variant>
        <vt:i4>785</vt:i4>
      </vt:variant>
      <vt:variant>
        <vt:i4>0</vt:i4>
      </vt:variant>
      <vt:variant>
        <vt:i4>5</vt:i4>
      </vt:variant>
      <vt:variant>
        <vt:lpwstr/>
      </vt:variant>
      <vt:variant>
        <vt:lpwstr>_ENREF_106</vt:lpwstr>
      </vt:variant>
      <vt:variant>
        <vt:i4>4653115</vt:i4>
      </vt:variant>
      <vt:variant>
        <vt:i4>782</vt:i4>
      </vt:variant>
      <vt:variant>
        <vt:i4>0</vt:i4>
      </vt:variant>
      <vt:variant>
        <vt:i4>5</vt:i4>
      </vt:variant>
      <vt:variant>
        <vt:lpwstr/>
      </vt:variant>
      <vt:variant>
        <vt:lpwstr>_ENREF_60</vt:lpwstr>
      </vt:variant>
      <vt:variant>
        <vt:i4>4522040</vt:i4>
      </vt:variant>
      <vt:variant>
        <vt:i4>779</vt:i4>
      </vt:variant>
      <vt:variant>
        <vt:i4>0</vt:i4>
      </vt:variant>
      <vt:variant>
        <vt:i4>5</vt:i4>
      </vt:variant>
      <vt:variant>
        <vt:lpwstr/>
      </vt:variant>
      <vt:variant>
        <vt:lpwstr>_ENREF_43</vt:lpwstr>
      </vt:variant>
      <vt:variant>
        <vt:i4>4653118</vt:i4>
      </vt:variant>
      <vt:variant>
        <vt:i4>771</vt:i4>
      </vt:variant>
      <vt:variant>
        <vt:i4>0</vt:i4>
      </vt:variant>
      <vt:variant>
        <vt:i4>5</vt:i4>
      </vt:variant>
      <vt:variant>
        <vt:lpwstr/>
      </vt:variant>
      <vt:variant>
        <vt:lpwstr>_ENREF_65</vt:lpwstr>
      </vt:variant>
      <vt:variant>
        <vt:i4>4653118</vt:i4>
      </vt:variant>
      <vt:variant>
        <vt:i4>765</vt:i4>
      </vt:variant>
      <vt:variant>
        <vt:i4>0</vt:i4>
      </vt:variant>
      <vt:variant>
        <vt:i4>5</vt:i4>
      </vt:variant>
      <vt:variant>
        <vt:lpwstr/>
      </vt:variant>
      <vt:variant>
        <vt:lpwstr>_ENREF_65</vt:lpwstr>
      </vt:variant>
      <vt:variant>
        <vt:i4>4522041</vt:i4>
      </vt:variant>
      <vt:variant>
        <vt:i4>759</vt:i4>
      </vt:variant>
      <vt:variant>
        <vt:i4>0</vt:i4>
      </vt:variant>
      <vt:variant>
        <vt:i4>5</vt:i4>
      </vt:variant>
      <vt:variant>
        <vt:lpwstr/>
      </vt:variant>
      <vt:variant>
        <vt:lpwstr>_ENREF_42</vt:lpwstr>
      </vt:variant>
      <vt:variant>
        <vt:i4>4784188</vt:i4>
      </vt:variant>
      <vt:variant>
        <vt:i4>753</vt:i4>
      </vt:variant>
      <vt:variant>
        <vt:i4>0</vt:i4>
      </vt:variant>
      <vt:variant>
        <vt:i4>5</vt:i4>
      </vt:variant>
      <vt:variant>
        <vt:lpwstr/>
      </vt:variant>
      <vt:variant>
        <vt:lpwstr>_ENREF_87</vt:lpwstr>
      </vt:variant>
      <vt:variant>
        <vt:i4>4784188</vt:i4>
      </vt:variant>
      <vt:variant>
        <vt:i4>747</vt:i4>
      </vt:variant>
      <vt:variant>
        <vt:i4>0</vt:i4>
      </vt:variant>
      <vt:variant>
        <vt:i4>5</vt:i4>
      </vt:variant>
      <vt:variant>
        <vt:lpwstr/>
      </vt:variant>
      <vt:variant>
        <vt:lpwstr>_ENREF_87</vt:lpwstr>
      </vt:variant>
      <vt:variant>
        <vt:i4>4325426</vt:i4>
      </vt:variant>
      <vt:variant>
        <vt:i4>744</vt:i4>
      </vt:variant>
      <vt:variant>
        <vt:i4>0</vt:i4>
      </vt:variant>
      <vt:variant>
        <vt:i4>5</vt:i4>
      </vt:variant>
      <vt:variant>
        <vt:lpwstr/>
      </vt:variant>
      <vt:variant>
        <vt:lpwstr>_ENREF_39</vt:lpwstr>
      </vt:variant>
      <vt:variant>
        <vt:i4>4456504</vt:i4>
      </vt:variant>
      <vt:variant>
        <vt:i4>738</vt:i4>
      </vt:variant>
      <vt:variant>
        <vt:i4>0</vt:i4>
      </vt:variant>
      <vt:variant>
        <vt:i4>5</vt:i4>
      </vt:variant>
      <vt:variant>
        <vt:lpwstr/>
      </vt:variant>
      <vt:variant>
        <vt:lpwstr>_ENREF_53</vt:lpwstr>
      </vt:variant>
      <vt:variant>
        <vt:i4>4456504</vt:i4>
      </vt:variant>
      <vt:variant>
        <vt:i4>732</vt:i4>
      </vt:variant>
      <vt:variant>
        <vt:i4>0</vt:i4>
      </vt:variant>
      <vt:variant>
        <vt:i4>5</vt:i4>
      </vt:variant>
      <vt:variant>
        <vt:lpwstr/>
      </vt:variant>
      <vt:variant>
        <vt:lpwstr>_ENREF_53</vt:lpwstr>
      </vt:variant>
      <vt:variant>
        <vt:i4>7405627</vt:i4>
      </vt:variant>
      <vt:variant>
        <vt:i4>726</vt:i4>
      </vt:variant>
      <vt:variant>
        <vt:i4>0</vt:i4>
      </vt:variant>
      <vt:variant>
        <vt:i4>5</vt:i4>
      </vt:variant>
      <vt:variant>
        <vt:lpwstr/>
      </vt:variant>
      <vt:variant>
        <vt:lpwstr>_ENREF_101</vt:lpwstr>
      </vt:variant>
      <vt:variant>
        <vt:i4>7405625</vt:i4>
      </vt:variant>
      <vt:variant>
        <vt:i4>723</vt:i4>
      </vt:variant>
      <vt:variant>
        <vt:i4>0</vt:i4>
      </vt:variant>
      <vt:variant>
        <vt:i4>5</vt:i4>
      </vt:variant>
      <vt:variant>
        <vt:lpwstr/>
      </vt:variant>
      <vt:variant>
        <vt:lpwstr>_ENREF_121</vt:lpwstr>
      </vt:variant>
      <vt:variant>
        <vt:i4>4718642</vt:i4>
      </vt:variant>
      <vt:variant>
        <vt:i4>717</vt:i4>
      </vt:variant>
      <vt:variant>
        <vt:i4>0</vt:i4>
      </vt:variant>
      <vt:variant>
        <vt:i4>5</vt:i4>
      </vt:variant>
      <vt:variant>
        <vt:lpwstr/>
      </vt:variant>
      <vt:variant>
        <vt:lpwstr>_ENREF_99</vt:lpwstr>
      </vt:variant>
      <vt:variant>
        <vt:i4>4456499</vt:i4>
      </vt:variant>
      <vt:variant>
        <vt:i4>711</vt:i4>
      </vt:variant>
      <vt:variant>
        <vt:i4>0</vt:i4>
      </vt:variant>
      <vt:variant>
        <vt:i4>5</vt:i4>
      </vt:variant>
      <vt:variant>
        <vt:lpwstr/>
      </vt:variant>
      <vt:variant>
        <vt:lpwstr>_ENREF_58</vt:lpwstr>
      </vt:variant>
      <vt:variant>
        <vt:i4>4718651</vt:i4>
      </vt:variant>
      <vt:variant>
        <vt:i4>705</vt:i4>
      </vt:variant>
      <vt:variant>
        <vt:i4>0</vt:i4>
      </vt:variant>
      <vt:variant>
        <vt:i4>5</vt:i4>
      </vt:variant>
      <vt:variant>
        <vt:lpwstr/>
      </vt:variant>
      <vt:variant>
        <vt:lpwstr>_ENREF_90</vt:lpwstr>
      </vt:variant>
      <vt:variant>
        <vt:i4>7405625</vt:i4>
      </vt:variant>
      <vt:variant>
        <vt:i4>699</vt:i4>
      </vt:variant>
      <vt:variant>
        <vt:i4>0</vt:i4>
      </vt:variant>
      <vt:variant>
        <vt:i4>5</vt:i4>
      </vt:variant>
      <vt:variant>
        <vt:lpwstr/>
      </vt:variant>
      <vt:variant>
        <vt:lpwstr>_ENREF_121</vt:lpwstr>
      </vt:variant>
      <vt:variant>
        <vt:i4>4718643</vt:i4>
      </vt:variant>
      <vt:variant>
        <vt:i4>693</vt:i4>
      </vt:variant>
      <vt:variant>
        <vt:i4>0</vt:i4>
      </vt:variant>
      <vt:variant>
        <vt:i4>5</vt:i4>
      </vt:variant>
      <vt:variant>
        <vt:lpwstr/>
      </vt:variant>
      <vt:variant>
        <vt:lpwstr>_ENREF_98</vt:lpwstr>
      </vt:variant>
      <vt:variant>
        <vt:i4>4456510</vt:i4>
      </vt:variant>
      <vt:variant>
        <vt:i4>687</vt:i4>
      </vt:variant>
      <vt:variant>
        <vt:i4>0</vt:i4>
      </vt:variant>
      <vt:variant>
        <vt:i4>5</vt:i4>
      </vt:variant>
      <vt:variant>
        <vt:lpwstr/>
      </vt:variant>
      <vt:variant>
        <vt:lpwstr>_ENREF_55</vt:lpwstr>
      </vt:variant>
      <vt:variant>
        <vt:i4>4521995</vt:i4>
      </vt:variant>
      <vt:variant>
        <vt:i4>681</vt:i4>
      </vt:variant>
      <vt:variant>
        <vt:i4>0</vt:i4>
      </vt:variant>
      <vt:variant>
        <vt:i4>5</vt:i4>
      </vt:variant>
      <vt:variant>
        <vt:lpwstr/>
      </vt:variant>
      <vt:variant>
        <vt:lpwstr>_ENREF_4</vt:lpwstr>
      </vt:variant>
      <vt:variant>
        <vt:i4>4718653</vt:i4>
      </vt:variant>
      <vt:variant>
        <vt:i4>675</vt:i4>
      </vt:variant>
      <vt:variant>
        <vt:i4>0</vt:i4>
      </vt:variant>
      <vt:variant>
        <vt:i4>5</vt:i4>
      </vt:variant>
      <vt:variant>
        <vt:lpwstr/>
      </vt:variant>
      <vt:variant>
        <vt:lpwstr>_ENREF_96</vt:lpwstr>
      </vt:variant>
      <vt:variant>
        <vt:i4>4718654</vt:i4>
      </vt:variant>
      <vt:variant>
        <vt:i4>669</vt:i4>
      </vt:variant>
      <vt:variant>
        <vt:i4>0</vt:i4>
      </vt:variant>
      <vt:variant>
        <vt:i4>5</vt:i4>
      </vt:variant>
      <vt:variant>
        <vt:lpwstr/>
      </vt:variant>
      <vt:variant>
        <vt:lpwstr>_ENREF_95</vt:lpwstr>
      </vt:variant>
      <vt:variant>
        <vt:i4>4194362</vt:i4>
      </vt:variant>
      <vt:variant>
        <vt:i4>663</vt:i4>
      </vt:variant>
      <vt:variant>
        <vt:i4>0</vt:i4>
      </vt:variant>
      <vt:variant>
        <vt:i4>5</vt:i4>
      </vt:variant>
      <vt:variant>
        <vt:lpwstr/>
      </vt:variant>
      <vt:variant>
        <vt:lpwstr>_ENREF_11</vt:lpwstr>
      </vt:variant>
      <vt:variant>
        <vt:i4>4456459</vt:i4>
      </vt:variant>
      <vt:variant>
        <vt:i4>657</vt:i4>
      </vt:variant>
      <vt:variant>
        <vt:i4>0</vt:i4>
      </vt:variant>
      <vt:variant>
        <vt:i4>5</vt:i4>
      </vt:variant>
      <vt:variant>
        <vt:lpwstr/>
      </vt:variant>
      <vt:variant>
        <vt:lpwstr>_ENREF_5</vt:lpwstr>
      </vt:variant>
      <vt:variant>
        <vt:i4>4587570</vt:i4>
      </vt:variant>
      <vt:variant>
        <vt:i4>651</vt:i4>
      </vt:variant>
      <vt:variant>
        <vt:i4>0</vt:i4>
      </vt:variant>
      <vt:variant>
        <vt:i4>5</vt:i4>
      </vt:variant>
      <vt:variant>
        <vt:lpwstr/>
      </vt:variant>
      <vt:variant>
        <vt:lpwstr>_ENREF_79</vt:lpwstr>
      </vt:variant>
      <vt:variant>
        <vt:i4>4653067</vt:i4>
      </vt:variant>
      <vt:variant>
        <vt:i4>645</vt:i4>
      </vt:variant>
      <vt:variant>
        <vt:i4>0</vt:i4>
      </vt:variant>
      <vt:variant>
        <vt:i4>5</vt:i4>
      </vt:variant>
      <vt:variant>
        <vt:lpwstr/>
      </vt:variant>
      <vt:variant>
        <vt:lpwstr>_ENREF_6</vt:lpwstr>
      </vt:variant>
      <vt:variant>
        <vt:i4>4718654</vt:i4>
      </vt:variant>
      <vt:variant>
        <vt:i4>639</vt:i4>
      </vt:variant>
      <vt:variant>
        <vt:i4>0</vt:i4>
      </vt:variant>
      <vt:variant>
        <vt:i4>5</vt:i4>
      </vt:variant>
      <vt:variant>
        <vt:lpwstr/>
      </vt:variant>
      <vt:variant>
        <vt:lpwstr>_ENREF_95</vt:lpwstr>
      </vt:variant>
      <vt:variant>
        <vt:i4>4587570</vt:i4>
      </vt:variant>
      <vt:variant>
        <vt:i4>636</vt:i4>
      </vt:variant>
      <vt:variant>
        <vt:i4>0</vt:i4>
      </vt:variant>
      <vt:variant>
        <vt:i4>5</vt:i4>
      </vt:variant>
      <vt:variant>
        <vt:lpwstr/>
      </vt:variant>
      <vt:variant>
        <vt:lpwstr>_ENREF_79</vt:lpwstr>
      </vt:variant>
      <vt:variant>
        <vt:i4>4456498</vt:i4>
      </vt:variant>
      <vt:variant>
        <vt:i4>633</vt:i4>
      </vt:variant>
      <vt:variant>
        <vt:i4>0</vt:i4>
      </vt:variant>
      <vt:variant>
        <vt:i4>5</vt:i4>
      </vt:variant>
      <vt:variant>
        <vt:lpwstr/>
      </vt:variant>
      <vt:variant>
        <vt:lpwstr>_ENREF_59</vt:lpwstr>
      </vt:variant>
      <vt:variant>
        <vt:i4>4522042</vt:i4>
      </vt:variant>
      <vt:variant>
        <vt:i4>630</vt:i4>
      </vt:variant>
      <vt:variant>
        <vt:i4>0</vt:i4>
      </vt:variant>
      <vt:variant>
        <vt:i4>5</vt:i4>
      </vt:variant>
      <vt:variant>
        <vt:lpwstr/>
      </vt:variant>
      <vt:variant>
        <vt:lpwstr>_ENREF_41</vt:lpwstr>
      </vt:variant>
      <vt:variant>
        <vt:i4>4390963</vt:i4>
      </vt:variant>
      <vt:variant>
        <vt:i4>622</vt:i4>
      </vt:variant>
      <vt:variant>
        <vt:i4>0</vt:i4>
      </vt:variant>
      <vt:variant>
        <vt:i4>5</vt:i4>
      </vt:variant>
      <vt:variant>
        <vt:lpwstr/>
      </vt:variant>
      <vt:variant>
        <vt:lpwstr>_ENREF_28</vt:lpwstr>
      </vt:variant>
      <vt:variant>
        <vt:i4>4718642</vt:i4>
      </vt:variant>
      <vt:variant>
        <vt:i4>616</vt:i4>
      </vt:variant>
      <vt:variant>
        <vt:i4>0</vt:i4>
      </vt:variant>
      <vt:variant>
        <vt:i4>5</vt:i4>
      </vt:variant>
      <vt:variant>
        <vt:lpwstr/>
      </vt:variant>
      <vt:variant>
        <vt:lpwstr>_ENREF_99</vt:lpwstr>
      </vt:variant>
      <vt:variant>
        <vt:i4>4522035</vt:i4>
      </vt:variant>
      <vt:variant>
        <vt:i4>610</vt:i4>
      </vt:variant>
      <vt:variant>
        <vt:i4>0</vt:i4>
      </vt:variant>
      <vt:variant>
        <vt:i4>5</vt:i4>
      </vt:variant>
      <vt:variant>
        <vt:lpwstr/>
      </vt:variant>
      <vt:variant>
        <vt:lpwstr>_ENREF_48</vt:lpwstr>
      </vt:variant>
      <vt:variant>
        <vt:i4>4522042</vt:i4>
      </vt:variant>
      <vt:variant>
        <vt:i4>604</vt:i4>
      </vt:variant>
      <vt:variant>
        <vt:i4>0</vt:i4>
      </vt:variant>
      <vt:variant>
        <vt:i4>5</vt:i4>
      </vt:variant>
      <vt:variant>
        <vt:lpwstr/>
      </vt:variant>
      <vt:variant>
        <vt:lpwstr>_ENREF_41</vt:lpwstr>
      </vt:variant>
      <vt:variant>
        <vt:i4>4718652</vt:i4>
      </vt:variant>
      <vt:variant>
        <vt:i4>598</vt:i4>
      </vt:variant>
      <vt:variant>
        <vt:i4>0</vt:i4>
      </vt:variant>
      <vt:variant>
        <vt:i4>5</vt:i4>
      </vt:variant>
      <vt:variant>
        <vt:lpwstr/>
      </vt:variant>
      <vt:variant>
        <vt:lpwstr>_ENREF_97</vt:lpwstr>
      </vt:variant>
      <vt:variant>
        <vt:i4>4718651</vt:i4>
      </vt:variant>
      <vt:variant>
        <vt:i4>592</vt:i4>
      </vt:variant>
      <vt:variant>
        <vt:i4>0</vt:i4>
      </vt:variant>
      <vt:variant>
        <vt:i4>5</vt:i4>
      </vt:variant>
      <vt:variant>
        <vt:lpwstr/>
      </vt:variant>
      <vt:variant>
        <vt:lpwstr>_ENREF_90</vt:lpwstr>
      </vt:variant>
      <vt:variant>
        <vt:i4>7405625</vt:i4>
      </vt:variant>
      <vt:variant>
        <vt:i4>586</vt:i4>
      </vt:variant>
      <vt:variant>
        <vt:i4>0</vt:i4>
      </vt:variant>
      <vt:variant>
        <vt:i4>5</vt:i4>
      </vt:variant>
      <vt:variant>
        <vt:lpwstr/>
      </vt:variant>
      <vt:variant>
        <vt:lpwstr>_ENREF_121</vt:lpwstr>
      </vt:variant>
      <vt:variant>
        <vt:i4>4325435</vt:i4>
      </vt:variant>
      <vt:variant>
        <vt:i4>580</vt:i4>
      </vt:variant>
      <vt:variant>
        <vt:i4>0</vt:i4>
      </vt:variant>
      <vt:variant>
        <vt:i4>5</vt:i4>
      </vt:variant>
      <vt:variant>
        <vt:lpwstr/>
      </vt:variant>
      <vt:variant>
        <vt:lpwstr>_ENREF_30</vt:lpwstr>
      </vt:variant>
      <vt:variant>
        <vt:i4>7405627</vt:i4>
      </vt:variant>
      <vt:variant>
        <vt:i4>574</vt:i4>
      </vt:variant>
      <vt:variant>
        <vt:i4>0</vt:i4>
      </vt:variant>
      <vt:variant>
        <vt:i4>5</vt:i4>
      </vt:variant>
      <vt:variant>
        <vt:lpwstr/>
      </vt:variant>
      <vt:variant>
        <vt:lpwstr>_ENREF_101</vt:lpwstr>
      </vt:variant>
      <vt:variant>
        <vt:i4>4718654</vt:i4>
      </vt:variant>
      <vt:variant>
        <vt:i4>566</vt:i4>
      </vt:variant>
      <vt:variant>
        <vt:i4>0</vt:i4>
      </vt:variant>
      <vt:variant>
        <vt:i4>5</vt:i4>
      </vt:variant>
      <vt:variant>
        <vt:lpwstr/>
      </vt:variant>
      <vt:variant>
        <vt:lpwstr>_ENREF_95</vt:lpwstr>
      </vt:variant>
      <vt:variant>
        <vt:i4>4456498</vt:i4>
      </vt:variant>
      <vt:variant>
        <vt:i4>560</vt:i4>
      </vt:variant>
      <vt:variant>
        <vt:i4>0</vt:i4>
      </vt:variant>
      <vt:variant>
        <vt:i4>5</vt:i4>
      </vt:variant>
      <vt:variant>
        <vt:lpwstr/>
      </vt:variant>
      <vt:variant>
        <vt:lpwstr>_ENREF_59</vt:lpwstr>
      </vt:variant>
      <vt:variant>
        <vt:i4>4653106</vt:i4>
      </vt:variant>
      <vt:variant>
        <vt:i4>554</vt:i4>
      </vt:variant>
      <vt:variant>
        <vt:i4>0</vt:i4>
      </vt:variant>
      <vt:variant>
        <vt:i4>5</vt:i4>
      </vt:variant>
      <vt:variant>
        <vt:lpwstr/>
      </vt:variant>
      <vt:variant>
        <vt:lpwstr>_ENREF_69</vt:lpwstr>
      </vt:variant>
      <vt:variant>
        <vt:i4>4653107</vt:i4>
      </vt:variant>
      <vt:variant>
        <vt:i4>548</vt:i4>
      </vt:variant>
      <vt:variant>
        <vt:i4>0</vt:i4>
      </vt:variant>
      <vt:variant>
        <vt:i4>5</vt:i4>
      </vt:variant>
      <vt:variant>
        <vt:lpwstr/>
      </vt:variant>
      <vt:variant>
        <vt:lpwstr>_ENREF_68</vt:lpwstr>
      </vt:variant>
      <vt:variant>
        <vt:i4>4194355</vt:i4>
      </vt:variant>
      <vt:variant>
        <vt:i4>545</vt:i4>
      </vt:variant>
      <vt:variant>
        <vt:i4>0</vt:i4>
      </vt:variant>
      <vt:variant>
        <vt:i4>5</vt:i4>
      </vt:variant>
      <vt:variant>
        <vt:lpwstr/>
      </vt:variant>
      <vt:variant>
        <vt:lpwstr>_ENREF_18</vt:lpwstr>
      </vt:variant>
      <vt:variant>
        <vt:i4>4194315</vt:i4>
      </vt:variant>
      <vt:variant>
        <vt:i4>539</vt:i4>
      </vt:variant>
      <vt:variant>
        <vt:i4>0</vt:i4>
      </vt:variant>
      <vt:variant>
        <vt:i4>5</vt:i4>
      </vt:variant>
      <vt:variant>
        <vt:lpwstr/>
      </vt:variant>
      <vt:variant>
        <vt:lpwstr>_ENREF_1</vt:lpwstr>
      </vt:variant>
      <vt:variant>
        <vt:i4>7340091</vt:i4>
      </vt:variant>
      <vt:variant>
        <vt:i4>536</vt:i4>
      </vt:variant>
      <vt:variant>
        <vt:i4>0</vt:i4>
      </vt:variant>
      <vt:variant>
        <vt:i4>5</vt:i4>
      </vt:variant>
      <vt:variant>
        <vt:lpwstr/>
      </vt:variant>
      <vt:variant>
        <vt:lpwstr>_ENREF_100</vt:lpwstr>
      </vt:variant>
      <vt:variant>
        <vt:i4>4784187</vt:i4>
      </vt:variant>
      <vt:variant>
        <vt:i4>530</vt:i4>
      </vt:variant>
      <vt:variant>
        <vt:i4>0</vt:i4>
      </vt:variant>
      <vt:variant>
        <vt:i4>5</vt:i4>
      </vt:variant>
      <vt:variant>
        <vt:lpwstr/>
      </vt:variant>
      <vt:variant>
        <vt:lpwstr>_ENREF_80</vt:lpwstr>
      </vt:variant>
      <vt:variant>
        <vt:i4>4653107</vt:i4>
      </vt:variant>
      <vt:variant>
        <vt:i4>527</vt:i4>
      </vt:variant>
      <vt:variant>
        <vt:i4>0</vt:i4>
      </vt:variant>
      <vt:variant>
        <vt:i4>5</vt:i4>
      </vt:variant>
      <vt:variant>
        <vt:lpwstr/>
      </vt:variant>
      <vt:variant>
        <vt:lpwstr>_ENREF_68</vt:lpwstr>
      </vt:variant>
      <vt:variant>
        <vt:i4>4653115</vt:i4>
      </vt:variant>
      <vt:variant>
        <vt:i4>521</vt:i4>
      </vt:variant>
      <vt:variant>
        <vt:i4>0</vt:i4>
      </vt:variant>
      <vt:variant>
        <vt:i4>5</vt:i4>
      </vt:variant>
      <vt:variant>
        <vt:lpwstr/>
      </vt:variant>
      <vt:variant>
        <vt:lpwstr>_ENREF_60</vt:lpwstr>
      </vt:variant>
      <vt:variant>
        <vt:i4>4784190</vt:i4>
      </vt:variant>
      <vt:variant>
        <vt:i4>515</vt:i4>
      </vt:variant>
      <vt:variant>
        <vt:i4>0</vt:i4>
      </vt:variant>
      <vt:variant>
        <vt:i4>5</vt:i4>
      </vt:variant>
      <vt:variant>
        <vt:lpwstr/>
      </vt:variant>
      <vt:variant>
        <vt:lpwstr>_ENREF_85</vt:lpwstr>
      </vt:variant>
      <vt:variant>
        <vt:i4>4522043</vt:i4>
      </vt:variant>
      <vt:variant>
        <vt:i4>512</vt:i4>
      </vt:variant>
      <vt:variant>
        <vt:i4>0</vt:i4>
      </vt:variant>
      <vt:variant>
        <vt:i4>5</vt:i4>
      </vt:variant>
      <vt:variant>
        <vt:lpwstr/>
      </vt:variant>
      <vt:variant>
        <vt:lpwstr>_ENREF_40</vt:lpwstr>
      </vt:variant>
      <vt:variant>
        <vt:i4>4325434</vt:i4>
      </vt:variant>
      <vt:variant>
        <vt:i4>506</vt:i4>
      </vt:variant>
      <vt:variant>
        <vt:i4>0</vt:i4>
      </vt:variant>
      <vt:variant>
        <vt:i4>5</vt:i4>
      </vt:variant>
      <vt:variant>
        <vt:lpwstr/>
      </vt:variant>
      <vt:variant>
        <vt:lpwstr>_ENREF_31</vt:lpwstr>
      </vt:variant>
      <vt:variant>
        <vt:i4>4456507</vt:i4>
      </vt:variant>
      <vt:variant>
        <vt:i4>500</vt:i4>
      </vt:variant>
      <vt:variant>
        <vt:i4>0</vt:i4>
      </vt:variant>
      <vt:variant>
        <vt:i4>5</vt:i4>
      </vt:variant>
      <vt:variant>
        <vt:lpwstr/>
      </vt:variant>
      <vt:variant>
        <vt:lpwstr>_ENREF_50</vt:lpwstr>
      </vt:variant>
      <vt:variant>
        <vt:i4>7733307</vt:i4>
      </vt:variant>
      <vt:variant>
        <vt:i4>497</vt:i4>
      </vt:variant>
      <vt:variant>
        <vt:i4>0</vt:i4>
      </vt:variant>
      <vt:variant>
        <vt:i4>5</vt:i4>
      </vt:variant>
      <vt:variant>
        <vt:lpwstr/>
      </vt:variant>
      <vt:variant>
        <vt:lpwstr>_ENREF_106</vt:lpwstr>
      </vt:variant>
      <vt:variant>
        <vt:i4>7405624</vt:i4>
      </vt:variant>
      <vt:variant>
        <vt:i4>491</vt:i4>
      </vt:variant>
      <vt:variant>
        <vt:i4>0</vt:i4>
      </vt:variant>
      <vt:variant>
        <vt:i4>5</vt:i4>
      </vt:variant>
      <vt:variant>
        <vt:lpwstr/>
      </vt:variant>
      <vt:variant>
        <vt:lpwstr>_ENREF_131</vt:lpwstr>
      </vt:variant>
      <vt:variant>
        <vt:i4>4456505</vt:i4>
      </vt:variant>
      <vt:variant>
        <vt:i4>488</vt:i4>
      </vt:variant>
      <vt:variant>
        <vt:i4>0</vt:i4>
      </vt:variant>
      <vt:variant>
        <vt:i4>5</vt:i4>
      </vt:variant>
      <vt:variant>
        <vt:lpwstr/>
      </vt:variant>
      <vt:variant>
        <vt:lpwstr>_ENREF_52</vt:lpwstr>
      </vt:variant>
      <vt:variant>
        <vt:i4>4522041</vt:i4>
      </vt:variant>
      <vt:variant>
        <vt:i4>485</vt:i4>
      </vt:variant>
      <vt:variant>
        <vt:i4>0</vt:i4>
      </vt:variant>
      <vt:variant>
        <vt:i4>5</vt:i4>
      </vt:variant>
      <vt:variant>
        <vt:lpwstr/>
      </vt:variant>
      <vt:variant>
        <vt:lpwstr>_ENREF_42</vt:lpwstr>
      </vt:variant>
      <vt:variant>
        <vt:i4>4325439</vt:i4>
      </vt:variant>
      <vt:variant>
        <vt:i4>482</vt:i4>
      </vt:variant>
      <vt:variant>
        <vt:i4>0</vt:i4>
      </vt:variant>
      <vt:variant>
        <vt:i4>5</vt:i4>
      </vt:variant>
      <vt:variant>
        <vt:lpwstr/>
      </vt:variant>
      <vt:variant>
        <vt:lpwstr>_ENREF_34</vt:lpwstr>
      </vt:variant>
      <vt:variant>
        <vt:i4>4456506</vt:i4>
      </vt:variant>
      <vt:variant>
        <vt:i4>474</vt:i4>
      </vt:variant>
      <vt:variant>
        <vt:i4>0</vt:i4>
      </vt:variant>
      <vt:variant>
        <vt:i4>5</vt:i4>
      </vt:variant>
      <vt:variant>
        <vt:lpwstr/>
      </vt:variant>
      <vt:variant>
        <vt:lpwstr>_ENREF_51</vt:lpwstr>
      </vt:variant>
      <vt:variant>
        <vt:i4>4784189</vt:i4>
      </vt:variant>
      <vt:variant>
        <vt:i4>471</vt:i4>
      </vt:variant>
      <vt:variant>
        <vt:i4>0</vt:i4>
      </vt:variant>
      <vt:variant>
        <vt:i4>5</vt:i4>
      </vt:variant>
      <vt:variant>
        <vt:lpwstr/>
      </vt:variant>
      <vt:variant>
        <vt:lpwstr>_ENREF_86</vt:lpwstr>
      </vt:variant>
      <vt:variant>
        <vt:i4>7798843</vt:i4>
      </vt:variant>
      <vt:variant>
        <vt:i4>468</vt:i4>
      </vt:variant>
      <vt:variant>
        <vt:i4>0</vt:i4>
      </vt:variant>
      <vt:variant>
        <vt:i4>5</vt:i4>
      </vt:variant>
      <vt:variant>
        <vt:lpwstr/>
      </vt:variant>
      <vt:variant>
        <vt:lpwstr>_ENREF_107</vt:lpwstr>
      </vt:variant>
      <vt:variant>
        <vt:i4>4325427</vt:i4>
      </vt:variant>
      <vt:variant>
        <vt:i4>465</vt:i4>
      </vt:variant>
      <vt:variant>
        <vt:i4>0</vt:i4>
      </vt:variant>
      <vt:variant>
        <vt:i4>5</vt:i4>
      </vt:variant>
      <vt:variant>
        <vt:lpwstr/>
      </vt:variant>
      <vt:variant>
        <vt:lpwstr>_ENREF_38</vt:lpwstr>
      </vt:variant>
      <vt:variant>
        <vt:i4>4325433</vt:i4>
      </vt:variant>
      <vt:variant>
        <vt:i4>462</vt:i4>
      </vt:variant>
      <vt:variant>
        <vt:i4>0</vt:i4>
      </vt:variant>
      <vt:variant>
        <vt:i4>5</vt:i4>
      </vt:variant>
      <vt:variant>
        <vt:lpwstr/>
      </vt:variant>
      <vt:variant>
        <vt:lpwstr>_ENREF_32</vt:lpwstr>
      </vt:variant>
      <vt:variant>
        <vt:i4>4522041</vt:i4>
      </vt:variant>
      <vt:variant>
        <vt:i4>454</vt:i4>
      </vt:variant>
      <vt:variant>
        <vt:i4>0</vt:i4>
      </vt:variant>
      <vt:variant>
        <vt:i4>5</vt:i4>
      </vt:variant>
      <vt:variant>
        <vt:lpwstr/>
      </vt:variant>
      <vt:variant>
        <vt:lpwstr>_ENREF_42</vt:lpwstr>
      </vt:variant>
      <vt:variant>
        <vt:i4>7405624</vt:i4>
      </vt:variant>
      <vt:variant>
        <vt:i4>448</vt:i4>
      </vt:variant>
      <vt:variant>
        <vt:i4>0</vt:i4>
      </vt:variant>
      <vt:variant>
        <vt:i4>5</vt:i4>
      </vt:variant>
      <vt:variant>
        <vt:lpwstr/>
      </vt:variant>
      <vt:variant>
        <vt:lpwstr>_ENREF_131</vt:lpwstr>
      </vt:variant>
      <vt:variant>
        <vt:i4>4587580</vt:i4>
      </vt:variant>
      <vt:variant>
        <vt:i4>442</vt:i4>
      </vt:variant>
      <vt:variant>
        <vt:i4>0</vt:i4>
      </vt:variant>
      <vt:variant>
        <vt:i4>5</vt:i4>
      </vt:variant>
      <vt:variant>
        <vt:lpwstr/>
      </vt:variant>
      <vt:variant>
        <vt:lpwstr>_ENREF_77</vt:lpwstr>
      </vt:variant>
      <vt:variant>
        <vt:i4>4390969</vt:i4>
      </vt:variant>
      <vt:variant>
        <vt:i4>436</vt:i4>
      </vt:variant>
      <vt:variant>
        <vt:i4>0</vt:i4>
      </vt:variant>
      <vt:variant>
        <vt:i4>5</vt:i4>
      </vt:variant>
      <vt:variant>
        <vt:lpwstr/>
      </vt:variant>
      <vt:variant>
        <vt:lpwstr>_ENREF_22</vt:lpwstr>
      </vt:variant>
      <vt:variant>
        <vt:i4>4390970</vt:i4>
      </vt:variant>
      <vt:variant>
        <vt:i4>430</vt:i4>
      </vt:variant>
      <vt:variant>
        <vt:i4>0</vt:i4>
      </vt:variant>
      <vt:variant>
        <vt:i4>5</vt:i4>
      </vt:variant>
      <vt:variant>
        <vt:lpwstr/>
      </vt:variant>
      <vt:variant>
        <vt:lpwstr>_ENREF_21</vt:lpwstr>
      </vt:variant>
      <vt:variant>
        <vt:i4>4390923</vt:i4>
      </vt:variant>
      <vt:variant>
        <vt:i4>424</vt:i4>
      </vt:variant>
      <vt:variant>
        <vt:i4>0</vt:i4>
      </vt:variant>
      <vt:variant>
        <vt:i4>5</vt:i4>
      </vt:variant>
      <vt:variant>
        <vt:lpwstr/>
      </vt:variant>
      <vt:variant>
        <vt:lpwstr>_ENREF_2</vt:lpwstr>
      </vt:variant>
      <vt:variant>
        <vt:i4>4522047</vt:i4>
      </vt:variant>
      <vt:variant>
        <vt:i4>418</vt:i4>
      </vt:variant>
      <vt:variant>
        <vt:i4>0</vt:i4>
      </vt:variant>
      <vt:variant>
        <vt:i4>5</vt:i4>
      </vt:variant>
      <vt:variant>
        <vt:lpwstr/>
      </vt:variant>
      <vt:variant>
        <vt:lpwstr>_ENREF_44</vt:lpwstr>
      </vt:variant>
      <vt:variant>
        <vt:i4>4587578</vt:i4>
      </vt:variant>
      <vt:variant>
        <vt:i4>412</vt:i4>
      </vt:variant>
      <vt:variant>
        <vt:i4>0</vt:i4>
      </vt:variant>
      <vt:variant>
        <vt:i4>5</vt:i4>
      </vt:variant>
      <vt:variant>
        <vt:lpwstr/>
      </vt:variant>
      <vt:variant>
        <vt:lpwstr>_ENREF_71</vt:lpwstr>
      </vt:variant>
      <vt:variant>
        <vt:i4>4587583</vt:i4>
      </vt:variant>
      <vt:variant>
        <vt:i4>406</vt:i4>
      </vt:variant>
      <vt:variant>
        <vt:i4>0</vt:i4>
      </vt:variant>
      <vt:variant>
        <vt:i4>5</vt:i4>
      </vt:variant>
      <vt:variant>
        <vt:lpwstr/>
      </vt:variant>
      <vt:variant>
        <vt:lpwstr>_ENREF_74</vt:lpwstr>
      </vt:variant>
      <vt:variant>
        <vt:i4>4587583</vt:i4>
      </vt:variant>
      <vt:variant>
        <vt:i4>400</vt:i4>
      </vt:variant>
      <vt:variant>
        <vt:i4>0</vt:i4>
      </vt:variant>
      <vt:variant>
        <vt:i4>5</vt:i4>
      </vt:variant>
      <vt:variant>
        <vt:lpwstr/>
      </vt:variant>
      <vt:variant>
        <vt:lpwstr>_ENREF_74</vt:lpwstr>
      </vt:variant>
      <vt:variant>
        <vt:i4>4587578</vt:i4>
      </vt:variant>
      <vt:variant>
        <vt:i4>397</vt:i4>
      </vt:variant>
      <vt:variant>
        <vt:i4>0</vt:i4>
      </vt:variant>
      <vt:variant>
        <vt:i4>5</vt:i4>
      </vt:variant>
      <vt:variant>
        <vt:lpwstr/>
      </vt:variant>
      <vt:variant>
        <vt:lpwstr>_ENREF_71</vt:lpwstr>
      </vt:variant>
      <vt:variant>
        <vt:i4>4194315</vt:i4>
      </vt:variant>
      <vt:variant>
        <vt:i4>391</vt:i4>
      </vt:variant>
      <vt:variant>
        <vt:i4>0</vt:i4>
      </vt:variant>
      <vt:variant>
        <vt:i4>5</vt:i4>
      </vt:variant>
      <vt:variant>
        <vt:lpwstr/>
      </vt:variant>
      <vt:variant>
        <vt:lpwstr>_ENREF_1</vt:lpwstr>
      </vt:variant>
      <vt:variant>
        <vt:i4>4325437</vt:i4>
      </vt:variant>
      <vt:variant>
        <vt:i4>385</vt:i4>
      </vt:variant>
      <vt:variant>
        <vt:i4>0</vt:i4>
      </vt:variant>
      <vt:variant>
        <vt:i4>5</vt:i4>
      </vt:variant>
      <vt:variant>
        <vt:lpwstr/>
      </vt:variant>
      <vt:variant>
        <vt:lpwstr>_ENREF_36</vt:lpwstr>
      </vt:variant>
      <vt:variant>
        <vt:i4>4587583</vt:i4>
      </vt:variant>
      <vt:variant>
        <vt:i4>379</vt:i4>
      </vt:variant>
      <vt:variant>
        <vt:i4>0</vt:i4>
      </vt:variant>
      <vt:variant>
        <vt:i4>5</vt:i4>
      </vt:variant>
      <vt:variant>
        <vt:lpwstr/>
      </vt:variant>
      <vt:variant>
        <vt:lpwstr>_ENREF_74</vt:lpwstr>
      </vt:variant>
      <vt:variant>
        <vt:i4>4587576</vt:i4>
      </vt:variant>
      <vt:variant>
        <vt:i4>373</vt:i4>
      </vt:variant>
      <vt:variant>
        <vt:i4>0</vt:i4>
      </vt:variant>
      <vt:variant>
        <vt:i4>5</vt:i4>
      </vt:variant>
      <vt:variant>
        <vt:lpwstr/>
      </vt:variant>
      <vt:variant>
        <vt:lpwstr>_ENREF_73</vt:lpwstr>
      </vt:variant>
      <vt:variant>
        <vt:i4>4587583</vt:i4>
      </vt:variant>
      <vt:variant>
        <vt:i4>370</vt:i4>
      </vt:variant>
      <vt:variant>
        <vt:i4>0</vt:i4>
      </vt:variant>
      <vt:variant>
        <vt:i4>5</vt:i4>
      </vt:variant>
      <vt:variant>
        <vt:lpwstr/>
      </vt:variant>
      <vt:variant>
        <vt:lpwstr>_ENREF_74</vt:lpwstr>
      </vt:variant>
      <vt:variant>
        <vt:i4>7733306</vt:i4>
      </vt:variant>
      <vt:variant>
        <vt:i4>364</vt:i4>
      </vt:variant>
      <vt:variant>
        <vt:i4>0</vt:i4>
      </vt:variant>
      <vt:variant>
        <vt:i4>5</vt:i4>
      </vt:variant>
      <vt:variant>
        <vt:lpwstr/>
      </vt:variant>
      <vt:variant>
        <vt:lpwstr>_ENREF_116</vt:lpwstr>
      </vt:variant>
      <vt:variant>
        <vt:i4>4587583</vt:i4>
      </vt:variant>
      <vt:variant>
        <vt:i4>358</vt:i4>
      </vt:variant>
      <vt:variant>
        <vt:i4>0</vt:i4>
      </vt:variant>
      <vt:variant>
        <vt:i4>5</vt:i4>
      </vt:variant>
      <vt:variant>
        <vt:lpwstr/>
      </vt:variant>
      <vt:variant>
        <vt:lpwstr>_ENREF_74</vt:lpwstr>
      </vt:variant>
      <vt:variant>
        <vt:i4>4390972</vt:i4>
      </vt:variant>
      <vt:variant>
        <vt:i4>355</vt:i4>
      </vt:variant>
      <vt:variant>
        <vt:i4>0</vt:i4>
      </vt:variant>
      <vt:variant>
        <vt:i4>5</vt:i4>
      </vt:variant>
      <vt:variant>
        <vt:lpwstr/>
      </vt:variant>
      <vt:variant>
        <vt:lpwstr>_ENREF_27</vt:lpwstr>
      </vt:variant>
      <vt:variant>
        <vt:i4>4390972</vt:i4>
      </vt:variant>
      <vt:variant>
        <vt:i4>349</vt:i4>
      </vt:variant>
      <vt:variant>
        <vt:i4>0</vt:i4>
      </vt:variant>
      <vt:variant>
        <vt:i4>5</vt:i4>
      </vt:variant>
      <vt:variant>
        <vt:lpwstr/>
      </vt:variant>
      <vt:variant>
        <vt:lpwstr>_ENREF_27</vt:lpwstr>
      </vt:variant>
      <vt:variant>
        <vt:i4>4194365</vt:i4>
      </vt:variant>
      <vt:variant>
        <vt:i4>343</vt:i4>
      </vt:variant>
      <vt:variant>
        <vt:i4>0</vt:i4>
      </vt:variant>
      <vt:variant>
        <vt:i4>5</vt:i4>
      </vt:variant>
      <vt:variant>
        <vt:lpwstr/>
      </vt:variant>
      <vt:variant>
        <vt:lpwstr>_ENREF_16</vt:lpwstr>
      </vt:variant>
      <vt:variant>
        <vt:i4>4522044</vt:i4>
      </vt:variant>
      <vt:variant>
        <vt:i4>340</vt:i4>
      </vt:variant>
      <vt:variant>
        <vt:i4>0</vt:i4>
      </vt:variant>
      <vt:variant>
        <vt:i4>5</vt:i4>
      </vt:variant>
      <vt:variant>
        <vt:lpwstr/>
      </vt:variant>
      <vt:variant>
        <vt:lpwstr>_ENREF_47</vt:lpwstr>
      </vt:variant>
      <vt:variant>
        <vt:i4>7340090</vt:i4>
      </vt:variant>
      <vt:variant>
        <vt:i4>334</vt:i4>
      </vt:variant>
      <vt:variant>
        <vt:i4>0</vt:i4>
      </vt:variant>
      <vt:variant>
        <vt:i4>5</vt:i4>
      </vt:variant>
      <vt:variant>
        <vt:lpwstr/>
      </vt:variant>
      <vt:variant>
        <vt:lpwstr>_ENREF_110</vt:lpwstr>
      </vt:variant>
      <vt:variant>
        <vt:i4>4390974</vt:i4>
      </vt:variant>
      <vt:variant>
        <vt:i4>328</vt:i4>
      </vt:variant>
      <vt:variant>
        <vt:i4>0</vt:i4>
      </vt:variant>
      <vt:variant>
        <vt:i4>5</vt:i4>
      </vt:variant>
      <vt:variant>
        <vt:lpwstr/>
      </vt:variant>
      <vt:variant>
        <vt:lpwstr>_ENREF_25</vt:lpwstr>
      </vt:variant>
      <vt:variant>
        <vt:i4>4718650</vt:i4>
      </vt:variant>
      <vt:variant>
        <vt:i4>325</vt:i4>
      </vt:variant>
      <vt:variant>
        <vt:i4>0</vt:i4>
      </vt:variant>
      <vt:variant>
        <vt:i4>5</vt:i4>
      </vt:variant>
      <vt:variant>
        <vt:lpwstr/>
      </vt:variant>
      <vt:variant>
        <vt:lpwstr>_ENREF_91</vt:lpwstr>
      </vt:variant>
      <vt:variant>
        <vt:i4>4784179</vt:i4>
      </vt:variant>
      <vt:variant>
        <vt:i4>319</vt:i4>
      </vt:variant>
      <vt:variant>
        <vt:i4>0</vt:i4>
      </vt:variant>
      <vt:variant>
        <vt:i4>5</vt:i4>
      </vt:variant>
      <vt:variant>
        <vt:lpwstr/>
      </vt:variant>
      <vt:variant>
        <vt:lpwstr>_ENREF_88</vt:lpwstr>
      </vt:variant>
      <vt:variant>
        <vt:i4>4325387</vt:i4>
      </vt:variant>
      <vt:variant>
        <vt:i4>316</vt:i4>
      </vt:variant>
      <vt:variant>
        <vt:i4>0</vt:i4>
      </vt:variant>
      <vt:variant>
        <vt:i4>5</vt:i4>
      </vt:variant>
      <vt:variant>
        <vt:lpwstr/>
      </vt:variant>
      <vt:variant>
        <vt:lpwstr>_ENREF_3</vt:lpwstr>
      </vt:variant>
      <vt:variant>
        <vt:i4>4587531</vt:i4>
      </vt:variant>
      <vt:variant>
        <vt:i4>310</vt:i4>
      </vt:variant>
      <vt:variant>
        <vt:i4>0</vt:i4>
      </vt:variant>
      <vt:variant>
        <vt:i4>5</vt:i4>
      </vt:variant>
      <vt:variant>
        <vt:lpwstr/>
      </vt:variant>
      <vt:variant>
        <vt:lpwstr>_ENREF_7</vt:lpwstr>
      </vt:variant>
      <vt:variant>
        <vt:i4>7929914</vt:i4>
      </vt:variant>
      <vt:variant>
        <vt:i4>304</vt:i4>
      </vt:variant>
      <vt:variant>
        <vt:i4>0</vt:i4>
      </vt:variant>
      <vt:variant>
        <vt:i4>5</vt:i4>
      </vt:variant>
      <vt:variant>
        <vt:lpwstr/>
      </vt:variant>
      <vt:variant>
        <vt:lpwstr>_ENREF_119</vt:lpwstr>
      </vt:variant>
      <vt:variant>
        <vt:i4>7798842</vt:i4>
      </vt:variant>
      <vt:variant>
        <vt:i4>298</vt:i4>
      </vt:variant>
      <vt:variant>
        <vt:i4>0</vt:i4>
      </vt:variant>
      <vt:variant>
        <vt:i4>5</vt:i4>
      </vt:variant>
      <vt:variant>
        <vt:lpwstr/>
      </vt:variant>
      <vt:variant>
        <vt:lpwstr>_ENREF_117</vt:lpwstr>
      </vt:variant>
      <vt:variant>
        <vt:i4>4587571</vt:i4>
      </vt:variant>
      <vt:variant>
        <vt:i4>295</vt:i4>
      </vt:variant>
      <vt:variant>
        <vt:i4>0</vt:i4>
      </vt:variant>
      <vt:variant>
        <vt:i4>5</vt:i4>
      </vt:variant>
      <vt:variant>
        <vt:lpwstr/>
      </vt:variant>
      <vt:variant>
        <vt:lpwstr>_ENREF_78</vt:lpwstr>
      </vt:variant>
      <vt:variant>
        <vt:i4>7471161</vt:i4>
      </vt:variant>
      <vt:variant>
        <vt:i4>292</vt:i4>
      </vt:variant>
      <vt:variant>
        <vt:i4>0</vt:i4>
      </vt:variant>
      <vt:variant>
        <vt:i4>5</vt:i4>
      </vt:variant>
      <vt:variant>
        <vt:lpwstr/>
      </vt:variant>
      <vt:variant>
        <vt:lpwstr>_ENREF_122</vt:lpwstr>
      </vt:variant>
      <vt:variant>
        <vt:i4>4325436</vt:i4>
      </vt:variant>
      <vt:variant>
        <vt:i4>284</vt:i4>
      </vt:variant>
      <vt:variant>
        <vt:i4>0</vt:i4>
      </vt:variant>
      <vt:variant>
        <vt:i4>5</vt:i4>
      </vt:variant>
      <vt:variant>
        <vt:lpwstr/>
      </vt:variant>
      <vt:variant>
        <vt:lpwstr>_ENREF_37</vt:lpwstr>
      </vt:variant>
      <vt:variant>
        <vt:i4>7471161</vt:i4>
      </vt:variant>
      <vt:variant>
        <vt:i4>278</vt:i4>
      </vt:variant>
      <vt:variant>
        <vt:i4>0</vt:i4>
      </vt:variant>
      <vt:variant>
        <vt:i4>5</vt:i4>
      </vt:variant>
      <vt:variant>
        <vt:lpwstr/>
      </vt:variant>
      <vt:variant>
        <vt:lpwstr>_ENREF_122</vt:lpwstr>
      </vt:variant>
      <vt:variant>
        <vt:i4>7602235</vt:i4>
      </vt:variant>
      <vt:variant>
        <vt:i4>272</vt:i4>
      </vt:variant>
      <vt:variant>
        <vt:i4>0</vt:i4>
      </vt:variant>
      <vt:variant>
        <vt:i4>5</vt:i4>
      </vt:variant>
      <vt:variant>
        <vt:lpwstr/>
      </vt:variant>
      <vt:variant>
        <vt:lpwstr>_ENREF_104</vt:lpwstr>
      </vt:variant>
      <vt:variant>
        <vt:i4>4784185</vt:i4>
      </vt:variant>
      <vt:variant>
        <vt:i4>266</vt:i4>
      </vt:variant>
      <vt:variant>
        <vt:i4>0</vt:i4>
      </vt:variant>
      <vt:variant>
        <vt:i4>5</vt:i4>
      </vt:variant>
      <vt:variant>
        <vt:lpwstr/>
      </vt:variant>
      <vt:variant>
        <vt:lpwstr>_ENREF_82</vt:lpwstr>
      </vt:variant>
      <vt:variant>
        <vt:i4>7798842</vt:i4>
      </vt:variant>
      <vt:variant>
        <vt:i4>260</vt:i4>
      </vt:variant>
      <vt:variant>
        <vt:i4>0</vt:i4>
      </vt:variant>
      <vt:variant>
        <vt:i4>5</vt:i4>
      </vt:variant>
      <vt:variant>
        <vt:lpwstr/>
      </vt:variant>
      <vt:variant>
        <vt:lpwstr>_ENREF_117</vt:lpwstr>
      </vt:variant>
      <vt:variant>
        <vt:i4>7667771</vt:i4>
      </vt:variant>
      <vt:variant>
        <vt:i4>254</vt:i4>
      </vt:variant>
      <vt:variant>
        <vt:i4>0</vt:i4>
      </vt:variant>
      <vt:variant>
        <vt:i4>5</vt:i4>
      </vt:variant>
      <vt:variant>
        <vt:lpwstr/>
      </vt:variant>
      <vt:variant>
        <vt:lpwstr>_ENREF_105</vt:lpwstr>
      </vt:variant>
      <vt:variant>
        <vt:i4>7340089</vt:i4>
      </vt:variant>
      <vt:variant>
        <vt:i4>248</vt:i4>
      </vt:variant>
      <vt:variant>
        <vt:i4>0</vt:i4>
      </vt:variant>
      <vt:variant>
        <vt:i4>5</vt:i4>
      </vt:variant>
      <vt:variant>
        <vt:lpwstr/>
      </vt:variant>
      <vt:variant>
        <vt:lpwstr>_ENREF_120</vt:lpwstr>
      </vt:variant>
      <vt:variant>
        <vt:i4>7340089</vt:i4>
      </vt:variant>
      <vt:variant>
        <vt:i4>242</vt:i4>
      </vt:variant>
      <vt:variant>
        <vt:i4>0</vt:i4>
      </vt:variant>
      <vt:variant>
        <vt:i4>5</vt:i4>
      </vt:variant>
      <vt:variant>
        <vt:lpwstr/>
      </vt:variant>
      <vt:variant>
        <vt:lpwstr>_ENREF_120</vt:lpwstr>
      </vt:variant>
      <vt:variant>
        <vt:i4>4194361</vt:i4>
      </vt:variant>
      <vt:variant>
        <vt:i4>236</vt:i4>
      </vt:variant>
      <vt:variant>
        <vt:i4>0</vt:i4>
      </vt:variant>
      <vt:variant>
        <vt:i4>5</vt:i4>
      </vt:variant>
      <vt:variant>
        <vt:lpwstr/>
      </vt:variant>
      <vt:variant>
        <vt:lpwstr>_ENREF_12</vt:lpwstr>
      </vt:variant>
      <vt:variant>
        <vt:i4>7340089</vt:i4>
      </vt:variant>
      <vt:variant>
        <vt:i4>233</vt:i4>
      </vt:variant>
      <vt:variant>
        <vt:i4>0</vt:i4>
      </vt:variant>
      <vt:variant>
        <vt:i4>5</vt:i4>
      </vt:variant>
      <vt:variant>
        <vt:lpwstr/>
      </vt:variant>
      <vt:variant>
        <vt:lpwstr>_ENREF_120</vt:lpwstr>
      </vt:variant>
      <vt:variant>
        <vt:i4>4587579</vt:i4>
      </vt:variant>
      <vt:variant>
        <vt:i4>227</vt:i4>
      </vt:variant>
      <vt:variant>
        <vt:i4>0</vt:i4>
      </vt:variant>
      <vt:variant>
        <vt:i4>5</vt:i4>
      </vt:variant>
      <vt:variant>
        <vt:lpwstr/>
      </vt:variant>
      <vt:variant>
        <vt:lpwstr>_ENREF_70</vt:lpwstr>
      </vt:variant>
      <vt:variant>
        <vt:i4>4390971</vt:i4>
      </vt:variant>
      <vt:variant>
        <vt:i4>224</vt:i4>
      </vt:variant>
      <vt:variant>
        <vt:i4>0</vt:i4>
      </vt:variant>
      <vt:variant>
        <vt:i4>5</vt:i4>
      </vt:variant>
      <vt:variant>
        <vt:lpwstr/>
      </vt:variant>
      <vt:variant>
        <vt:lpwstr>_ENREF_20</vt:lpwstr>
      </vt:variant>
      <vt:variant>
        <vt:i4>4587581</vt:i4>
      </vt:variant>
      <vt:variant>
        <vt:i4>218</vt:i4>
      </vt:variant>
      <vt:variant>
        <vt:i4>0</vt:i4>
      </vt:variant>
      <vt:variant>
        <vt:i4>5</vt:i4>
      </vt:variant>
      <vt:variant>
        <vt:lpwstr/>
      </vt:variant>
      <vt:variant>
        <vt:lpwstr>_ENREF_76</vt:lpwstr>
      </vt:variant>
      <vt:variant>
        <vt:i4>589846</vt:i4>
      </vt:variant>
      <vt:variant>
        <vt:i4>213</vt:i4>
      </vt:variant>
      <vt:variant>
        <vt:i4>0</vt:i4>
      </vt:variant>
      <vt:variant>
        <vt:i4>5</vt:i4>
      </vt:variant>
      <vt:variant>
        <vt:lpwstr/>
      </vt:variant>
      <vt:variant>
        <vt:lpwstr>appendix</vt:lpwstr>
      </vt:variant>
      <vt:variant>
        <vt:i4>131074</vt:i4>
      </vt:variant>
      <vt:variant>
        <vt:i4>210</vt:i4>
      </vt:variant>
      <vt:variant>
        <vt:i4>0</vt:i4>
      </vt:variant>
      <vt:variant>
        <vt:i4>5</vt:i4>
      </vt:variant>
      <vt:variant>
        <vt:lpwstr/>
      </vt:variant>
      <vt:variant>
        <vt:lpwstr>link</vt:lpwstr>
      </vt:variant>
      <vt:variant>
        <vt:i4>7274621</vt:i4>
      </vt:variant>
      <vt:variant>
        <vt:i4>207</vt:i4>
      </vt:variant>
      <vt:variant>
        <vt:i4>0</vt:i4>
      </vt:variant>
      <vt:variant>
        <vt:i4>5</vt:i4>
      </vt:variant>
      <vt:variant>
        <vt:lpwstr/>
      </vt:variant>
      <vt:variant>
        <vt:lpwstr>circle</vt:lpwstr>
      </vt:variant>
      <vt:variant>
        <vt:i4>1638520</vt:i4>
      </vt:variant>
      <vt:variant>
        <vt:i4>204</vt:i4>
      </vt:variant>
      <vt:variant>
        <vt:i4>0</vt:i4>
      </vt:variant>
      <vt:variant>
        <vt:i4>5</vt:i4>
      </vt:variant>
      <vt:variant>
        <vt:lpwstr/>
      </vt:variant>
      <vt:variant>
        <vt:lpwstr>intuitive</vt:lpwstr>
      </vt:variant>
      <vt:variant>
        <vt:i4>6750314</vt:i4>
      </vt:variant>
      <vt:variant>
        <vt:i4>201</vt:i4>
      </vt:variant>
      <vt:variant>
        <vt:i4>0</vt:i4>
      </vt:variant>
      <vt:variant>
        <vt:i4>5</vt:i4>
      </vt:variant>
      <vt:variant>
        <vt:lpwstr/>
      </vt:variant>
      <vt:variant>
        <vt:lpwstr>innovation</vt:lpwstr>
      </vt:variant>
      <vt:variant>
        <vt:i4>5</vt:i4>
      </vt:variant>
      <vt:variant>
        <vt:i4>198</vt:i4>
      </vt:variant>
      <vt:variant>
        <vt:i4>0</vt:i4>
      </vt:variant>
      <vt:variant>
        <vt:i4>5</vt:i4>
      </vt:variant>
      <vt:variant>
        <vt:lpwstr/>
      </vt:variant>
      <vt:variant>
        <vt:lpwstr>obsolescence</vt:lpwstr>
      </vt:variant>
      <vt:variant>
        <vt:i4>851972</vt:i4>
      </vt:variant>
      <vt:variant>
        <vt:i4>195</vt:i4>
      </vt:variant>
      <vt:variant>
        <vt:i4>0</vt:i4>
      </vt:variant>
      <vt:variant>
        <vt:i4>5</vt:i4>
      </vt:variant>
      <vt:variant>
        <vt:lpwstr/>
      </vt:variant>
      <vt:variant>
        <vt:lpwstr>obsolete</vt:lpwstr>
      </vt:variant>
      <vt:variant>
        <vt:i4>8323191</vt:i4>
      </vt:variant>
      <vt:variant>
        <vt:i4>192</vt:i4>
      </vt:variant>
      <vt:variant>
        <vt:i4>0</vt:i4>
      </vt:variant>
      <vt:variant>
        <vt:i4>5</vt:i4>
      </vt:variant>
      <vt:variant>
        <vt:lpwstr/>
      </vt:variant>
      <vt:variant>
        <vt:lpwstr>shopkeeper</vt:lpwstr>
      </vt:variant>
      <vt:variant>
        <vt:i4>7471225</vt:i4>
      </vt:variant>
      <vt:variant>
        <vt:i4>189</vt:i4>
      </vt:variant>
      <vt:variant>
        <vt:i4>0</vt:i4>
      </vt:variant>
      <vt:variant>
        <vt:i4>5</vt:i4>
      </vt:variant>
      <vt:variant>
        <vt:lpwstr/>
      </vt:variant>
      <vt:variant>
        <vt:lpwstr>bazaar</vt:lpwstr>
      </vt:variant>
      <vt:variant>
        <vt:i4>8257658</vt:i4>
      </vt:variant>
      <vt:variant>
        <vt:i4>186</vt:i4>
      </vt:variant>
      <vt:variant>
        <vt:i4>0</vt:i4>
      </vt:variant>
      <vt:variant>
        <vt:i4>5</vt:i4>
      </vt:variant>
      <vt:variant>
        <vt:lpwstr/>
      </vt:variant>
      <vt:variant>
        <vt:lpwstr>market</vt:lpwstr>
      </vt:variant>
      <vt:variant>
        <vt:i4>65641</vt:i4>
      </vt:variant>
      <vt:variant>
        <vt:i4>183</vt:i4>
      </vt:variant>
      <vt:variant>
        <vt:i4>0</vt:i4>
      </vt:variant>
      <vt:variant>
        <vt:i4>5</vt:i4>
      </vt:variant>
      <vt:variant>
        <vt:lpwstr/>
      </vt:variant>
      <vt:variant>
        <vt:lpwstr>scientist</vt:lpwstr>
      </vt:variant>
      <vt:variant>
        <vt:i4>8323103</vt:i4>
      </vt:variant>
      <vt:variant>
        <vt:i4>180</vt:i4>
      </vt:variant>
      <vt:variant>
        <vt:i4>0</vt:i4>
      </vt:variant>
      <vt:variant>
        <vt:i4>5</vt:i4>
      </vt:variant>
      <vt:variant>
        <vt:lpwstr/>
      </vt:variant>
      <vt:variant>
        <vt:lpwstr>failure</vt:lpwstr>
      </vt:variant>
      <vt:variant>
        <vt:i4>524305</vt:i4>
      </vt:variant>
      <vt:variant>
        <vt:i4>177</vt:i4>
      </vt:variant>
      <vt:variant>
        <vt:i4>0</vt:i4>
      </vt:variant>
      <vt:variant>
        <vt:i4>5</vt:i4>
      </vt:variant>
      <vt:variant>
        <vt:lpwstr/>
      </vt:variant>
      <vt:variant>
        <vt:lpwstr>outcomes</vt:lpwstr>
      </vt:variant>
      <vt:variant>
        <vt:i4>6946846</vt:i4>
      </vt:variant>
      <vt:variant>
        <vt:i4>174</vt:i4>
      </vt:variant>
      <vt:variant>
        <vt:i4>0</vt:i4>
      </vt:variant>
      <vt:variant>
        <vt:i4>5</vt:i4>
      </vt:variant>
      <vt:variant>
        <vt:lpwstr/>
      </vt:variant>
      <vt:variant>
        <vt:lpwstr>proposition</vt:lpwstr>
      </vt:variant>
      <vt:variant>
        <vt:i4>1966109</vt:i4>
      </vt:variant>
      <vt:variant>
        <vt:i4>171</vt:i4>
      </vt:variant>
      <vt:variant>
        <vt:i4>0</vt:i4>
      </vt:variant>
      <vt:variant>
        <vt:i4>5</vt:i4>
      </vt:variant>
      <vt:variant>
        <vt:lpwstr/>
      </vt:variant>
      <vt:variant>
        <vt:lpwstr>entrepreneur</vt:lpwstr>
      </vt:variant>
      <vt:variant>
        <vt:i4>8323081</vt:i4>
      </vt:variant>
      <vt:variant>
        <vt:i4>168</vt:i4>
      </vt:variant>
      <vt:variant>
        <vt:i4>0</vt:i4>
      </vt:variant>
      <vt:variant>
        <vt:i4>5</vt:i4>
      </vt:variant>
      <vt:variant>
        <vt:lpwstr/>
      </vt:variant>
      <vt:variant>
        <vt:lpwstr>testing</vt:lpwstr>
      </vt:variant>
      <vt:variant>
        <vt:i4>65538</vt:i4>
      </vt:variant>
      <vt:variant>
        <vt:i4>165</vt:i4>
      </vt:variant>
      <vt:variant>
        <vt:i4>0</vt:i4>
      </vt:variant>
      <vt:variant>
        <vt:i4>5</vt:i4>
      </vt:variant>
      <vt:variant>
        <vt:lpwstr/>
      </vt:variant>
      <vt:variant>
        <vt:lpwstr>edge</vt:lpwstr>
      </vt:variant>
      <vt:variant>
        <vt:i4>7143546</vt:i4>
      </vt:variant>
      <vt:variant>
        <vt:i4>162</vt:i4>
      </vt:variant>
      <vt:variant>
        <vt:i4>0</vt:i4>
      </vt:variant>
      <vt:variant>
        <vt:i4>5</vt:i4>
      </vt:variant>
      <vt:variant>
        <vt:lpwstr/>
      </vt:variant>
      <vt:variant>
        <vt:lpwstr>silver</vt:lpwstr>
      </vt:variant>
      <vt:variant>
        <vt:i4>7143455</vt:i4>
      </vt:variant>
      <vt:variant>
        <vt:i4>159</vt:i4>
      </vt:variant>
      <vt:variant>
        <vt:i4>0</vt:i4>
      </vt:variant>
      <vt:variant>
        <vt:i4>5</vt:i4>
      </vt:variant>
      <vt:variant>
        <vt:lpwstr/>
      </vt:variant>
      <vt:variant>
        <vt:lpwstr>ceramic</vt:lpwstr>
      </vt:variant>
      <vt:variant>
        <vt:i4>7274501</vt:i4>
      </vt:variant>
      <vt:variant>
        <vt:i4>156</vt:i4>
      </vt:variant>
      <vt:variant>
        <vt:i4>0</vt:i4>
      </vt:variant>
      <vt:variant>
        <vt:i4>5</vt:i4>
      </vt:variant>
      <vt:variant>
        <vt:lpwstr/>
      </vt:variant>
      <vt:variant>
        <vt:lpwstr>pou</vt:lpwstr>
      </vt:variant>
      <vt:variant>
        <vt:i4>7667742</vt:i4>
      </vt:variant>
      <vt:variant>
        <vt:i4>153</vt:i4>
      </vt:variant>
      <vt:variant>
        <vt:i4>0</vt:i4>
      </vt:variant>
      <vt:variant>
        <vt:i4>5</vt:i4>
      </vt:variant>
      <vt:variant>
        <vt:lpwstr/>
      </vt:variant>
      <vt:variant>
        <vt:lpwstr>problem</vt:lpwstr>
      </vt:variant>
      <vt:variant>
        <vt:i4>262257</vt:i4>
      </vt:variant>
      <vt:variant>
        <vt:i4>150</vt:i4>
      </vt:variant>
      <vt:variant>
        <vt:i4>0</vt:i4>
      </vt:variant>
      <vt:variant>
        <vt:i4>5</vt:i4>
      </vt:variant>
      <vt:variant>
        <vt:lpwstr/>
      </vt:variant>
      <vt:variant>
        <vt:lpwstr>water</vt:lpwstr>
      </vt:variant>
      <vt:variant>
        <vt:i4>7536646</vt:i4>
      </vt:variant>
      <vt:variant>
        <vt:i4>147</vt:i4>
      </vt:variant>
      <vt:variant>
        <vt:i4>0</vt:i4>
      </vt:variant>
      <vt:variant>
        <vt:i4>5</vt:i4>
      </vt:variant>
      <vt:variant>
        <vt:lpwstr/>
      </vt:variant>
      <vt:variant>
        <vt:lpwstr>inclusivity</vt:lpwstr>
      </vt:variant>
      <vt:variant>
        <vt:i4>8192007</vt:i4>
      </vt:variant>
      <vt:variant>
        <vt:i4>144</vt:i4>
      </vt:variant>
      <vt:variant>
        <vt:i4>0</vt:i4>
      </vt:variant>
      <vt:variant>
        <vt:i4>5</vt:i4>
      </vt:variant>
      <vt:variant>
        <vt:lpwstr/>
      </vt:variant>
      <vt:variant>
        <vt:lpwstr>incongruent</vt:lpwstr>
      </vt:variant>
      <vt:variant>
        <vt:i4>7929957</vt:i4>
      </vt:variant>
      <vt:variant>
        <vt:i4>141</vt:i4>
      </vt:variant>
      <vt:variant>
        <vt:i4>0</vt:i4>
      </vt:variant>
      <vt:variant>
        <vt:i4>5</vt:i4>
      </vt:variant>
      <vt:variant>
        <vt:lpwstr/>
      </vt:variant>
      <vt:variant>
        <vt:lpwstr>useful</vt:lpwstr>
      </vt:variant>
      <vt:variant>
        <vt:i4>7274502</vt:i4>
      </vt:variant>
      <vt:variant>
        <vt:i4>138</vt:i4>
      </vt:variant>
      <vt:variant>
        <vt:i4>0</vt:i4>
      </vt:variant>
      <vt:variant>
        <vt:i4>5</vt:i4>
      </vt:variant>
      <vt:variant>
        <vt:lpwstr/>
      </vt:variant>
      <vt:variant>
        <vt:lpwstr>goa</vt:lpwstr>
      </vt:variant>
      <vt:variant>
        <vt:i4>65654</vt:i4>
      </vt:variant>
      <vt:variant>
        <vt:i4>135</vt:i4>
      </vt:variant>
      <vt:variant>
        <vt:i4>0</vt:i4>
      </vt:variant>
      <vt:variant>
        <vt:i4>5</vt:i4>
      </vt:variant>
      <vt:variant>
        <vt:lpwstr/>
      </vt:variant>
      <vt:variant>
        <vt:lpwstr>paperwork</vt:lpwstr>
      </vt:variant>
      <vt:variant>
        <vt:i4>1507347</vt:i4>
      </vt:variant>
      <vt:variant>
        <vt:i4>132</vt:i4>
      </vt:variant>
      <vt:variant>
        <vt:i4>0</vt:i4>
      </vt:variant>
      <vt:variant>
        <vt:i4>5</vt:i4>
      </vt:variant>
      <vt:variant>
        <vt:lpwstr/>
      </vt:variant>
      <vt:variant>
        <vt:lpwstr>entrance</vt:lpwstr>
      </vt:variant>
      <vt:variant>
        <vt:i4>1769474</vt:i4>
      </vt:variant>
      <vt:variant>
        <vt:i4>129</vt:i4>
      </vt:variant>
      <vt:variant>
        <vt:i4>0</vt:i4>
      </vt:variant>
      <vt:variant>
        <vt:i4>5</vt:i4>
      </vt:variant>
      <vt:variant>
        <vt:lpwstr/>
      </vt:variant>
      <vt:variant>
        <vt:lpwstr>arci</vt:lpwstr>
      </vt:variant>
      <vt:variant>
        <vt:i4>7274514</vt:i4>
      </vt:variant>
      <vt:variant>
        <vt:i4>126</vt:i4>
      </vt:variant>
      <vt:variant>
        <vt:i4>0</vt:i4>
      </vt:variant>
      <vt:variant>
        <vt:i4>5</vt:i4>
      </vt:variant>
      <vt:variant>
        <vt:lpwstr/>
      </vt:variant>
      <vt:variant>
        <vt:lpwstr>bop</vt:lpwstr>
      </vt:variant>
      <vt:variant>
        <vt:i4>6619142</vt:i4>
      </vt:variant>
      <vt:variant>
        <vt:i4>123</vt:i4>
      </vt:variant>
      <vt:variant>
        <vt:i4>0</vt:i4>
      </vt:variant>
      <vt:variant>
        <vt:i4>5</vt:i4>
      </vt:variant>
      <vt:variant>
        <vt:lpwstr/>
      </vt:variant>
      <vt:variant>
        <vt:lpwstr>success</vt:lpwstr>
      </vt:variant>
      <vt:variant>
        <vt:i4>1441819</vt:i4>
      </vt:variant>
      <vt:variant>
        <vt:i4>120</vt:i4>
      </vt:variant>
      <vt:variant>
        <vt:i4>0</vt:i4>
      </vt:variant>
      <vt:variant>
        <vt:i4>5</vt:i4>
      </vt:variant>
      <vt:variant>
        <vt:lpwstr/>
      </vt:variant>
      <vt:variant>
        <vt:lpwstr>twoa</vt:lpwstr>
      </vt:variant>
      <vt:variant>
        <vt:i4>7798811</vt:i4>
      </vt:variant>
      <vt:variant>
        <vt:i4>117</vt:i4>
      </vt:variant>
      <vt:variant>
        <vt:i4>0</vt:i4>
      </vt:variant>
      <vt:variant>
        <vt:i4>5</vt:i4>
      </vt:variant>
      <vt:variant>
        <vt:lpwstr/>
      </vt:variant>
      <vt:variant>
        <vt:lpwstr>two</vt:lpwstr>
      </vt:variant>
      <vt:variant>
        <vt:i4>1769588</vt:i4>
      </vt:variant>
      <vt:variant>
        <vt:i4>114</vt:i4>
      </vt:variant>
      <vt:variant>
        <vt:i4>0</vt:i4>
      </vt:variant>
      <vt:variant>
        <vt:i4>5</vt:i4>
      </vt:variant>
      <vt:variant>
        <vt:lpwstr/>
      </vt:variant>
      <vt:variant>
        <vt:lpwstr>recruited</vt:lpwstr>
      </vt:variant>
      <vt:variant>
        <vt:i4>655361</vt:i4>
      </vt:variant>
      <vt:variant>
        <vt:i4>111</vt:i4>
      </vt:variant>
      <vt:variant>
        <vt:i4>0</vt:i4>
      </vt:variant>
      <vt:variant>
        <vt:i4>5</vt:i4>
      </vt:variant>
      <vt:variant>
        <vt:lpwstr/>
      </vt:variant>
      <vt:variant>
        <vt:lpwstr>back</vt:lpwstr>
      </vt:variant>
      <vt:variant>
        <vt:i4>1900570</vt:i4>
      </vt:variant>
      <vt:variant>
        <vt:i4>108</vt:i4>
      </vt:variant>
      <vt:variant>
        <vt:i4>0</vt:i4>
      </vt:variant>
      <vt:variant>
        <vt:i4>5</vt:i4>
      </vt:variant>
      <vt:variant>
        <vt:lpwstr/>
      </vt:variant>
      <vt:variant>
        <vt:lpwstr>extended</vt:lpwstr>
      </vt:variant>
      <vt:variant>
        <vt:i4>1179749</vt:i4>
      </vt:variant>
      <vt:variant>
        <vt:i4>105</vt:i4>
      </vt:variant>
      <vt:variant>
        <vt:i4>0</vt:i4>
      </vt:variant>
      <vt:variant>
        <vt:i4>5</vt:i4>
      </vt:variant>
      <vt:variant>
        <vt:lpwstr/>
      </vt:variant>
      <vt:variant>
        <vt:lpwstr>etymology</vt:lpwstr>
      </vt:variant>
      <vt:variant>
        <vt:i4>7208977</vt:i4>
      </vt:variant>
      <vt:variant>
        <vt:i4>102</vt:i4>
      </vt:variant>
      <vt:variant>
        <vt:i4>0</vt:i4>
      </vt:variant>
      <vt:variant>
        <vt:i4>5</vt:i4>
      </vt:variant>
      <vt:variant>
        <vt:lpwstr/>
      </vt:variant>
      <vt:variant>
        <vt:lpwstr>reenter</vt:lpwstr>
      </vt:variant>
      <vt:variant>
        <vt:i4>6815845</vt:i4>
      </vt:variant>
      <vt:variant>
        <vt:i4>99</vt:i4>
      </vt:variant>
      <vt:variant>
        <vt:i4>0</vt:i4>
      </vt:variant>
      <vt:variant>
        <vt:i4>5</vt:i4>
      </vt:variant>
      <vt:variant>
        <vt:lpwstr/>
      </vt:variant>
      <vt:variant>
        <vt:lpwstr>middle</vt:lpwstr>
      </vt:variant>
      <vt:variant>
        <vt:i4>1835108</vt:i4>
      </vt:variant>
      <vt:variant>
        <vt:i4>96</vt:i4>
      </vt:variant>
      <vt:variant>
        <vt:i4>0</vt:i4>
      </vt:variant>
      <vt:variant>
        <vt:i4>5</vt:i4>
      </vt:variant>
      <vt:variant>
        <vt:lpwstr/>
      </vt:variant>
      <vt:variant>
        <vt:lpwstr>kenya</vt:lpwstr>
      </vt:variant>
      <vt:variant>
        <vt:i4>1704032</vt:i4>
      </vt:variant>
      <vt:variant>
        <vt:i4>93</vt:i4>
      </vt:variant>
      <vt:variant>
        <vt:i4>0</vt:i4>
      </vt:variant>
      <vt:variant>
        <vt:i4>5</vt:i4>
      </vt:variant>
      <vt:variant>
        <vt:lpwstr/>
      </vt:variant>
      <vt:variant>
        <vt:lpwstr>bricolage</vt:lpwstr>
      </vt:variant>
      <vt:variant>
        <vt:i4>7864444</vt:i4>
      </vt:variant>
      <vt:variant>
        <vt:i4>90</vt:i4>
      </vt:variant>
      <vt:variant>
        <vt:i4>0</vt:i4>
      </vt:variant>
      <vt:variant>
        <vt:i4>5</vt:i4>
      </vt:variant>
      <vt:variant>
        <vt:lpwstr/>
      </vt:variant>
      <vt:variant>
        <vt:lpwstr>taiwan</vt:lpwstr>
      </vt:variant>
      <vt:variant>
        <vt:i4>655373</vt:i4>
      </vt:variant>
      <vt:variant>
        <vt:i4>87</vt:i4>
      </vt:variant>
      <vt:variant>
        <vt:i4>0</vt:i4>
      </vt:variant>
      <vt:variant>
        <vt:i4>5</vt:i4>
      </vt:variant>
      <vt:variant>
        <vt:lpwstr/>
      </vt:variant>
      <vt:variant>
        <vt:lpwstr>cone</vt:lpwstr>
      </vt:variant>
      <vt:variant>
        <vt:i4>1835109</vt:i4>
      </vt:variant>
      <vt:variant>
        <vt:i4>84</vt:i4>
      </vt:variant>
      <vt:variant>
        <vt:i4>0</vt:i4>
      </vt:variant>
      <vt:variant>
        <vt:i4>5</vt:i4>
      </vt:variant>
      <vt:variant>
        <vt:lpwstr/>
      </vt:variant>
      <vt:variant>
        <vt:lpwstr>character</vt:lpwstr>
      </vt:variant>
      <vt:variant>
        <vt:i4>131191</vt:i4>
      </vt:variant>
      <vt:variant>
        <vt:i4>81</vt:i4>
      </vt:variant>
      <vt:variant>
        <vt:i4>0</vt:i4>
      </vt:variant>
      <vt:variant>
        <vt:i4>5</vt:i4>
      </vt:variant>
      <vt:variant>
        <vt:lpwstr/>
      </vt:variant>
      <vt:variant>
        <vt:lpwstr>pedagogic</vt:lpwstr>
      </vt:variant>
      <vt:variant>
        <vt:i4>851968</vt:i4>
      </vt:variant>
      <vt:variant>
        <vt:i4>78</vt:i4>
      </vt:variant>
      <vt:variant>
        <vt:i4>0</vt:i4>
      </vt:variant>
      <vt:variant>
        <vt:i4>5</vt:i4>
      </vt:variant>
      <vt:variant>
        <vt:lpwstr/>
      </vt:variant>
      <vt:variant>
        <vt:lpwstr>conversation</vt:lpwstr>
      </vt:variant>
      <vt:variant>
        <vt:i4>7667817</vt:i4>
      </vt:variant>
      <vt:variant>
        <vt:i4>75</vt:i4>
      </vt:variant>
      <vt:variant>
        <vt:i4>0</vt:i4>
      </vt:variant>
      <vt:variant>
        <vt:i4>5</vt:i4>
      </vt:variant>
      <vt:variant>
        <vt:lpwstr/>
      </vt:variant>
      <vt:variant>
        <vt:lpwstr>commercial</vt:lpwstr>
      </vt:variant>
      <vt:variant>
        <vt:i4>7471209</vt:i4>
      </vt:variant>
      <vt:variant>
        <vt:i4>72</vt:i4>
      </vt:variant>
      <vt:variant>
        <vt:i4>0</vt:i4>
      </vt:variant>
      <vt:variant>
        <vt:i4>5</vt:i4>
      </vt:variant>
      <vt:variant>
        <vt:lpwstr/>
      </vt:variant>
      <vt:variant>
        <vt:lpwstr>scientists</vt:lpwstr>
      </vt:variant>
      <vt:variant>
        <vt:i4>8257549</vt:i4>
      </vt:variant>
      <vt:variant>
        <vt:i4>69</vt:i4>
      </vt:variant>
      <vt:variant>
        <vt:i4>0</vt:i4>
      </vt:variant>
      <vt:variant>
        <vt:i4>5</vt:i4>
      </vt:variant>
      <vt:variant>
        <vt:lpwstr/>
      </vt:variant>
      <vt:variant>
        <vt:lpwstr>discussions</vt:lpwstr>
      </vt:variant>
      <vt:variant>
        <vt:i4>1179749</vt:i4>
      </vt:variant>
      <vt:variant>
        <vt:i4>66</vt:i4>
      </vt:variant>
      <vt:variant>
        <vt:i4>0</vt:i4>
      </vt:variant>
      <vt:variant>
        <vt:i4>5</vt:i4>
      </vt:variant>
      <vt:variant>
        <vt:lpwstr/>
      </vt:variant>
      <vt:variant>
        <vt:lpwstr>critiques</vt:lpwstr>
      </vt:variant>
      <vt:variant>
        <vt:i4>1114229</vt:i4>
      </vt:variant>
      <vt:variant>
        <vt:i4>63</vt:i4>
      </vt:variant>
      <vt:variant>
        <vt:i4>0</vt:i4>
      </vt:variant>
      <vt:variant>
        <vt:i4>5</vt:i4>
      </vt:variant>
      <vt:variant>
        <vt:lpwstr/>
      </vt:variant>
      <vt:variant>
        <vt:lpwstr>other</vt:lpwstr>
      </vt:variant>
      <vt:variant>
        <vt:i4>721011</vt:i4>
      </vt:variant>
      <vt:variant>
        <vt:i4>60</vt:i4>
      </vt:variant>
      <vt:variant>
        <vt:i4>0</vt:i4>
      </vt:variant>
      <vt:variant>
        <vt:i4>5</vt:i4>
      </vt:variant>
      <vt:variant>
        <vt:lpwstr/>
      </vt:variant>
      <vt:variant>
        <vt:lpwstr>geography</vt:lpwstr>
      </vt:variant>
      <vt:variant>
        <vt:i4>327805</vt:i4>
      </vt:variant>
      <vt:variant>
        <vt:i4>57</vt:i4>
      </vt:variant>
      <vt:variant>
        <vt:i4>0</vt:i4>
      </vt:variant>
      <vt:variant>
        <vt:i4>5</vt:i4>
      </vt:variant>
      <vt:variant>
        <vt:lpwstr/>
      </vt:variant>
      <vt:variant>
        <vt:lpwstr>technological</vt:lpwstr>
      </vt:variant>
      <vt:variant>
        <vt:i4>851978</vt:i4>
      </vt:variant>
      <vt:variant>
        <vt:i4>54</vt:i4>
      </vt:variant>
      <vt:variant>
        <vt:i4>0</vt:i4>
      </vt:variant>
      <vt:variant>
        <vt:i4>5</vt:i4>
      </vt:variant>
      <vt:variant>
        <vt:lpwstr/>
      </vt:variant>
      <vt:variant>
        <vt:lpwstr>onec</vt:lpwstr>
      </vt:variant>
      <vt:variant>
        <vt:i4>917622</vt:i4>
      </vt:variant>
      <vt:variant>
        <vt:i4>51</vt:i4>
      </vt:variant>
      <vt:variant>
        <vt:i4>0</vt:i4>
      </vt:variant>
      <vt:variant>
        <vt:i4>5</vt:i4>
      </vt:variant>
      <vt:variant>
        <vt:lpwstr/>
      </vt:variant>
      <vt:variant>
        <vt:lpwstr>embarrassment</vt:lpwstr>
      </vt:variant>
      <vt:variant>
        <vt:i4>1310737</vt:i4>
      </vt:variant>
      <vt:variant>
        <vt:i4>48</vt:i4>
      </vt:variant>
      <vt:variant>
        <vt:i4>0</vt:i4>
      </vt:variant>
      <vt:variant>
        <vt:i4>5</vt:i4>
      </vt:variant>
      <vt:variant>
        <vt:lpwstr/>
      </vt:variant>
      <vt:variant>
        <vt:lpwstr>extremes</vt:lpwstr>
      </vt:variant>
      <vt:variant>
        <vt:i4>7340050</vt:i4>
      </vt:variant>
      <vt:variant>
        <vt:i4>45</vt:i4>
      </vt:variant>
      <vt:variant>
        <vt:i4>0</vt:i4>
      </vt:variant>
      <vt:variant>
        <vt:i4>5</vt:i4>
      </vt:variant>
      <vt:variant>
        <vt:lpwstr/>
      </vt:variant>
      <vt:variant>
        <vt:lpwstr>avatars</vt:lpwstr>
      </vt:variant>
      <vt:variant>
        <vt:i4>7864421</vt:i4>
      </vt:variant>
      <vt:variant>
        <vt:i4>42</vt:i4>
      </vt:variant>
      <vt:variant>
        <vt:i4>0</vt:i4>
      </vt:variant>
      <vt:variant>
        <vt:i4>5</vt:i4>
      </vt:variant>
      <vt:variant>
        <vt:lpwstr/>
      </vt:variant>
      <vt:variant>
        <vt:lpwstr>detour</vt:lpwstr>
      </vt:variant>
      <vt:variant>
        <vt:i4>7274509</vt:i4>
      </vt:variant>
      <vt:variant>
        <vt:i4>39</vt:i4>
      </vt:variant>
      <vt:variant>
        <vt:i4>0</vt:i4>
      </vt:variant>
      <vt:variant>
        <vt:i4>5</vt:i4>
      </vt:variant>
      <vt:variant>
        <vt:lpwstr/>
      </vt:variant>
      <vt:variant>
        <vt:lpwstr>history</vt:lpwstr>
      </vt:variant>
      <vt:variant>
        <vt:i4>6946830</vt:i4>
      </vt:variant>
      <vt:variant>
        <vt:i4>36</vt:i4>
      </vt:variant>
      <vt:variant>
        <vt:i4>0</vt:i4>
      </vt:variant>
      <vt:variant>
        <vt:i4>5</vt:i4>
      </vt:variant>
      <vt:variant>
        <vt:lpwstr/>
      </vt:variant>
      <vt:variant>
        <vt:lpwstr>stmpune</vt:lpwstr>
      </vt:variant>
      <vt:variant>
        <vt:i4>7340037</vt:i4>
      </vt:variant>
      <vt:variant>
        <vt:i4>33</vt:i4>
      </vt:variant>
      <vt:variant>
        <vt:i4>0</vt:i4>
      </vt:variant>
      <vt:variant>
        <vt:i4>5</vt:i4>
      </vt:variant>
      <vt:variant>
        <vt:lpwstr/>
      </vt:variant>
      <vt:variant>
        <vt:lpwstr>surface</vt:lpwstr>
      </vt:variant>
      <vt:variant>
        <vt:i4>1179658</vt:i4>
      </vt:variant>
      <vt:variant>
        <vt:i4>30</vt:i4>
      </vt:variant>
      <vt:variant>
        <vt:i4>0</vt:i4>
      </vt:variant>
      <vt:variant>
        <vt:i4>5</vt:i4>
      </vt:variant>
      <vt:variant>
        <vt:lpwstr/>
      </vt:variant>
      <vt:variant>
        <vt:lpwstr>instrumental</vt:lpwstr>
      </vt:variant>
      <vt:variant>
        <vt:i4>655456</vt:i4>
      </vt:variant>
      <vt:variant>
        <vt:i4>27</vt:i4>
      </vt:variant>
      <vt:variant>
        <vt:i4>0</vt:i4>
      </vt:variant>
      <vt:variant>
        <vt:i4>5</vt:i4>
      </vt:variant>
      <vt:variant>
        <vt:lpwstr/>
      </vt:variant>
      <vt:variant>
        <vt:lpwstr>nobel</vt:lpwstr>
      </vt:variant>
      <vt:variant>
        <vt:i4>983050</vt:i4>
      </vt:variant>
      <vt:variant>
        <vt:i4>24</vt:i4>
      </vt:variant>
      <vt:variant>
        <vt:i4>0</vt:i4>
      </vt:variant>
      <vt:variant>
        <vt:i4>5</vt:i4>
      </vt:variant>
      <vt:variant>
        <vt:lpwstr/>
      </vt:variant>
      <vt:variant>
        <vt:lpwstr>onea</vt:lpwstr>
      </vt:variant>
      <vt:variant>
        <vt:i4>1179662</vt:i4>
      </vt:variant>
      <vt:variant>
        <vt:i4>21</vt:i4>
      </vt:variant>
      <vt:variant>
        <vt:i4>0</vt:i4>
      </vt:variant>
      <vt:variant>
        <vt:i4>5</vt:i4>
      </vt:variant>
      <vt:variant>
        <vt:lpwstr/>
      </vt:variant>
      <vt:variant>
        <vt:lpwstr>labs</vt:lpwstr>
      </vt:variant>
      <vt:variant>
        <vt:i4>1704032</vt:i4>
      </vt:variant>
      <vt:variant>
        <vt:i4>18</vt:i4>
      </vt:variant>
      <vt:variant>
        <vt:i4>0</vt:i4>
      </vt:variant>
      <vt:variant>
        <vt:i4>5</vt:i4>
      </vt:variant>
      <vt:variant>
        <vt:lpwstr/>
      </vt:variant>
      <vt:variant>
        <vt:lpwstr>first</vt:lpwstr>
      </vt:variant>
      <vt:variant>
        <vt:i4>7208970</vt:i4>
      </vt:variant>
      <vt:variant>
        <vt:i4>15</vt:i4>
      </vt:variant>
      <vt:variant>
        <vt:i4>0</vt:i4>
      </vt:variant>
      <vt:variant>
        <vt:i4>5</vt:i4>
      </vt:variant>
      <vt:variant>
        <vt:lpwstr/>
      </vt:variant>
      <vt:variant>
        <vt:lpwstr>one</vt:lpwstr>
      </vt:variant>
      <vt:variant>
        <vt:i4>589932</vt:i4>
      </vt:variant>
      <vt:variant>
        <vt:i4>12</vt:i4>
      </vt:variant>
      <vt:variant>
        <vt:i4>0</vt:i4>
      </vt:variant>
      <vt:variant>
        <vt:i4>5</vt:i4>
      </vt:variant>
      <vt:variant>
        <vt:lpwstr/>
      </vt:variant>
      <vt:variant>
        <vt:lpwstr>nanoindia</vt:lpwstr>
      </vt:variant>
      <vt:variant>
        <vt:i4>6488092</vt:i4>
      </vt:variant>
      <vt:variant>
        <vt:i4>9</vt:i4>
      </vt:variant>
      <vt:variant>
        <vt:i4>0</vt:i4>
      </vt:variant>
      <vt:variant>
        <vt:i4>5</vt:i4>
      </vt:variant>
      <vt:variant>
        <vt:lpwstr/>
      </vt:variant>
      <vt:variant>
        <vt:lpwstr>context</vt:lpwstr>
      </vt:variant>
      <vt:variant>
        <vt:i4>458866</vt:i4>
      </vt:variant>
      <vt:variant>
        <vt:i4>6</vt:i4>
      </vt:variant>
      <vt:variant>
        <vt:i4>0</vt:i4>
      </vt:variant>
      <vt:variant>
        <vt:i4>5</vt:i4>
      </vt:variant>
      <vt:variant>
        <vt:lpwstr/>
      </vt:variant>
      <vt:variant>
        <vt:lpwstr>structure</vt:lpwstr>
      </vt:variant>
      <vt:variant>
        <vt:i4>7274527</vt:i4>
      </vt:variant>
      <vt:variant>
        <vt:i4>3</vt:i4>
      </vt:variant>
      <vt:variant>
        <vt:i4>0</vt:i4>
      </vt:variant>
      <vt:variant>
        <vt:i4>5</vt:i4>
      </vt:variant>
      <vt:variant>
        <vt:lpwstr/>
      </vt:variant>
      <vt:variant>
        <vt:lpwstr>how</vt:lpwstr>
      </vt:variant>
      <vt:variant>
        <vt:i4>1835013</vt:i4>
      </vt:variant>
      <vt:variant>
        <vt:i4>0</vt:i4>
      </vt:variant>
      <vt:variant>
        <vt:i4>0</vt:i4>
      </vt:variant>
      <vt:variant>
        <vt:i4>5</vt:i4>
      </vt:variant>
      <vt:variant>
        <vt:lpwstr/>
      </vt:variant>
      <vt:variant>
        <vt:lpwstr>prologue</vt:lpwstr>
      </vt:variant>
      <vt:variant>
        <vt:i4>1704032</vt:i4>
      </vt:variant>
      <vt:variant>
        <vt:i4>3</vt:i4>
      </vt:variant>
      <vt:variant>
        <vt:i4>0</vt:i4>
      </vt:variant>
      <vt:variant>
        <vt:i4>5</vt:i4>
      </vt:variant>
      <vt:variant>
        <vt:lpwstr>http://www.icpc-nanonet.org/content/section/5/39/</vt:lpwstr>
      </vt:variant>
      <vt:variant>
        <vt:lpwstr/>
      </vt:variant>
      <vt:variant>
        <vt:i4>655473</vt:i4>
      </vt:variant>
      <vt:variant>
        <vt:i4>0</vt:i4>
      </vt:variant>
      <vt:variant>
        <vt:i4>0</vt:i4>
      </vt:variant>
      <vt:variant>
        <vt:i4>5</vt:i4>
      </vt:variant>
      <vt:variant>
        <vt:lpwstr>http://physics.unipune.ernet.in/~cvd/</vt:lpwstr>
      </vt:variant>
      <vt:variant>
        <vt:lpwstr/>
      </vt:variant>
      <vt:variant>
        <vt:i4>5767243</vt:i4>
      </vt:variant>
      <vt:variant>
        <vt:i4>233865</vt:i4>
      </vt:variant>
      <vt:variant>
        <vt:i4>1025</vt:i4>
      </vt:variant>
      <vt:variant>
        <vt:i4>1</vt:i4>
      </vt:variant>
      <vt:variant>
        <vt:lpwstr>Slide14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attach a resume that includes a list of produced work, publications and exhibitions</dc:title>
  <dc:subject/>
  <dc:creator>Pankaj Sakseria</dc:creator>
  <cp:keywords/>
  <cp:lastModifiedBy>Pankaj</cp:lastModifiedBy>
  <cp:revision>38</cp:revision>
  <dcterms:created xsi:type="dcterms:W3CDTF">2013-05-30T02:27:00Z</dcterms:created>
  <dcterms:modified xsi:type="dcterms:W3CDTF">2013-05-30T07:33:00Z</dcterms:modified>
</cp:coreProperties>
</file>